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31DB11" w14:textId="63A066D2" w:rsidR="005D6856" w:rsidRPr="005D6856" w:rsidRDefault="00454EDA" w:rsidP="002D320D">
      <w:pPr>
        <w:spacing w:after="0"/>
        <w:ind w:left="851" w:hanging="851"/>
        <w:jc w:val="center"/>
        <w:rPr>
          <w:b/>
          <w:bCs/>
        </w:rPr>
      </w:pPr>
      <w:r w:rsidRPr="00245D9C">
        <w:rPr>
          <w:b/>
          <w:bCs/>
          <w:noProof/>
        </w:rPr>
        <w:drawing>
          <wp:anchor distT="0" distB="0" distL="114300" distR="114300" simplePos="0" relativeHeight="251657216" behindDoc="1" locked="0" layoutInCell="1" allowOverlap="1" wp14:anchorId="78D946F4" wp14:editId="29B1A049">
            <wp:simplePos x="0" y="0"/>
            <wp:positionH relativeFrom="column">
              <wp:posOffset>7508875</wp:posOffset>
            </wp:positionH>
            <wp:positionV relativeFrom="paragraph">
              <wp:posOffset>-553720</wp:posOffset>
            </wp:positionV>
            <wp:extent cx="2220479" cy="613123"/>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20479" cy="613123"/>
                    </a:xfrm>
                    <a:prstGeom prst="rect">
                      <a:avLst/>
                    </a:prstGeom>
                    <a:noFill/>
                  </pic:spPr>
                </pic:pic>
              </a:graphicData>
            </a:graphic>
            <wp14:sizeRelH relativeFrom="page">
              <wp14:pctWidth>0</wp14:pctWidth>
            </wp14:sizeRelH>
            <wp14:sizeRelV relativeFrom="page">
              <wp14:pctHeight>0</wp14:pctHeight>
            </wp14:sizeRelV>
          </wp:anchor>
        </w:drawing>
      </w:r>
      <w:r w:rsidR="002D320D" w:rsidRPr="002D320D">
        <w:rPr>
          <w:b/>
          <w:bCs/>
        </w:rPr>
        <w:t>Mucosal Melanomas</w:t>
      </w:r>
      <w:r w:rsidR="002D320D">
        <w:rPr>
          <w:b/>
          <w:bCs/>
        </w:rPr>
        <w:t xml:space="preserve"> </w:t>
      </w:r>
      <w:r w:rsidR="002D320D" w:rsidRPr="002D320D">
        <w:rPr>
          <w:b/>
          <w:bCs/>
        </w:rPr>
        <w:t>of the Head and Neck</w:t>
      </w:r>
      <w:r w:rsidR="002D320D">
        <w:rPr>
          <w:b/>
          <w:bCs/>
        </w:rPr>
        <w:t xml:space="preserve"> </w:t>
      </w:r>
      <w:r w:rsidR="005D6856" w:rsidRPr="005D6856">
        <w:rPr>
          <w:b/>
          <w:bCs/>
        </w:rPr>
        <w:t>Histopathology Reporting Guide</w:t>
      </w:r>
    </w:p>
    <w:p w14:paraId="637DEC08" w14:textId="02AA3921" w:rsidR="003A6BBE" w:rsidRDefault="003A6BBE" w:rsidP="00C477F8">
      <w:pPr>
        <w:spacing w:after="0"/>
        <w:ind w:left="851" w:hanging="851"/>
        <w:jc w:val="both"/>
        <w:rPr>
          <w:b/>
          <w:sz w:val="16"/>
          <w:szCs w:val="16"/>
        </w:rPr>
      </w:pPr>
    </w:p>
    <w:p w14:paraId="637DEC09" w14:textId="324B9F19" w:rsidR="00236231" w:rsidRPr="009125B1" w:rsidRDefault="00100632" w:rsidP="00C477F8">
      <w:pPr>
        <w:spacing w:after="0"/>
        <w:ind w:left="851" w:hanging="851"/>
        <w:jc w:val="both"/>
        <w:rPr>
          <w:b/>
          <w:sz w:val="16"/>
          <w:szCs w:val="16"/>
        </w:rPr>
      </w:pPr>
      <w:r>
        <w:rPr>
          <w:b/>
          <w:sz w:val="16"/>
          <w:szCs w:val="16"/>
        </w:rPr>
        <w:t xml:space="preserve">  </w:t>
      </w:r>
      <w:r w:rsidR="00236231" w:rsidRPr="009125B1">
        <w:rPr>
          <w:b/>
          <w:sz w:val="16"/>
          <w:szCs w:val="16"/>
        </w:rPr>
        <w:t>Elements in black text are CORE</w:t>
      </w:r>
      <w:r w:rsidR="00C477F8">
        <w:rPr>
          <w:b/>
          <w:sz w:val="16"/>
          <w:szCs w:val="16"/>
        </w:rPr>
        <w:tab/>
      </w:r>
      <w:r w:rsidR="00236231" w:rsidRPr="009125B1">
        <w:rPr>
          <w:b/>
          <w:sz w:val="16"/>
          <w:szCs w:val="16"/>
        </w:rPr>
        <w:t xml:space="preserve">Elements in </w:t>
      </w:r>
      <w:r w:rsidR="00236231" w:rsidRPr="004A0913">
        <w:rPr>
          <w:b/>
          <w:color w:val="000000" w:themeColor="text1"/>
          <w:sz w:val="16"/>
          <w:szCs w:val="16"/>
        </w:rPr>
        <w:t xml:space="preserve">grey text </w:t>
      </w:r>
      <w:r w:rsidR="00236231" w:rsidRPr="009125B1">
        <w:rPr>
          <w:b/>
          <w:sz w:val="16"/>
          <w:szCs w:val="16"/>
        </w:rPr>
        <w:t xml:space="preserve">are NON-CORE        </w:t>
      </w:r>
      <w:r w:rsidR="00236231"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00236231" w:rsidRPr="009125B1">
        <w:rPr>
          <w:b/>
          <w:sz w:val="16"/>
          <w:szCs w:val="16"/>
        </w:rPr>
        <w:t xml:space="preserve"> indicates multi-select values  </w:t>
      </w:r>
      <w:r w:rsidR="00236231" w:rsidRPr="009125B1">
        <w:rPr>
          <w:b/>
          <w:sz w:val="16"/>
          <w:szCs w:val="16"/>
        </w:rPr>
        <w:tab/>
        <w:t xml:space="preserve">      </w:t>
      </w:r>
    </w:p>
    <w:p w14:paraId="637DEC0A" w14:textId="77777777" w:rsidR="00236231" w:rsidRPr="00621AE5" w:rsidRDefault="00236231" w:rsidP="00EE2948">
      <w:pPr>
        <w:spacing w:after="0"/>
        <w:ind w:left="851" w:hanging="851"/>
        <w:rPr>
          <w:b/>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637DEC11" w14:textId="77777777" w:rsidTr="004C6B96">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0F7B372F" w14:textId="77777777" w:rsidR="00823687" w:rsidRPr="00823687" w:rsidRDefault="00823687" w:rsidP="00DE3910">
            <w:pPr>
              <w:spacing w:after="0" w:line="240" w:lineRule="auto"/>
              <w:rPr>
                <w:rFonts w:ascii="Calibri" w:hAnsi="Calibri"/>
                <w:sz w:val="16"/>
                <w:szCs w:val="16"/>
              </w:rPr>
            </w:pPr>
            <w:r w:rsidRPr="00823687">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823687">
              <w:rPr>
                <w:rFonts w:ascii="Calibri" w:hAnsi="Calibri"/>
                <w:sz w:val="16"/>
                <w:szCs w:val="16"/>
              </w:rPr>
              <w:fldChar w:fldCharType="begin"/>
            </w:r>
            <w:r w:rsidRPr="00823687">
              <w:rPr>
                <w:rFonts w:ascii="Calibri" w:hAnsi="Calibri"/>
                <w:sz w:val="16"/>
                <w:szCs w:val="16"/>
              </w:rPr>
              <w:instrText xml:space="preserve"> ADDIN EN.CITE &lt;EndNote&gt;&lt;Cite&gt;&lt;Author&gt;Merlin T&lt;/Author&gt;&lt;Year&gt;2009&lt;/Year&gt;&lt;RecNum&gt;751&lt;/RecNum&gt;&lt;DisplayText&gt;&lt;style face="superscript"&gt;1&lt;/style&gt;&lt;/DisplayText&gt;&lt;record&gt;&lt;rec-number&gt;751&lt;/rec-number&gt;&lt;foreign-keys&gt;&lt;key app="EN" db-id="vpa2zdr59wdzf5et02l5d556xps9ftrtav9f" timestamp="1288935484"&gt;751&lt;/key&gt;&lt;/foreign-keys&gt;&lt;ref-type name="Journal Article"&gt;17&lt;/ref-type&gt;&lt;contributors&gt;&lt;authors&gt;&lt;author&gt;Merlin T, &lt;/author&gt;&lt;author&gt;Weston A,&lt;/author&gt;&lt;author&gt;Tooher R,&lt;/author&gt;&lt;/authors&gt;&lt;/contributors&gt;&lt;titles&gt;&lt;title&gt;Extending an evidence hierarchy to include topics other than treatment: revising the Australian &amp;apos;levels of evidence&amp;apos;&lt;/title&gt;&lt;secondary-title&gt;BMC Med Res Methodol&lt;/secondary-title&gt;&lt;/titles&gt;&lt;pages&gt;34&lt;/pages&gt;&lt;volume&gt;9&lt;/volume&gt;&lt;dates&gt;&lt;year&gt;2009&lt;/year&gt;&lt;/dates&gt;&lt;urls&gt;&lt;/urls&gt;&lt;/record&gt;&lt;/Cite&gt;&lt;/EndNote&gt;</w:instrText>
            </w:r>
            <w:r w:rsidRPr="00823687">
              <w:rPr>
                <w:rFonts w:ascii="Calibri" w:hAnsi="Calibri"/>
                <w:sz w:val="16"/>
                <w:szCs w:val="16"/>
              </w:rPr>
              <w:fldChar w:fldCharType="separate"/>
            </w:r>
            <w:r w:rsidRPr="00823687">
              <w:rPr>
                <w:rFonts w:ascii="Calibri" w:hAnsi="Calibri"/>
                <w:sz w:val="16"/>
                <w:szCs w:val="16"/>
                <w:vertAlign w:val="superscript"/>
              </w:rPr>
              <w:t>1</w:t>
            </w:r>
            <w:r w:rsidRPr="00823687">
              <w:rPr>
                <w:rFonts w:ascii="Calibri" w:hAnsi="Calibri"/>
                <w:sz w:val="16"/>
                <w:szCs w:val="16"/>
              </w:rPr>
              <w:fldChar w:fldCharType="end"/>
            </w:r>
            <w:r w:rsidRPr="00823687">
              <w:rPr>
                <w:rFonts w:ascii="Calibri" w:hAnsi="Calibri"/>
                <w:sz w:val="16"/>
                <w:szCs w:val="16"/>
              </w:rPr>
              <w:t xml:space="preserve">). In rare circumstances, where </w:t>
            </w:r>
            <w:proofErr w:type="gramStart"/>
            <w:r w:rsidRPr="00823687">
              <w:rPr>
                <w:rFonts w:ascii="Calibri" w:hAnsi="Calibri"/>
                <w:sz w:val="16"/>
                <w:szCs w:val="16"/>
              </w:rPr>
              <w:t>level III-2</w:t>
            </w:r>
            <w:proofErr w:type="gramEnd"/>
            <w:r w:rsidRPr="00823687">
              <w:rPr>
                <w:rFonts w:ascii="Calibri" w:hAnsi="Calibri"/>
                <w:sz w:val="16"/>
                <w:szCs w:val="16"/>
              </w:rPr>
              <w:t xml:space="preserve"> evidence is not available an element may be made a CORE element where there is unanimous agreement by the Dataset Authoring Committee (DAC). An appropriate staging system e.g., Pathological TNM staging would normally be included as a CORE element. </w:t>
            </w:r>
          </w:p>
          <w:p w14:paraId="0500D102" w14:textId="77777777" w:rsidR="00823687" w:rsidRPr="00823687" w:rsidRDefault="00823687" w:rsidP="00DE3910">
            <w:pPr>
              <w:spacing w:after="0" w:line="240" w:lineRule="auto"/>
              <w:ind w:left="340" w:hanging="340"/>
              <w:rPr>
                <w:rFonts w:ascii="Calibri" w:hAnsi="Calibri"/>
                <w:sz w:val="16"/>
                <w:szCs w:val="16"/>
              </w:rPr>
            </w:pPr>
          </w:p>
          <w:p w14:paraId="0B5EDF6B" w14:textId="77777777" w:rsidR="00823687" w:rsidRPr="00823687" w:rsidRDefault="00823687" w:rsidP="00DE3910">
            <w:pPr>
              <w:spacing w:after="0" w:line="240" w:lineRule="auto"/>
              <w:rPr>
                <w:rFonts w:ascii="Calibri" w:hAnsi="Calibri"/>
                <w:sz w:val="16"/>
                <w:szCs w:val="16"/>
              </w:rPr>
            </w:pPr>
            <w:r w:rsidRPr="00823687">
              <w:rPr>
                <w:rFonts w:ascii="Calibri" w:hAnsi="Calibri"/>
                <w:sz w:val="16"/>
                <w:szCs w:val="16"/>
              </w:rPr>
              <w:t xml:space="preserve">Molecular and immunohistochemical testing is a growing feature of cancer reporting. However, in many parts of the world this type of testing is limited by the available resources. </w:t>
            </w:r>
            <w:proofErr w:type="gramStart"/>
            <w:r w:rsidRPr="00823687">
              <w:rPr>
                <w:rFonts w:ascii="Calibri" w:hAnsi="Calibri"/>
                <w:sz w:val="16"/>
                <w:szCs w:val="16"/>
              </w:rPr>
              <w:t>In order to</w:t>
            </w:r>
            <w:proofErr w:type="gramEnd"/>
            <w:r w:rsidRPr="00823687">
              <w:rPr>
                <w:rFonts w:ascii="Calibri" w:hAnsi="Calibri"/>
                <w:sz w:val="16"/>
                <w:szCs w:val="16"/>
              </w:rPr>
              <w:t xml:space="preserve"> encourage the global adoption of ancillary tests for patient benefit, International Collaboration on Cancer Reporting (ICCR) includes the most relevant ancillary testing in ICCR Datasets as CORE elements, especially when they are necessary for the diagnosis. Where the technical capability does not yet exist, laboratories may consider temporarily using these data elements as NON-CORE items.</w:t>
            </w:r>
          </w:p>
          <w:p w14:paraId="51ADCD5C" w14:textId="77777777" w:rsidR="00823687" w:rsidRPr="00823687" w:rsidRDefault="00823687" w:rsidP="00DE3910">
            <w:pPr>
              <w:spacing w:after="0" w:line="240" w:lineRule="auto"/>
              <w:ind w:left="340" w:hanging="340"/>
              <w:rPr>
                <w:rFonts w:ascii="Calibri" w:hAnsi="Calibri"/>
                <w:sz w:val="16"/>
                <w:szCs w:val="16"/>
              </w:rPr>
            </w:pPr>
          </w:p>
          <w:p w14:paraId="13AC12D3" w14:textId="77777777" w:rsidR="00823687" w:rsidRDefault="00823687" w:rsidP="00DE3910">
            <w:pPr>
              <w:spacing w:after="0" w:line="240" w:lineRule="auto"/>
              <w:ind w:left="340" w:hanging="340"/>
              <w:rPr>
                <w:rFonts w:ascii="Calibri" w:hAnsi="Calibri"/>
                <w:sz w:val="16"/>
                <w:szCs w:val="16"/>
              </w:rPr>
            </w:pPr>
            <w:r w:rsidRPr="00823687">
              <w:rPr>
                <w:rFonts w:ascii="Calibri" w:hAnsi="Calibri"/>
                <w:sz w:val="16"/>
                <w:szCs w:val="16"/>
              </w:rPr>
              <w:t xml:space="preserve">The summation of all CORE elements </w:t>
            </w:r>
            <w:proofErr w:type="gramStart"/>
            <w:r w:rsidRPr="00823687">
              <w:rPr>
                <w:rFonts w:ascii="Calibri" w:hAnsi="Calibri"/>
                <w:sz w:val="16"/>
                <w:szCs w:val="16"/>
              </w:rPr>
              <w:t>is considered to be</w:t>
            </w:r>
            <w:proofErr w:type="gramEnd"/>
            <w:r w:rsidRPr="00823687">
              <w:rPr>
                <w:rFonts w:ascii="Calibri" w:hAnsi="Calibri"/>
                <w:sz w:val="16"/>
                <w:szCs w:val="16"/>
              </w:rPr>
              <w:t xml:space="preserve"> the minimum reporting standard for a specific cancer.</w:t>
            </w:r>
          </w:p>
          <w:p w14:paraId="127CD638" w14:textId="77777777" w:rsidR="00DE3910" w:rsidRPr="00823687" w:rsidRDefault="00DE3910" w:rsidP="00DE3910">
            <w:pPr>
              <w:spacing w:after="0" w:line="240" w:lineRule="auto"/>
              <w:ind w:left="340" w:hanging="340"/>
              <w:rPr>
                <w:rFonts w:ascii="Calibri" w:hAnsi="Calibri"/>
                <w:sz w:val="16"/>
                <w:szCs w:val="16"/>
              </w:rPr>
            </w:pPr>
          </w:p>
          <w:p w14:paraId="63D4AC90" w14:textId="76399B46" w:rsidR="0000700C" w:rsidRPr="0000700C" w:rsidRDefault="0000700C" w:rsidP="0000700C">
            <w:pPr>
              <w:spacing w:after="0"/>
              <w:rPr>
                <w:rFonts w:ascii="Calibri" w:eastAsia="Calibri" w:hAnsi="Calibri" w:cs="Times New Roman"/>
                <w:b/>
                <w:bCs/>
                <w:sz w:val="16"/>
                <w:szCs w:val="16"/>
              </w:rPr>
            </w:pPr>
            <w:r w:rsidRPr="0000700C">
              <w:rPr>
                <w:rFonts w:ascii="Calibri" w:eastAsia="Calibri" w:hAnsi="Calibri" w:cs="Times New Roman"/>
                <w:b/>
                <w:bCs/>
                <w:sz w:val="16"/>
                <w:szCs w:val="16"/>
              </w:rPr>
              <w:t>Reference</w:t>
            </w:r>
          </w:p>
          <w:p w14:paraId="637DEC10" w14:textId="53DBB6C1" w:rsidR="0033413A" w:rsidRPr="00C30B85" w:rsidRDefault="0000700C" w:rsidP="00DE3910">
            <w:pPr>
              <w:spacing w:after="100" w:line="240" w:lineRule="auto"/>
              <w:ind w:left="343" w:hanging="343"/>
              <w:rPr>
                <w:rFonts w:ascii="Calibri" w:hAnsi="Calibri"/>
                <w:sz w:val="16"/>
                <w:szCs w:val="16"/>
              </w:rPr>
            </w:pPr>
            <w:r w:rsidRPr="00DE3910">
              <w:rPr>
                <w:rFonts w:ascii="Calibri" w:eastAsia="Calibri" w:hAnsi="Calibri" w:cs="Calibri"/>
                <w:noProof/>
                <w:sz w:val="16"/>
                <w:szCs w:val="16"/>
                <w:lang w:val="en-US"/>
              </w:rPr>
              <w:fldChar w:fldCharType="begin"/>
            </w:r>
            <w:r w:rsidRPr="0000700C">
              <w:rPr>
                <w:rFonts w:ascii="Calibri" w:eastAsia="Calibri" w:hAnsi="Calibri" w:cs="Calibri"/>
                <w:noProof/>
                <w:sz w:val="16"/>
                <w:szCs w:val="16"/>
                <w:lang w:val="en-US"/>
              </w:rPr>
              <w:instrText xml:space="preserve"> ADDIN EN.REFLIST </w:instrText>
            </w:r>
            <w:r w:rsidRPr="00DE3910">
              <w:rPr>
                <w:rFonts w:ascii="Calibri" w:eastAsia="Calibri" w:hAnsi="Calibri" w:cs="Calibri"/>
                <w:noProof/>
                <w:sz w:val="16"/>
                <w:szCs w:val="16"/>
                <w:lang w:val="en-US"/>
              </w:rPr>
              <w:fldChar w:fldCharType="separate"/>
            </w:r>
            <w:r w:rsidRPr="0000700C">
              <w:rPr>
                <w:rFonts w:ascii="Calibri" w:eastAsia="Calibri" w:hAnsi="Calibri" w:cs="Calibri"/>
                <w:noProof/>
                <w:sz w:val="16"/>
                <w:szCs w:val="16"/>
                <w:lang w:val="en-US"/>
              </w:rPr>
              <w:t>1</w:t>
            </w:r>
            <w:r w:rsidRPr="0000700C">
              <w:rPr>
                <w:rFonts w:ascii="Calibri" w:eastAsia="Calibri" w:hAnsi="Calibri" w:cs="Calibri"/>
                <w:noProof/>
                <w:sz w:val="16"/>
                <w:szCs w:val="16"/>
                <w:lang w:val="en-US"/>
              </w:rPr>
              <w:tab/>
              <w:t xml:space="preserve">Merlin T, Weston A and Tooher R (2009). Extending an evidence hierarchy to include topics other than treatment: revising the Australian 'levels of evidence'. </w:t>
            </w:r>
            <w:r w:rsidRPr="0000700C">
              <w:rPr>
                <w:rFonts w:ascii="Calibri" w:eastAsia="Calibri" w:hAnsi="Calibri" w:cs="Calibri"/>
                <w:i/>
                <w:noProof/>
                <w:sz w:val="16"/>
                <w:szCs w:val="16"/>
                <w:lang w:val="en-US"/>
              </w:rPr>
              <w:t>BMC Med Res Methodol</w:t>
            </w:r>
            <w:r w:rsidRPr="0000700C">
              <w:rPr>
                <w:rFonts w:ascii="Calibri" w:eastAsia="Calibri" w:hAnsi="Calibri" w:cs="Calibri"/>
                <w:noProof/>
                <w:sz w:val="16"/>
                <w:szCs w:val="16"/>
                <w:lang w:val="en-US"/>
              </w:rPr>
              <w:t xml:space="preserve"> 9:34.</w:t>
            </w:r>
            <w:r w:rsidR="00DE3910">
              <w:rPr>
                <w:rFonts w:ascii="Calibri" w:eastAsia="Calibri" w:hAnsi="Calibri" w:cs="Calibri"/>
                <w:noProof/>
                <w:sz w:val="16"/>
                <w:szCs w:val="16"/>
                <w:lang w:val="en-US"/>
              </w:rPr>
              <w:t xml:space="preserve"> </w:t>
            </w:r>
            <w:r w:rsidRPr="00DE3910">
              <w:rPr>
                <w:rFonts w:ascii="Calibri" w:eastAsia="Calibri" w:hAnsi="Calibri" w:cs="Times New Roman"/>
                <w:sz w:val="16"/>
                <w:szCs w:val="16"/>
              </w:rPr>
              <w:fldChar w:fldCharType="end"/>
            </w:r>
          </w:p>
        </w:tc>
      </w:tr>
      <w:tr w:rsidR="00775C63" w:rsidRPr="006D1DD6" w14:paraId="637DEC16" w14:textId="77777777" w:rsidTr="00C30B85">
        <w:trPr>
          <w:trHeight w:val="102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 xml:space="preserve">Definition of </w:t>
            </w:r>
            <w:proofErr w:type="gramStart"/>
            <w:r>
              <w:rPr>
                <w:rFonts w:ascii="Calibri" w:hAnsi="Calibri"/>
                <w:bCs/>
                <w:color w:val="000000"/>
                <w:sz w:val="16"/>
                <w:szCs w:val="16"/>
              </w:rPr>
              <w:t>N</w:t>
            </w:r>
            <w:r w:rsidR="00236231" w:rsidRPr="00236231">
              <w:rPr>
                <w:rFonts w:ascii="Calibri" w:hAnsi="Calibri"/>
                <w:bCs/>
                <w:color w:val="000000"/>
                <w:sz w:val="16"/>
                <w:szCs w:val="16"/>
              </w:rPr>
              <w:t>on-core</w:t>
            </w:r>
            <w:proofErr w:type="gramEnd"/>
            <w:r w:rsidR="00236231" w:rsidRPr="00236231">
              <w:rPr>
                <w:rFonts w:ascii="Calibri" w:hAnsi="Calibri"/>
                <w:bCs/>
                <w:color w:val="000000"/>
                <w:sz w:val="16"/>
                <w:szCs w:val="16"/>
              </w:rPr>
              <w:t xml:space="preserve"> elements</w:t>
            </w:r>
          </w:p>
        </w:tc>
        <w:tc>
          <w:tcPr>
            <w:tcW w:w="12758" w:type="dxa"/>
            <w:shd w:val="clear" w:color="auto" w:fill="auto"/>
          </w:tcPr>
          <w:p w14:paraId="60E6ED0C" w14:textId="77777777" w:rsidR="001D5BD0" w:rsidRPr="001D5BD0" w:rsidRDefault="001D5BD0" w:rsidP="00DE3910">
            <w:pPr>
              <w:spacing w:after="100" w:line="240" w:lineRule="auto"/>
              <w:contextualSpacing/>
              <w:rPr>
                <w:color w:val="000000"/>
                <w:sz w:val="16"/>
                <w:szCs w:val="16"/>
              </w:rPr>
            </w:pPr>
            <w:r w:rsidRPr="001D5BD0">
              <w:rPr>
                <w:color w:val="000000"/>
                <w:sz w:val="16"/>
                <w:szCs w:val="16"/>
              </w:rPr>
              <w:t xml:space="preserve">NON-CORE elements are those which are unanimously agreed should be included in the dataset but are not supported by </w:t>
            </w:r>
            <w:proofErr w:type="gramStart"/>
            <w:r w:rsidRPr="001D5BD0">
              <w:rPr>
                <w:color w:val="000000"/>
                <w:sz w:val="16"/>
                <w:szCs w:val="16"/>
              </w:rPr>
              <w:t>level III-2</w:t>
            </w:r>
            <w:proofErr w:type="gramEnd"/>
            <w:r w:rsidRPr="001D5BD0">
              <w:rPr>
                <w:color w:val="000000"/>
                <w:sz w:val="16"/>
                <w:szCs w:val="16"/>
              </w:rPr>
              <w:t xml:space="preserve"> evidence. These elements may be clinically important and recommended as good practice but are not yet validated or regularly used in patient management.</w:t>
            </w:r>
          </w:p>
          <w:p w14:paraId="1620C173" w14:textId="77777777" w:rsidR="001D5BD0" w:rsidRPr="001D5BD0" w:rsidRDefault="001D5BD0" w:rsidP="001D5BD0">
            <w:pPr>
              <w:spacing w:after="100" w:line="240" w:lineRule="auto"/>
              <w:contextualSpacing/>
              <w:rPr>
                <w:color w:val="000000"/>
                <w:sz w:val="16"/>
                <w:szCs w:val="16"/>
              </w:rPr>
            </w:pPr>
          </w:p>
          <w:p w14:paraId="637DEC15" w14:textId="01AA1553" w:rsidR="00775C63" w:rsidRPr="00DE3910" w:rsidRDefault="001D5BD0" w:rsidP="001D5BD0">
            <w:pPr>
              <w:spacing w:after="100" w:line="240" w:lineRule="auto"/>
              <w:contextualSpacing/>
              <w:rPr>
                <w:color w:val="000000"/>
                <w:sz w:val="16"/>
                <w:szCs w:val="16"/>
              </w:rPr>
            </w:pPr>
            <w:r w:rsidRPr="00DE3910">
              <w:rPr>
                <w:color w:val="000000"/>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DAC</w:t>
            </w:r>
          </w:p>
        </w:tc>
      </w:tr>
      <w:tr w:rsidR="00775C63" w:rsidRPr="006D1DD6" w14:paraId="637DEC1B" w14:textId="77777777" w:rsidTr="004C6B96">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329EBB6C" w14:textId="6648242A" w:rsidR="00DF17E0" w:rsidRPr="00DF17E0" w:rsidRDefault="00DF17E0" w:rsidP="00DF17E0">
            <w:pPr>
              <w:spacing w:after="0" w:line="240" w:lineRule="auto"/>
              <w:rPr>
                <w:rFonts w:cstheme="minorHAnsi"/>
                <w:sz w:val="16"/>
                <w:szCs w:val="16"/>
              </w:rPr>
            </w:pPr>
            <w:r w:rsidRPr="00DF17E0">
              <w:rPr>
                <w:rFonts w:cstheme="minorHAnsi"/>
                <w:color w:val="000000"/>
                <w:sz w:val="16"/>
                <w:szCs w:val="16"/>
              </w:rPr>
              <w:t>The</w:t>
            </w:r>
            <w:r w:rsidRPr="00DF17E0">
              <w:rPr>
                <w:rFonts w:cstheme="minorHAnsi"/>
                <w:sz w:val="16"/>
                <w:szCs w:val="16"/>
              </w:rPr>
              <w:t xml:space="preserve"> dataset has been developed for the reporting of resection and biopsy specimens of mucosal melanoma arising in the nasal cavity and paranasal sinuses, oral cavity, nasopharynx, oropharynx, larynx and hypopharynx. All other malignancies are dealt with in separate ICCR datasets, specifically cutaneous melanoma is separately reported.</w:t>
            </w:r>
          </w:p>
          <w:p w14:paraId="0E88E5B8" w14:textId="77777777" w:rsidR="00DF17E0" w:rsidRPr="00DF17E0" w:rsidRDefault="00DF17E0" w:rsidP="00DF17E0">
            <w:pPr>
              <w:spacing w:after="0" w:line="240" w:lineRule="auto"/>
              <w:rPr>
                <w:rFonts w:cstheme="minorHAnsi"/>
                <w:sz w:val="16"/>
                <w:szCs w:val="16"/>
              </w:rPr>
            </w:pPr>
          </w:p>
          <w:p w14:paraId="34E18243" w14:textId="77777777" w:rsidR="00DF17E0" w:rsidRPr="00DF17E0" w:rsidRDefault="00DF17E0" w:rsidP="00DF17E0">
            <w:pPr>
              <w:spacing w:after="0" w:line="240" w:lineRule="auto"/>
              <w:rPr>
                <w:rStyle w:val="cf01"/>
                <w:rFonts w:asciiTheme="minorHAnsi" w:hAnsiTheme="minorHAnsi" w:cstheme="minorHAnsi"/>
                <w:sz w:val="16"/>
                <w:szCs w:val="16"/>
              </w:rPr>
            </w:pPr>
            <w:r w:rsidRPr="00DF17E0">
              <w:rPr>
                <w:rFonts w:cstheme="minorHAnsi"/>
                <w:sz w:val="16"/>
                <w:szCs w:val="16"/>
              </w:rPr>
              <w:t>Direct extension of a cutaneous primary into a mucosal site should be excluded and would not be reported in this dataset. Metastatic melanoma to a head and neck mucosal site is also excluded. If there are overlapping sites, clinical centring of the tumour should determine the dataset to be completed. If a primary tumour extends to involve the contralateral side, the tumour is still considered a unifocal tumour, but involving multiple, contiguous sites. It should be noted that f</w:t>
            </w:r>
            <w:r w:rsidRPr="00DF17E0">
              <w:rPr>
                <w:rStyle w:val="cf01"/>
                <w:rFonts w:asciiTheme="minorHAnsi" w:hAnsiTheme="minorHAnsi" w:cstheme="minorHAnsi"/>
                <w:sz w:val="16"/>
                <w:szCs w:val="16"/>
              </w:rPr>
              <w:t xml:space="preserve">or limited biopsies the pathologist may not be able to complete </w:t>
            </w:r>
            <w:proofErr w:type="gramStart"/>
            <w:r w:rsidRPr="00DF17E0">
              <w:rPr>
                <w:rStyle w:val="cf01"/>
                <w:rFonts w:asciiTheme="minorHAnsi" w:hAnsiTheme="minorHAnsi" w:cstheme="minorHAnsi"/>
                <w:sz w:val="16"/>
                <w:szCs w:val="16"/>
              </w:rPr>
              <w:t>all of</w:t>
            </w:r>
            <w:proofErr w:type="gramEnd"/>
            <w:r w:rsidRPr="00DF17E0">
              <w:rPr>
                <w:rStyle w:val="cf01"/>
                <w:rFonts w:asciiTheme="minorHAnsi" w:hAnsiTheme="minorHAnsi" w:cstheme="minorHAnsi"/>
                <w:sz w:val="16"/>
                <w:szCs w:val="16"/>
              </w:rPr>
              <w:t xml:space="preserve"> the elements in the ICCR dataset. </w:t>
            </w:r>
          </w:p>
          <w:p w14:paraId="4A4F0394" w14:textId="77777777" w:rsidR="00DF17E0" w:rsidRPr="00DF17E0" w:rsidRDefault="00DF17E0" w:rsidP="00DF17E0">
            <w:pPr>
              <w:spacing w:after="0" w:line="240" w:lineRule="auto"/>
              <w:rPr>
                <w:rFonts w:cstheme="minorHAnsi"/>
                <w:sz w:val="16"/>
                <w:szCs w:val="16"/>
                <w:lang w:eastAsia="en-AU"/>
              </w:rPr>
            </w:pPr>
          </w:p>
          <w:p w14:paraId="54492A4B" w14:textId="77777777" w:rsidR="00DF17E0" w:rsidRPr="00DF17E0" w:rsidRDefault="00DF17E0" w:rsidP="00DF17E0">
            <w:pPr>
              <w:spacing w:after="0" w:line="240" w:lineRule="auto"/>
              <w:rPr>
                <w:rFonts w:cstheme="minorHAnsi"/>
                <w:sz w:val="16"/>
                <w:szCs w:val="16"/>
              </w:rPr>
            </w:pPr>
            <w:r w:rsidRPr="00DF17E0">
              <w:rPr>
                <w:rFonts w:cstheme="minorHAnsi"/>
                <w:sz w:val="16"/>
                <w:szCs w:val="16"/>
              </w:rPr>
              <w:t>Neck lymph node dissections and excisions are dealt with in a separate dataset, and this dataset should be used in conjunction, where applicable.</w:t>
            </w:r>
            <w:r w:rsidRPr="00DF17E0">
              <w:rPr>
                <w:rFonts w:cstheme="minorHAnsi"/>
                <w:sz w:val="16"/>
                <w:szCs w:val="16"/>
              </w:rPr>
              <w:fldChar w:fldCharType="begin"/>
            </w:r>
            <w:r w:rsidRPr="00DF17E0">
              <w:rPr>
                <w:rFonts w:cstheme="minorHAnsi"/>
                <w:sz w:val="16"/>
                <w:szCs w:val="16"/>
              </w:rPr>
              <w:instrText xml:space="preserve"> ADDIN EN.CITE &lt;EndNote&gt;&lt;Cite&gt;&lt;Author&gt;(ICCR)&lt;/Author&gt;&lt;Year&gt;2024&lt;/Year&gt;&lt;RecNum&gt;3950&lt;/RecNum&gt;&lt;DisplayText&gt;&lt;style face="superscript"&gt;1&lt;/style&gt;&lt;/DisplayText&gt;&lt;record&gt;&lt;rec-number&gt;3950&lt;/rec-number&gt;&lt;foreign-keys&gt;&lt;key app="EN" db-id="vpa2zdr59wdzf5et02l5d556xps9ftrtav9f" timestamp="1701810872"&gt;3950&lt;/key&gt;&lt;/foreign-keys&gt;&lt;ref-type name="Web Page"&gt;12&lt;/ref-type&gt;&lt;contributors&gt;&lt;authors&gt;&lt;author&gt;International Collaboration on Cancer Reporting (ICCR)&lt;/author&gt;&lt;/authors&gt;&lt;/contributors&gt;&lt;titles&gt;&lt;title&gt;Nodal Excisions and Neck Dissection Specimens for Head &amp;amp; Neck Tumours Histopathology Reporting Guide. 2nd edition&lt;/title&gt;&lt;/titles&gt;&lt;volume&gt;2024&lt;/volume&gt;&lt;number&gt;XXXX&lt;/number&gt;&lt;dates&gt;&lt;year&gt;2024&lt;/year&gt;&lt;/dates&gt;&lt;urls&gt;&lt;related-urls&gt;&lt;url&gt;https://www.iccr-cancer.org/datasets/published-datasets/head-neck/nodal-excisions/&lt;/url&gt;&lt;/related-urls&gt;&lt;/urls&gt;&lt;/record&gt;&lt;/Cite&gt;&lt;/EndNote&gt;</w:instrText>
            </w:r>
            <w:r w:rsidRPr="00DF17E0">
              <w:rPr>
                <w:rFonts w:cstheme="minorHAnsi"/>
                <w:sz w:val="16"/>
                <w:szCs w:val="16"/>
              </w:rPr>
              <w:fldChar w:fldCharType="separate"/>
            </w:r>
            <w:r w:rsidRPr="00DF17E0">
              <w:rPr>
                <w:rFonts w:cstheme="minorHAnsi"/>
                <w:noProof/>
                <w:sz w:val="16"/>
                <w:szCs w:val="16"/>
                <w:vertAlign w:val="superscript"/>
              </w:rPr>
              <w:t>1</w:t>
            </w:r>
            <w:r w:rsidRPr="00DF17E0">
              <w:rPr>
                <w:rFonts w:cstheme="minorHAnsi"/>
                <w:sz w:val="16"/>
                <w:szCs w:val="16"/>
              </w:rPr>
              <w:fldChar w:fldCharType="end"/>
            </w:r>
          </w:p>
          <w:p w14:paraId="15E85DCF" w14:textId="77777777" w:rsidR="00DF17E0" w:rsidRPr="00DF17E0" w:rsidRDefault="00DF17E0" w:rsidP="00DF17E0">
            <w:pPr>
              <w:spacing w:after="0" w:line="240" w:lineRule="auto"/>
              <w:rPr>
                <w:rFonts w:cstheme="minorHAnsi"/>
                <w:sz w:val="16"/>
                <w:szCs w:val="16"/>
              </w:rPr>
            </w:pPr>
          </w:p>
          <w:p w14:paraId="0E638A85" w14:textId="77777777" w:rsidR="00DF17E0" w:rsidRPr="00DF17E0" w:rsidRDefault="00DF17E0" w:rsidP="00DF17E0">
            <w:pPr>
              <w:spacing w:after="0" w:line="240" w:lineRule="auto"/>
              <w:rPr>
                <w:rFonts w:cstheme="minorHAnsi"/>
                <w:color w:val="000000"/>
                <w:sz w:val="16"/>
                <w:szCs w:val="16"/>
                <w:shd w:val="clear" w:color="auto" w:fill="FFFFFF"/>
              </w:rPr>
            </w:pPr>
            <w:r w:rsidRPr="00DF17E0">
              <w:rPr>
                <w:rFonts w:cstheme="minorHAnsi"/>
                <w:color w:val="000000"/>
                <w:sz w:val="16"/>
                <w:szCs w:val="16"/>
                <w:shd w:val="clear" w:color="auto" w:fill="FFFFFF"/>
              </w:rPr>
              <w:t>This dataset is intended for use for primary cancer resections. For resections of recurrent disease, the reporting guide may be used pragmatically although some data elements may be not applicable nor assessable.</w:t>
            </w:r>
          </w:p>
          <w:p w14:paraId="1BC5CC43" w14:textId="77777777" w:rsidR="00DF17E0" w:rsidRPr="00DF17E0" w:rsidRDefault="00DF17E0" w:rsidP="00DF17E0">
            <w:pPr>
              <w:spacing w:after="0" w:line="240" w:lineRule="auto"/>
              <w:rPr>
                <w:rFonts w:cstheme="minorHAnsi"/>
                <w:color w:val="000000"/>
                <w:sz w:val="16"/>
                <w:szCs w:val="16"/>
                <w:shd w:val="clear" w:color="auto" w:fill="FFFFFF"/>
              </w:rPr>
            </w:pPr>
          </w:p>
          <w:p w14:paraId="0E39E5CF" w14:textId="77777777" w:rsidR="00DF17E0" w:rsidRPr="00DF17E0" w:rsidRDefault="00DF17E0" w:rsidP="00DF17E0">
            <w:pPr>
              <w:spacing w:after="0" w:line="240" w:lineRule="auto"/>
              <w:rPr>
                <w:rFonts w:cstheme="minorHAnsi"/>
                <w:color w:val="000000"/>
                <w:sz w:val="16"/>
                <w:szCs w:val="16"/>
              </w:rPr>
            </w:pPr>
            <w:r w:rsidRPr="00DF17E0">
              <w:rPr>
                <w:rFonts w:cstheme="minorHAnsi"/>
                <w:sz w:val="16"/>
                <w:szCs w:val="16"/>
              </w:rPr>
              <w:t>The second edition of this dataset includes changes to align the dataset with the World Health Organization (WHO) Classification of Head and Neck Tumours, 5</w:t>
            </w:r>
            <w:r w:rsidRPr="00DF17E0">
              <w:rPr>
                <w:rFonts w:cstheme="minorHAnsi"/>
                <w:sz w:val="16"/>
                <w:szCs w:val="16"/>
                <w:vertAlign w:val="superscript"/>
              </w:rPr>
              <w:t>th</w:t>
            </w:r>
            <w:r w:rsidRPr="00DF17E0">
              <w:rPr>
                <w:rFonts w:cstheme="minorHAnsi"/>
                <w:sz w:val="16"/>
                <w:szCs w:val="16"/>
              </w:rPr>
              <w:t xml:space="preserve"> edition, 2024.</w:t>
            </w:r>
            <w:r w:rsidRPr="00DF17E0">
              <w:rPr>
                <w:rFonts w:cstheme="minorHAnsi"/>
                <w:sz w:val="16"/>
                <w:szCs w:val="16"/>
              </w:rPr>
              <w:fldChar w:fldCharType="begin"/>
            </w:r>
            <w:r w:rsidRPr="00DF17E0">
              <w:rPr>
                <w:rFonts w:cstheme="minorHAnsi"/>
                <w:sz w:val="16"/>
                <w:szCs w:val="16"/>
              </w:rPr>
              <w:instrText xml:space="preserve"> ADDIN EN.CITE &lt;EndNote&gt;&lt;Cite&gt;&lt;Author&gt;WHO Classification of Tumours Editorial Board&lt;/Author&gt;&lt;Year&gt;2024&lt;/Year&gt;&lt;RecNum&gt;3907&lt;/RecNum&gt;&lt;DisplayText&gt;&lt;style face="superscript"&gt;2&lt;/style&gt;&lt;/DisplayText&gt;&lt;record&gt;&lt;rec-number&gt;3907&lt;/rec-number&gt;&lt;foreign-keys&gt;&lt;key app="EN" db-id="vpa2zdr59wdzf5et02l5d556xps9ftrtav9f" timestamp="1700609715"&gt;3907&lt;/key&gt;&lt;/foreign-keys&gt;&lt;ref-type name="Book"&gt;6&lt;/ref-type&gt;&lt;contributors&gt;&lt;authors&gt;&lt;author&gt;WHO Classification of Tumours Editorial Board,&lt;/author&gt;&lt;/authors&gt;&lt;/contributors&gt;&lt;titles&gt;&lt;title&gt;Head and Neck Tumours, WHO Classification of Tumours, 5th Edition, Volume 10. &lt;/title&gt;&lt;/titles&gt;&lt;dates&gt;&lt;year&gt;2024&lt;/year&gt;&lt;/dates&gt;&lt;publisher&gt;IARC Press, Lyon.&lt;/publisher&gt;&lt;urls&gt;&lt;/urls&gt;&lt;/record&gt;&lt;/Cite&gt;&lt;/EndNote&gt;</w:instrText>
            </w:r>
            <w:r w:rsidRPr="00DF17E0">
              <w:rPr>
                <w:rFonts w:cstheme="minorHAnsi"/>
                <w:sz w:val="16"/>
                <w:szCs w:val="16"/>
              </w:rPr>
              <w:fldChar w:fldCharType="separate"/>
            </w:r>
            <w:r w:rsidRPr="00DF17E0">
              <w:rPr>
                <w:rFonts w:cstheme="minorHAnsi"/>
                <w:noProof/>
                <w:sz w:val="16"/>
                <w:szCs w:val="16"/>
                <w:vertAlign w:val="superscript"/>
              </w:rPr>
              <w:t>2</w:t>
            </w:r>
            <w:r w:rsidRPr="00DF17E0">
              <w:rPr>
                <w:rFonts w:cstheme="minorHAnsi"/>
                <w:sz w:val="16"/>
                <w:szCs w:val="16"/>
              </w:rPr>
              <w:fldChar w:fldCharType="end"/>
            </w:r>
            <w:r w:rsidRPr="00DF17E0">
              <w:rPr>
                <w:rFonts w:cstheme="minorHAnsi"/>
                <w:color w:val="000000"/>
                <w:sz w:val="16"/>
                <w:szCs w:val="16"/>
              </w:rPr>
              <w:t xml:space="preserve"> </w:t>
            </w:r>
          </w:p>
          <w:p w14:paraId="5E31E3E7" w14:textId="77777777" w:rsidR="00DF17E0" w:rsidRPr="00DF17E0" w:rsidRDefault="00DF17E0" w:rsidP="00DF17E0">
            <w:pPr>
              <w:spacing w:after="0" w:line="240" w:lineRule="auto"/>
              <w:rPr>
                <w:rFonts w:cstheme="minorHAnsi"/>
                <w:sz w:val="16"/>
                <w:szCs w:val="16"/>
              </w:rPr>
            </w:pPr>
          </w:p>
          <w:p w14:paraId="3300365F" w14:textId="77777777" w:rsidR="00DF17E0" w:rsidRPr="00DF17E0" w:rsidRDefault="00DF17E0" w:rsidP="00DF17E0">
            <w:pPr>
              <w:spacing w:after="0" w:line="240" w:lineRule="auto"/>
              <w:rPr>
                <w:rFonts w:cstheme="minorHAnsi"/>
                <w:b/>
                <w:bCs/>
                <w:sz w:val="16"/>
                <w:szCs w:val="16"/>
              </w:rPr>
            </w:pPr>
            <w:r w:rsidRPr="00DF17E0">
              <w:rPr>
                <w:rFonts w:cstheme="minorHAnsi"/>
                <w:b/>
                <w:bCs/>
                <w:sz w:val="16"/>
                <w:szCs w:val="16"/>
              </w:rPr>
              <w:t>References</w:t>
            </w:r>
          </w:p>
          <w:p w14:paraId="72EDB884" w14:textId="5BC24A33" w:rsidR="00DF17E0" w:rsidRPr="00DF17E0" w:rsidRDefault="00DF17E0" w:rsidP="00DF17E0">
            <w:pPr>
              <w:pStyle w:val="EndNoteBibliography"/>
              <w:spacing w:after="0"/>
              <w:ind w:left="343" w:hanging="343"/>
              <w:rPr>
                <w:rFonts w:asciiTheme="minorHAnsi" w:hAnsiTheme="minorHAnsi" w:cstheme="minorHAnsi"/>
                <w:sz w:val="16"/>
                <w:szCs w:val="16"/>
              </w:rPr>
            </w:pPr>
            <w:r w:rsidRPr="00DF17E0">
              <w:rPr>
                <w:rFonts w:asciiTheme="minorHAnsi" w:hAnsiTheme="minorHAnsi" w:cstheme="minorHAnsi"/>
                <w:sz w:val="16"/>
                <w:szCs w:val="16"/>
              </w:rPr>
              <w:fldChar w:fldCharType="begin"/>
            </w:r>
            <w:r w:rsidRPr="00DF17E0">
              <w:rPr>
                <w:rFonts w:asciiTheme="minorHAnsi" w:hAnsiTheme="minorHAnsi" w:cstheme="minorHAnsi"/>
                <w:sz w:val="16"/>
                <w:szCs w:val="16"/>
              </w:rPr>
              <w:instrText xml:space="preserve"> ADDIN EN.REFLIST </w:instrText>
            </w:r>
            <w:r w:rsidRPr="00DF17E0">
              <w:rPr>
                <w:rFonts w:asciiTheme="minorHAnsi" w:hAnsiTheme="minorHAnsi" w:cstheme="minorHAnsi"/>
                <w:sz w:val="16"/>
                <w:szCs w:val="16"/>
              </w:rPr>
              <w:fldChar w:fldCharType="separate"/>
            </w:r>
            <w:r w:rsidRPr="00DF17E0">
              <w:rPr>
                <w:rFonts w:asciiTheme="minorHAnsi" w:hAnsiTheme="minorHAnsi" w:cstheme="minorHAnsi"/>
                <w:sz w:val="16"/>
                <w:szCs w:val="16"/>
              </w:rPr>
              <w:t>1</w:t>
            </w:r>
            <w:r w:rsidRPr="00DF17E0">
              <w:rPr>
                <w:rFonts w:asciiTheme="minorHAnsi" w:hAnsiTheme="minorHAnsi" w:cstheme="minorHAnsi"/>
                <w:sz w:val="16"/>
                <w:szCs w:val="16"/>
              </w:rPr>
              <w:tab/>
              <w:t xml:space="preserve">International Collaboration on Cancer Reporting (2024). </w:t>
            </w:r>
            <w:r w:rsidRPr="00DF17E0">
              <w:rPr>
                <w:rFonts w:asciiTheme="minorHAnsi" w:hAnsiTheme="minorHAnsi" w:cstheme="minorHAnsi"/>
                <w:i/>
                <w:sz w:val="16"/>
                <w:szCs w:val="16"/>
              </w:rPr>
              <w:t>Nodal Excisions and Neck Dissection Specimens for Head &amp; Neck Tumours Histopathology Reporting Guide. 2nd edition</w:t>
            </w:r>
            <w:r w:rsidRPr="00DF17E0">
              <w:rPr>
                <w:rFonts w:asciiTheme="minorHAnsi" w:hAnsiTheme="minorHAnsi" w:cstheme="minorHAnsi"/>
                <w:sz w:val="16"/>
                <w:szCs w:val="16"/>
              </w:rPr>
              <w:t>. Available from: https://www.iccr-cancer.org/datasets/published-datasets/head-neck/nodal-excisions/ (Accessed 31st July 2024).</w:t>
            </w:r>
          </w:p>
          <w:p w14:paraId="637DEC1A" w14:textId="2A1DEE99" w:rsidR="00775C63" w:rsidRPr="00DF17E0" w:rsidRDefault="00DF17E0" w:rsidP="00B02A6D">
            <w:pPr>
              <w:pStyle w:val="EndNoteBibliography"/>
              <w:spacing w:after="100"/>
              <w:ind w:left="340" w:hanging="340"/>
              <w:rPr>
                <w:rFonts w:asciiTheme="minorHAnsi" w:hAnsiTheme="minorHAnsi" w:cstheme="minorHAnsi"/>
                <w:sz w:val="16"/>
                <w:szCs w:val="16"/>
              </w:rPr>
            </w:pPr>
            <w:r w:rsidRPr="00DF17E0">
              <w:rPr>
                <w:rFonts w:asciiTheme="minorHAnsi" w:hAnsiTheme="minorHAnsi" w:cstheme="minorHAnsi"/>
                <w:sz w:val="16"/>
                <w:szCs w:val="16"/>
              </w:rPr>
              <w:t>2</w:t>
            </w:r>
            <w:r w:rsidRPr="00DF17E0">
              <w:rPr>
                <w:rFonts w:asciiTheme="minorHAnsi" w:hAnsiTheme="minorHAnsi" w:cstheme="minorHAnsi"/>
                <w:sz w:val="16"/>
                <w:szCs w:val="16"/>
              </w:rPr>
              <w:tab/>
              <w:t xml:space="preserve">WHO Classification of Tumours Editorial Board (2024). </w:t>
            </w:r>
            <w:r w:rsidRPr="00DF17E0">
              <w:rPr>
                <w:rFonts w:asciiTheme="minorHAnsi" w:hAnsiTheme="minorHAnsi" w:cstheme="minorHAnsi"/>
                <w:i/>
                <w:sz w:val="16"/>
                <w:szCs w:val="16"/>
              </w:rPr>
              <w:t xml:space="preserve">Head and Neck Tumours, WHO Classification of Tumours, 5th Edition, Volume 10. </w:t>
            </w:r>
            <w:r w:rsidRPr="00DF17E0">
              <w:rPr>
                <w:rFonts w:asciiTheme="minorHAnsi" w:hAnsiTheme="minorHAnsi" w:cstheme="minorHAnsi"/>
                <w:sz w:val="16"/>
                <w:szCs w:val="16"/>
              </w:rPr>
              <w:t>IARC Press, Lyon.</w:t>
            </w:r>
            <w:r w:rsidR="00B02A6D">
              <w:rPr>
                <w:rFonts w:asciiTheme="minorHAnsi" w:hAnsiTheme="minorHAnsi" w:cstheme="minorHAnsi"/>
                <w:sz w:val="16"/>
                <w:szCs w:val="16"/>
              </w:rPr>
              <w:t xml:space="preserve"> </w:t>
            </w:r>
            <w:r w:rsidRPr="00DF17E0">
              <w:rPr>
                <w:rFonts w:asciiTheme="minorHAnsi" w:hAnsiTheme="minorHAnsi" w:cstheme="minorHAnsi"/>
                <w:sz w:val="16"/>
                <w:szCs w:val="16"/>
              </w:rPr>
              <w:fldChar w:fldCharType="end"/>
            </w:r>
            <w:r w:rsidR="00B02A6D">
              <w:rPr>
                <w:rFonts w:asciiTheme="minorHAnsi" w:hAnsiTheme="minorHAnsi" w:cstheme="minorHAnsi"/>
                <w:sz w:val="16"/>
                <w:szCs w:val="16"/>
              </w:rPr>
              <w:t xml:space="preserve"> </w:t>
            </w:r>
          </w:p>
        </w:tc>
      </w:tr>
    </w:tbl>
    <w:p w14:paraId="637DEC60" w14:textId="77777777" w:rsidR="00540C97" w:rsidRDefault="00540C97" w:rsidP="001763B3">
      <w:pPr>
        <w:spacing w:after="0" w:line="240" w:lineRule="auto"/>
        <w:rPr>
          <w:sz w:val="16"/>
          <w:szCs w:val="16"/>
        </w:rPr>
      </w:pPr>
    </w:p>
    <w:p w14:paraId="7052DE53" w14:textId="77777777" w:rsidR="001A2389" w:rsidRPr="00621AE5" w:rsidRDefault="001A2389" w:rsidP="001763B3">
      <w:pPr>
        <w:spacing w:after="0" w:line="240" w:lineRule="auto"/>
        <w:rPr>
          <w:sz w:val="16"/>
          <w:szCs w:val="16"/>
        </w:rPr>
      </w:pPr>
    </w:p>
    <w:tbl>
      <w:tblPr>
        <w:tblW w:w="15186" w:type="dxa"/>
        <w:tblInd w:w="9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5"/>
        <w:gridCol w:w="1871"/>
        <w:gridCol w:w="2553"/>
        <w:gridCol w:w="7799"/>
        <w:gridCol w:w="2098"/>
      </w:tblGrid>
      <w:tr w:rsidR="005767BE" w14:paraId="637DEC67" w14:textId="77777777" w:rsidTr="005C42DF">
        <w:trPr>
          <w:trHeight w:val="478"/>
          <w:tblHeader/>
        </w:trPr>
        <w:tc>
          <w:tcPr>
            <w:tcW w:w="865" w:type="dxa"/>
            <w:shd w:val="clear" w:color="000000" w:fill="D9D9D9"/>
            <w:hideMark/>
          </w:tcPr>
          <w:p w14:paraId="637DEC61" w14:textId="44B92049" w:rsidR="0018179D" w:rsidRPr="00775C63" w:rsidRDefault="00775C63" w:rsidP="00E17A11">
            <w:pPr>
              <w:spacing w:after="0" w:line="240" w:lineRule="auto"/>
              <w:rPr>
                <w:rFonts w:ascii="Calibri" w:hAnsi="Calibri"/>
                <w:b/>
                <w:bCs/>
                <w:vanish/>
                <w:color w:val="000000"/>
                <w:sz w:val="16"/>
                <w:szCs w:val="16"/>
                <w:specVanish/>
              </w:rPr>
            </w:pPr>
            <w:bookmarkStart w:id="0" w:name="_Hlk76548034"/>
            <w:r>
              <w:rPr>
                <w:rFonts w:ascii="Calibri" w:hAnsi="Calibri"/>
                <w:b/>
                <w:bCs/>
                <w:color w:val="000000"/>
                <w:sz w:val="16"/>
                <w:szCs w:val="16"/>
              </w:rPr>
              <w:lastRenderedPageBreak/>
              <w:t>C</w:t>
            </w:r>
            <w:r w:rsidR="0018179D">
              <w:rPr>
                <w:rFonts w:ascii="Calibri" w:hAnsi="Calibri"/>
                <w:b/>
                <w:bCs/>
                <w:color w:val="000000"/>
                <w:sz w:val="16"/>
                <w:szCs w:val="16"/>
              </w:rPr>
              <w:t>ore</w:t>
            </w:r>
            <w:r w:rsidR="00F22675">
              <w:rPr>
                <w:rFonts w:ascii="Calibri" w:hAnsi="Calibri"/>
                <w:b/>
                <w:bCs/>
                <w:color w:val="000000"/>
                <w:sz w:val="16"/>
                <w:szCs w:val="16"/>
              </w:rPr>
              <w:t xml:space="preserve">/ </w:t>
            </w:r>
          </w:p>
          <w:p w14:paraId="637DEC62" w14:textId="77777777" w:rsidR="005767BE" w:rsidRDefault="00C07A30" w:rsidP="00E17A1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71"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3"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7799" w:type="dxa"/>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2098"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37E75" w14:paraId="4B3DCC68" w14:textId="77777777" w:rsidTr="004652C2">
        <w:trPr>
          <w:trHeight w:val="379"/>
        </w:trPr>
        <w:tc>
          <w:tcPr>
            <w:tcW w:w="865" w:type="dxa"/>
            <w:shd w:val="clear" w:color="000000" w:fill="EEECE1"/>
          </w:tcPr>
          <w:p w14:paraId="61D68281" w14:textId="20BC05AB" w:rsidR="00037E75" w:rsidRDefault="007765CE" w:rsidP="00E17A11">
            <w:pPr>
              <w:spacing w:after="0" w:line="240" w:lineRule="auto"/>
              <w:rPr>
                <w:rFonts w:ascii="Calibri" w:hAnsi="Calibri"/>
                <w:color w:val="000000"/>
                <w:sz w:val="16"/>
                <w:szCs w:val="16"/>
              </w:rPr>
            </w:pPr>
            <w:r w:rsidRPr="007765CE">
              <w:rPr>
                <w:rFonts w:ascii="Calibri" w:hAnsi="Calibri"/>
                <w:color w:val="000000"/>
                <w:sz w:val="16"/>
                <w:szCs w:val="16"/>
              </w:rPr>
              <w:t xml:space="preserve">Core </w:t>
            </w:r>
          </w:p>
        </w:tc>
        <w:tc>
          <w:tcPr>
            <w:tcW w:w="1871" w:type="dxa"/>
            <w:shd w:val="clear" w:color="000000" w:fill="EEECE1"/>
          </w:tcPr>
          <w:p w14:paraId="7D596BEC" w14:textId="326133E4" w:rsidR="00037E75" w:rsidRPr="00FD5E41" w:rsidRDefault="00D80252" w:rsidP="004477E5">
            <w:pPr>
              <w:spacing w:after="0" w:line="240" w:lineRule="auto"/>
              <w:rPr>
                <w:rFonts w:ascii="Calibri" w:hAnsi="Calibri"/>
                <w:bCs/>
                <w:color w:val="000000"/>
                <w:sz w:val="16"/>
                <w:szCs w:val="16"/>
              </w:rPr>
            </w:pPr>
            <w:r w:rsidRPr="00D80252">
              <w:rPr>
                <w:rFonts w:ascii="Calibri" w:hAnsi="Calibri"/>
                <w:bCs/>
                <w:color w:val="000000"/>
                <w:sz w:val="16"/>
                <w:szCs w:val="16"/>
              </w:rPr>
              <w:t>CLINICAL INFORMATION</w:t>
            </w:r>
          </w:p>
        </w:tc>
        <w:tc>
          <w:tcPr>
            <w:tcW w:w="2553" w:type="dxa"/>
            <w:shd w:val="clear" w:color="auto" w:fill="auto"/>
          </w:tcPr>
          <w:p w14:paraId="51E4F1D2" w14:textId="77777777" w:rsidR="00774409" w:rsidRDefault="007765CE" w:rsidP="002D5167">
            <w:pPr>
              <w:pStyle w:val="ListParagraph"/>
              <w:numPr>
                <w:ilvl w:val="0"/>
                <w:numId w:val="2"/>
              </w:numPr>
              <w:spacing w:after="100" w:line="240" w:lineRule="auto"/>
              <w:ind w:left="203" w:hanging="203"/>
              <w:rPr>
                <w:color w:val="000000" w:themeColor="text1"/>
                <w:sz w:val="16"/>
                <w:szCs w:val="16"/>
              </w:rPr>
            </w:pPr>
            <w:r w:rsidRPr="007765CE">
              <w:rPr>
                <w:color w:val="000000" w:themeColor="text1"/>
                <w:sz w:val="16"/>
                <w:szCs w:val="16"/>
              </w:rPr>
              <w:t>Information not provided</w:t>
            </w:r>
          </w:p>
          <w:p w14:paraId="6EF41D3F" w14:textId="0389AD24" w:rsidR="00774409" w:rsidRPr="000C534E" w:rsidRDefault="00774409" w:rsidP="002D5167">
            <w:pPr>
              <w:pStyle w:val="ListParagraph"/>
              <w:numPr>
                <w:ilvl w:val="0"/>
                <w:numId w:val="2"/>
              </w:numPr>
              <w:spacing w:after="100" w:line="240" w:lineRule="auto"/>
              <w:ind w:left="203" w:hanging="203"/>
              <w:rPr>
                <w:color w:val="000000" w:themeColor="text1"/>
                <w:sz w:val="16"/>
                <w:szCs w:val="16"/>
              </w:rPr>
            </w:pPr>
            <w:r w:rsidRPr="00774409">
              <w:rPr>
                <w:color w:val="000000" w:themeColor="text1"/>
                <w:sz w:val="16"/>
                <w:szCs w:val="16"/>
              </w:rPr>
              <w:t>Information</w:t>
            </w:r>
            <w:r>
              <w:rPr>
                <w:color w:val="000000" w:themeColor="text1"/>
                <w:sz w:val="16"/>
                <w:szCs w:val="16"/>
              </w:rPr>
              <w:t xml:space="preserve"> </w:t>
            </w:r>
            <w:r w:rsidRPr="00774409">
              <w:rPr>
                <w:color w:val="000000" w:themeColor="text1"/>
                <w:sz w:val="16"/>
                <w:szCs w:val="16"/>
              </w:rPr>
              <w:t>provided</w:t>
            </w:r>
            <w:r w:rsidR="00D47E16">
              <w:rPr>
                <w:color w:val="000000" w:themeColor="text1"/>
                <w:sz w:val="16"/>
                <w:szCs w:val="16"/>
              </w:rPr>
              <w:t xml:space="preserve"> </w:t>
            </w:r>
            <w:r w:rsidR="00D47E16" w:rsidRPr="00D47E16">
              <w:rPr>
                <w:color w:val="000000" w:themeColor="text1"/>
                <w:sz w:val="14"/>
                <w:szCs w:val="14"/>
              </w:rPr>
              <w:t>(select all that apply)</w:t>
            </w:r>
          </w:p>
          <w:p w14:paraId="6C546A2A" w14:textId="3F1B089E" w:rsidR="00F410A3" w:rsidRPr="004776DA" w:rsidRDefault="004741FF" w:rsidP="004776DA">
            <w:pPr>
              <w:pStyle w:val="ListParagraph"/>
              <w:numPr>
                <w:ilvl w:val="0"/>
                <w:numId w:val="3"/>
              </w:numPr>
              <w:spacing w:after="0" w:line="240" w:lineRule="auto"/>
              <w:ind w:left="460" w:hanging="203"/>
              <w:rPr>
                <w:sz w:val="16"/>
                <w:szCs w:val="16"/>
              </w:rPr>
            </w:pPr>
            <w:r w:rsidRPr="004776DA">
              <w:rPr>
                <w:sz w:val="16"/>
                <w:szCs w:val="16"/>
              </w:rPr>
              <w:t>Previous therapy</w:t>
            </w:r>
          </w:p>
          <w:p w14:paraId="4BFBEDAF" w14:textId="77777777" w:rsidR="0000130E" w:rsidRPr="004776DA" w:rsidRDefault="0000130E" w:rsidP="00615D2E">
            <w:pPr>
              <w:pStyle w:val="ListParagraph"/>
              <w:numPr>
                <w:ilvl w:val="0"/>
                <w:numId w:val="3"/>
              </w:numPr>
              <w:spacing w:after="0" w:line="240" w:lineRule="auto"/>
              <w:ind w:left="605" w:hanging="138"/>
              <w:rPr>
                <w:sz w:val="16"/>
                <w:szCs w:val="16"/>
              </w:rPr>
            </w:pPr>
            <w:r w:rsidRPr="004776DA">
              <w:rPr>
                <w:sz w:val="16"/>
                <w:szCs w:val="16"/>
              </w:rPr>
              <w:t>Surgery</w:t>
            </w:r>
          </w:p>
          <w:p w14:paraId="1ADA3C73" w14:textId="77777777" w:rsidR="0000130E" w:rsidRPr="004776DA" w:rsidRDefault="0000130E" w:rsidP="00615D2E">
            <w:pPr>
              <w:pStyle w:val="ListParagraph"/>
              <w:numPr>
                <w:ilvl w:val="0"/>
                <w:numId w:val="3"/>
              </w:numPr>
              <w:spacing w:after="0" w:line="240" w:lineRule="auto"/>
              <w:ind w:left="605" w:hanging="138"/>
              <w:rPr>
                <w:sz w:val="16"/>
                <w:szCs w:val="16"/>
              </w:rPr>
            </w:pPr>
            <w:r w:rsidRPr="004776DA">
              <w:rPr>
                <w:sz w:val="16"/>
                <w:szCs w:val="16"/>
              </w:rPr>
              <w:t>Chemotherapy</w:t>
            </w:r>
          </w:p>
          <w:p w14:paraId="414DD481" w14:textId="77777777" w:rsidR="0000130E" w:rsidRPr="004776DA" w:rsidRDefault="0000130E" w:rsidP="00615D2E">
            <w:pPr>
              <w:pStyle w:val="ListParagraph"/>
              <w:numPr>
                <w:ilvl w:val="0"/>
                <w:numId w:val="3"/>
              </w:numPr>
              <w:spacing w:after="0" w:line="240" w:lineRule="auto"/>
              <w:ind w:left="605" w:hanging="138"/>
              <w:rPr>
                <w:sz w:val="16"/>
                <w:szCs w:val="16"/>
              </w:rPr>
            </w:pPr>
            <w:r w:rsidRPr="004776DA">
              <w:rPr>
                <w:sz w:val="16"/>
                <w:szCs w:val="16"/>
              </w:rPr>
              <w:t>Radiotherapy</w:t>
            </w:r>
          </w:p>
          <w:p w14:paraId="61DE32B3" w14:textId="77777777" w:rsidR="0000130E" w:rsidRPr="00615D2E" w:rsidRDefault="0000130E" w:rsidP="00615D2E">
            <w:pPr>
              <w:pStyle w:val="ListParagraph"/>
              <w:numPr>
                <w:ilvl w:val="0"/>
                <w:numId w:val="3"/>
              </w:numPr>
              <w:spacing w:after="0" w:line="240" w:lineRule="auto"/>
              <w:ind w:left="605" w:hanging="138"/>
              <w:rPr>
                <w:i/>
                <w:iCs/>
                <w:sz w:val="16"/>
                <w:szCs w:val="16"/>
              </w:rPr>
            </w:pPr>
            <w:r w:rsidRPr="004776DA">
              <w:rPr>
                <w:sz w:val="16"/>
                <w:szCs w:val="16"/>
              </w:rPr>
              <w:t xml:space="preserve">Targeted therapy, </w:t>
            </w:r>
            <w:r w:rsidRPr="00615D2E">
              <w:rPr>
                <w:i/>
                <w:iCs/>
                <w:sz w:val="16"/>
                <w:szCs w:val="16"/>
              </w:rPr>
              <w:t>specify if available</w:t>
            </w:r>
          </w:p>
          <w:p w14:paraId="2F9F20BF" w14:textId="244BF511" w:rsidR="0000130E" w:rsidRPr="00615D2E" w:rsidRDefault="0000130E" w:rsidP="00615D2E">
            <w:pPr>
              <w:pStyle w:val="ListParagraph"/>
              <w:numPr>
                <w:ilvl w:val="0"/>
                <w:numId w:val="3"/>
              </w:numPr>
              <w:spacing w:after="0" w:line="240" w:lineRule="auto"/>
              <w:ind w:left="605" w:hanging="138"/>
              <w:rPr>
                <w:i/>
                <w:iCs/>
                <w:sz w:val="16"/>
                <w:szCs w:val="16"/>
              </w:rPr>
            </w:pPr>
            <w:r w:rsidRPr="004776DA">
              <w:rPr>
                <w:sz w:val="16"/>
                <w:szCs w:val="16"/>
              </w:rPr>
              <w:t xml:space="preserve">Immunotherapy, </w:t>
            </w:r>
            <w:r w:rsidRPr="00615D2E">
              <w:rPr>
                <w:i/>
                <w:iCs/>
                <w:sz w:val="16"/>
                <w:szCs w:val="16"/>
              </w:rPr>
              <w:t>specify if available</w:t>
            </w:r>
          </w:p>
          <w:p w14:paraId="6A8E2D80" w14:textId="1763ED03" w:rsidR="0000130E" w:rsidRPr="00F410A3" w:rsidRDefault="0000130E" w:rsidP="00CD27F9">
            <w:pPr>
              <w:pStyle w:val="ListParagraph"/>
              <w:numPr>
                <w:ilvl w:val="0"/>
                <w:numId w:val="3"/>
              </w:numPr>
              <w:spacing w:after="100" w:line="240" w:lineRule="auto"/>
              <w:ind w:left="459" w:hanging="204"/>
              <w:rPr>
                <w:color w:val="000000" w:themeColor="text1"/>
                <w:sz w:val="16"/>
                <w:szCs w:val="16"/>
              </w:rPr>
            </w:pPr>
            <w:r w:rsidRPr="004776DA">
              <w:rPr>
                <w:sz w:val="16"/>
                <w:szCs w:val="16"/>
              </w:rPr>
              <w:t xml:space="preserve">Other clinical information, </w:t>
            </w:r>
            <w:r w:rsidRPr="00615D2E">
              <w:rPr>
                <w:i/>
                <w:iCs/>
                <w:sz w:val="16"/>
                <w:szCs w:val="16"/>
              </w:rPr>
              <w:t>specify</w:t>
            </w:r>
          </w:p>
        </w:tc>
        <w:tc>
          <w:tcPr>
            <w:tcW w:w="7799" w:type="dxa"/>
            <w:shd w:val="clear" w:color="auto" w:fill="auto"/>
          </w:tcPr>
          <w:p w14:paraId="62EEA20F" w14:textId="77777777" w:rsidR="00CD27F9" w:rsidRPr="00CD27F9" w:rsidRDefault="00CD27F9" w:rsidP="00CD27F9">
            <w:pPr>
              <w:spacing w:line="240" w:lineRule="auto"/>
              <w:rPr>
                <w:sz w:val="16"/>
                <w:szCs w:val="16"/>
              </w:rPr>
            </w:pPr>
            <w:r w:rsidRPr="00CD27F9">
              <w:rPr>
                <w:sz w:val="16"/>
                <w:szCs w:val="16"/>
              </w:rPr>
              <w:t xml:space="preserve">Documenting if previous therapy has been given for the current neoplastic process is important and considered a core element. The types of previous therapies may include surgery, chemotherapy (conventional agents), radiotherapy (such as external beam radiation), and newer therapies, including targeted therapy often to a molecular alteration and immunotherapy. Previous therapy is included as a prefix in pathologic staging (see </w:t>
            </w:r>
            <w:r w:rsidRPr="00CD27F9">
              <w:rPr>
                <w:b/>
                <w:bCs/>
                <w:sz w:val="16"/>
                <w:szCs w:val="16"/>
              </w:rPr>
              <w:t>PATHOLOGICAL STAGING</w:t>
            </w:r>
            <w:r w:rsidRPr="00CD27F9">
              <w:rPr>
                <w:sz w:val="16"/>
                <w:szCs w:val="16"/>
              </w:rPr>
              <w:t>).</w:t>
            </w:r>
          </w:p>
          <w:p w14:paraId="6B746F93" w14:textId="540001E3" w:rsidR="00037E75" w:rsidRPr="00CD27F9" w:rsidRDefault="00037E75" w:rsidP="0038546D">
            <w:pPr>
              <w:pStyle w:val="EndNoteBibliography"/>
              <w:spacing w:after="100"/>
              <w:ind w:left="318" w:hanging="318"/>
              <w:rPr>
                <w:sz w:val="16"/>
                <w:szCs w:val="16"/>
                <w:lang w:val="en-AU"/>
              </w:rPr>
            </w:pPr>
          </w:p>
        </w:tc>
        <w:tc>
          <w:tcPr>
            <w:tcW w:w="2098" w:type="dxa"/>
            <w:shd w:val="clear" w:color="auto" w:fill="auto"/>
          </w:tcPr>
          <w:p w14:paraId="6CE93FB4" w14:textId="77777777" w:rsidR="00037E75" w:rsidRPr="006D4F09" w:rsidRDefault="00037E75" w:rsidP="00F329BC">
            <w:pPr>
              <w:autoSpaceDE w:val="0"/>
              <w:autoSpaceDN w:val="0"/>
              <w:adjustRightInd w:val="0"/>
              <w:spacing w:after="0" w:line="181" w:lineRule="atLeast"/>
              <w:ind w:left="440" w:hanging="440"/>
              <w:rPr>
                <w:rFonts w:cs="Verdana"/>
                <w:color w:val="221E1F"/>
                <w:sz w:val="16"/>
                <w:szCs w:val="16"/>
              </w:rPr>
            </w:pPr>
          </w:p>
        </w:tc>
      </w:tr>
      <w:bookmarkEnd w:id="0"/>
      <w:tr w:rsidR="00EB1FA4" w:rsidRPr="00CC5E7C" w14:paraId="6A9B891C" w14:textId="77777777" w:rsidTr="005C42DF">
        <w:trPr>
          <w:trHeight w:val="570"/>
        </w:trPr>
        <w:tc>
          <w:tcPr>
            <w:tcW w:w="865" w:type="dxa"/>
            <w:shd w:val="clear" w:color="000000" w:fill="EEECE1"/>
          </w:tcPr>
          <w:p w14:paraId="4499E3B0" w14:textId="033A0361" w:rsidR="00EB1FA4" w:rsidRDefault="00EB1FA4" w:rsidP="00EB1FA4">
            <w:pPr>
              <w:spacing w:after="0" w:line="240" w:lineRule="auto"/>
              <w:rPr>
                <w:rFonts w:ascii="Calibri" w:hAnsi="Calibri"/>
                <w:color w:val="000000"/>
                <w:sz w:val="16"/>
                <w:szCs w:val="16"/>
              </w:rPr>
            </w:pPr>
            <w:r>
              <w:rPr>
                <w:rFonts w:ascii="Calibri" w:hAnsi="Calibri"/>
                <w:color w:val="000000"/>
                <w:sz w:val="16"/>
                <w:szCs w:val="16"/>
              </w:rPr>
              <w:t xml:space="preserve">Core </w:t>
            </w:r>
          </w:p>
        </w:tc>
        <w:tc>
          <w:tcPr>
            <w:tcW w:w="1871" w:type="dxa"/>
            <w:shd w:val="clear" w:color="000000" w:fill="EEECE1"/>
          </w:tcPr>
          <w:p w14:paraId="5EC0A769" w14:textId="0BDE3C9A" w:rsidR="00EB1FA4" w:rsidRPr="006317BD" w:rsidRDefault="00EB1FA4" w:rsidP="00EB1FA4">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r>
              <w:rPr>
                <w:rFonts w:ascii="Calibri" w:hAnsi="Calibri"/>
                <w:bCs/>
                <w:color w:val="000000"/>
                <w:sz w:val="18"/>
                <w:szCs w:val="18"/>
              </w:rPr>
              <w:t xml:space="preserve"> </w:t>
            </w:r>
          </w:p>
        </w:tc>
        <w:tc>
          <w:tcPr>
            <w:tcW w:w="2553" w:type="dxa"/>
            <w:shd w:val="clear" w:color="auto" w:fill="auto"/>
          </w:tcPr>
          <w:p w14:paraId="384C2FE9" w14:textId="77777777" w:rsidR="00EB1FA4" w:rsidRPr="00FB2EE6" w:rsidRDefault="00EB1FA4" w:rsidP="00EB1FA4">
            <w:pPr>
              <w:pStyle w:val="ListParagraph"/>
              <w:numPr>
                <w:ilvl w:val="0"/>
                <w:numId w:val="2"/>
              </w:numPr>
              <w:spacing w:after="100" w:line="240" w:lineRule="auto"/>
              <w:ind w:left="203" w:hanging="203"/>
              <w:rPr>
                <w:color w:val="000000" w:themeColor="text1"/>
                <w:sz w:val="16"/>
                <w:szCs w:val="16"/>
              </w:rPr>
            </w:pPr>
            <w:r w:rsidRPr="00FB2EE6">
              <w:rPr>
                <w:color w:val="000000" w:themeColor="text1"/>
                <w:sz w:val="16"/>
                <w:szCs w:val="16"/>
              </w:rPr>
              <w:t>Not specified</w:t>
            </w:r>
          </w:p>
          <w:p w14:paraId="245D5B43" w14:textId="119872B7" w:rsidR="00EB1FA4" w:rsidRPr="00FB2EE6" w:rsidRDefault="00EB1FA4" w:rsidP="00EB1FA4">
            <w:pPr>
              <w:pStyle w:val="ListParagraph"/>
              <w:numPr>
                <w:ilvl w:val="0"/>
                <w:numId w:val="2"/>
              </w:numPr>
              <w:spacing w:after="100" w:line="240" w:lineRule="auto"/>
              <w:ind w:left="203" w:hanging="203"/>
              <w:rPr>
                <w:color w:val="000000" w:themeColor="text1"/>
                <w:sz w:val="16"/>
                <w:szCs w:val="16"/>
              </w:rPr>
            </w:pPr>
            <w:r w:rsidRPr="00FB2EE6">
              <w:rPr>
                <w:color w:val="000000" w:themeColor="text1"/>
                <w:sz w:val="16"/>
                <w:szCs w:val="16"/>
              </w:rPr>
              <w:t xml:space="preserve">Biopsy (excisional, incisional, core needle), </w:t>
            </w:r>
            <w:r w:rsidRPr="0031242C">
              <w:rPr>
                <w:i/>
                <w:iCs/>
                <w:color w:val="000000" w:themeColor="text1"/>
                <w:sz w:val="16"/>
                <w:szCs w:val="16"/>
              </w:rPr>
              <w:t>specify</w:t>
            </w:r>
          </w:p>
          <w:p w14:paraId="7F6799BF" w14:textId="77777777" w:rsidR="00D91765" w:rsidRPr="00D91765" w:rsidRDefault="00EB1FA4" w:rsidP="00D91765">
            <w:pPr>
              <w:pStyle w:val="ListParagraph"/>
              <w:numPr>
                <w:ilvl w:val="0"/>
                <w:numId w:val="3"/>
              </w:numPr>
              <w:spacing w:after="0" w:line="240" w:lineRule="auto"/>
              <w:ind w:left="203" w:hanging="203"/>
              <w:rPr>
                <w:sz w:val="16"/>
                <w:szCs w:val="16"/>
              </w:rPr>
            </w:pPr>
            <w:r w:rsidRPr="00FB2EE6">
              <w:rPr>
                <w:sz w:val="16"/>
                <w:szCs w:val="16"/>
              </w:rPr>
              <w:t>Resection</w:t>
            </w:r>
            <w:r w:rsidR="00D91765">
              <w:rPr>
                <w:sz w:val="16"/>
                <w:szCs w:val="16"/>
              </w:rPr>
              <w:t xml:space="preserve"> </w:t>
            </w:r>
            <w:r w:rsidR="00D91765" w:rsidRPr="00D91765">
              <w:rPr>
                <w:sz w:val="16"/>
                <w:szCs w:val="16"/>
              </w:rPr>
              <w:t xml:space="preserve">(e.g., maxillectomy, </w:t>
            </w:r>
            <w:proofErr w:type="spellStart"/>
            <w:r w:rsidR="00D91765" w:rsidRPr="00D91765">
              <w:rPr>
                <w:sz w:val="16"/>
                <w:szCs w:val="16"/>
              </w:rPr>
              <w:t>hemiglossectomy</w:t>
            </w:r>
            <w:proofErr w:type="spellEnd"/>
            <w:r w:rsidR="00D91765" w:rsidRPr="00D91765">
              <w:rPr>
                <w:sz w:val="16"/>
                <w:szCs w:val="16"/>
              </w:rPr>
              <w:t>, partial</w:t>
            </w:r>
          </w:p>
          <w:p w14:paraId="323A9830" w14:textId="4482412D" w:rsidR="00EB1FA4" w:rsidRPr="00483575" w:rsidRDefault="00D91765" w:rsidP="00D91765">
            <w:pPr>
              <w:pStyle w:val="ListParagraph"/>
              <w:spacing w:after="0" w:line="240" w:lineRule="auto"/>
              <w:ind w:left="203"/>
              <w:rPr>
                <w:sz w:val="16"/>
                <w:szCs w:val="16"/>
              </w:rPr>
            </w:pPr>
            <w:r w:rsidRPr="00D91765">
              <w:rPr>
                <w:sz w:val="16"/>
                <w:szCs w:val="16"/>
              </w:rPr>
              <w:t xml:space="preserve">laryngectomy), </w:t>
            </w:r>
            <w:r w:rsidRPr="00D91765">
              <w:rPr>
                <w:i/>
                <w:iCs/>
                <w:sz w:val="16"/>
                <w:szCs w:val="16"/>
              </w:rPr>
              <w:t>specify</w:t>
            </w:r>
          </w:p>
          <w:p w14:paraId="13A4D4E5" w14:textId="060BCCA9" w:rsidR="00EB1FA4" w:rsidRPr="002D5167" w:rsidRDefault="00EB1FA4" w:rsidP="00EB1FA4">
            <w:pPr>
              <w:pStyle w:val="ListParagraph"/>
              <w:numPr>
                <w:ilvl w:val="0"/>
                <w:numId w:val="3"/>
              </w:numPr>
              <w:spacing w:after="0" w:line="240" w:lineRule="auto"/>
              <w:ind w:left="203" w:hanging="203"/>
              <w:rPr>
                <w:sz w:val="16"/>
                <w:szCs w:val="16"/>
              </w:rPr>
            </w:pPr>
            <w:r w:rsidRPr="004E6837">
              <w:rPr>
                <w:sz w:val="16"/>
                <w:szCs w:val="16"/>
              </w:rPr>
              <w:t>Neck (lymph node) dissection</w:t>
            </w:r>
            <w:r w:rsidRPr="00C55888">
              <w:rPr>
                <w:sz w:val="18"/>
                <w:szCs w:val="18"/>
              </w:rPr>
              <w:t>,</w:t>
            </w:r>
            <w:r w:rsidRPr="009A7ED6">
              <w:rPr>
                <w:sz w:val="18"/>
                <w:szCs w:val="18"/>
                <w:vertAlign w:val="superscript"/>
              </w:rPr>
              <w:t xml:space="preserve"> a</w:t>
            </w:r>
            <w:r w:rsidRPr="004E6837">
              <w:rPr>
                <w:sz w:val="16"/>
                <w:szCs w:val="16"/>
              </w:rPr>
              <w:t xml:space="preserve"> </w:t>
            </w:r>
            <w:r w:rsidRPr="009A7ED6">
              <w:rPr>
                <w:i/>
                <w:iCs/>
                <w:sz w:val="16"/>
                <w:szCs w:val="16"/>
              </w:rPr>
              <w:t>specify</w:t>
            </w:r>
          </w:p>
          <w:p w14:paraId="1FE34422" w14:textId="2467057A" w:rsidR="00EB1FA4" w:rsidRPr="006F5DCE" w:rsidRDefault="00EB1FA4" w:rsidP="006F5DCE">
            <w:pPr>
              <w:pStyle w:val="ListParagraph"/>
              <w:numPr>
                <w:ilvl w:val="0"/>
                <w:numId w:val="3"/>
              </w:numPr>
              <w:spacing w:after="100" w:line="240" w:lineRule="auto"/>
              <w:ind w:left="204" w:hanging="204"/>
              <w:rPr>
                <w:i/>
                <w:iCs/>
                <w:sz w:val="16"/>
                <w:szCs w:val="16"/>
              </w:rPr>
            </w:pPr>
            <w:r w:rsidRPr="002D5167">
              <w:rPr>
                <w:sz w:val="16"/>
                <w:szCs w:val="16"/>
              </w:rPr>
              <w:t xml:space="preserve"> Other</w:t>
            </w:r>
            <w:r w:rsidRPr="009A7ED6">
              <w:rPr>
                <w:sz w:val="16"/>
                <w:szCs w:val="16"/>
              </w:rPr>
              <w:t xml:space="preserve">, </w:t>
            </w:r>
            <w:r w:rsidRPr="009A7ED6">
              <w:rPr>
                <w:i/>
                <w:iCs/>
                <w:sz w:val="16"/>
                <w:szCs w:val="16"/>
              </w:rPr>
              <w:t>specify</w:t>
            </w:r>
          </w:p>
        </w:tc>
        <w:tc>
          <w:tcPr>
            <w:tcW w:w="7799" w:type="dxa"/>
            <w:shd w:val="clear" w:color="auto" w:fill="auto"/>
          </w:tcPr>
          <w:p w14:paraId="79CE1339" w14:textId="77777777" w:rsidR="00035F42" w:rsidRPr="00035F42" w:rsidRDefault="00035F42" w:rsidP="00035F42">
            <w:pPr>
              <w:spacing w:after="0" w:line="240" w:lineRule="auto"/>
              <w:rPr>
                <w:sz w:val="16"/>
                <w:szCs w:val="16"/>
              </w:rPr>
            </w:pPr>
            <w:r w:rsidRPr="00035F42">
              <w:rPr>
                <w:sz w:val="16"/>
                <w:szCs w:val="16"/>
              </w:rPr>
              <w:t xml:space="preserve">Delineating the operative procedure(s) provides the extent of surgery performed and informs what specimens are then received. A biopsy is often the initial procedure for the diagnosis of mucosal melanoma and may be excisional, for a polypoid or small lesion versus incisional, with a portion of the abnormal tissue submitted for diagnosis. Alternatively, record the surgical resection performed for the primary tumour site (e.g., maxillectomy, </w:t>
            </w:r>
            <w:proofErr w:type="spellStart"/>
            <w:r w:rsidRPr="00035F42">
              <w:rPr>
                <w:sz w:val="16"/>
                <w:szCs w:val="16"/>
              </w:rPr>
              <w:t>hemiglossectomy</w:t>
            </w:r>
            <w:proofErr w:type="spellEnd"/>
            <w:r w:rsidRPr="00035F42">
              <w:rPr>
                <w:sz w:val="16"/>
                <w:szCs w:val="16"/>
              </w:rPr>
              <w:t>, laryngectomy, etc.), and include any lymph node sampling or dissections.</w:t>
            </w:r>
          </w:p>
          <w:p w14:paraId="71C466D1" w14:textId="77777777" w:rsidR="00035F42" w:rsidRPr="00035F42" w:rsidRDefault="00035F42" w:rsidP="00035F42">
            <w:pPr>
              <w:spacing w:after="0" w:line="240" w:lineRule="auto"/>
              <w:rPr>
                <w:sz w:val="16"/>
                <w:szCs w:val="16"/>
              </w:rPr>
            </w:pPr>
          </w:p>
          <w:p w14:paraId="6CB98FC9" w14:textId="6E6450AE" w:rsidR="00EB1FA4" w:rsidRPr="00035F42" w:rsidRDefault="00035F42" w:rsidP="00035F42">
            <w:pPr>
              <w:spacing w:after="100" w:line="240" w:lineRule="auto"/>
              <w:rPr>
                <w:iCs/>
                <w:sz w:val="16"/>
                <w:szCs w:val="16"/>
              </w:rPr>
            </w:pPr>
            <w:r w:rsidRPr="00035F42">
              <w:rPr>
                <w:sz w:val="16"/>
                <w:szCs w:val="16"/>
              </w:rPr>
              <w:t>As not all mucosal melanomas proceed to definitive resection, the ICCR Mucosal melanomas of the head and neck dataset is recommended for use at the time of a first biopsy diagnosis.</w:t>
            </w:r>
            <w:r>
              <w:rPr>
                <w:sz w:val="16"/>
                <w:szCs w:val="16"/>
              </w:rPr>
              <w:t xml:space="preserve"> </w:t>
            </w:r>
          </w:p>
        </w:tc>
        <w:tc>
          <w:tcPr>
            <w:tcW w:w="2098" w:type="dxa"/>
            <w:shd w:val="clear" w:color="auto" w:fill="auto"/>
          </w:tcPr>
          <w:p w14:paraId="3AE1B769" w14:textId="77777777" w:rsidR="00EB1FA4" w:rsidRPr="002D5167" w:rsidRDefault="00EB1FA4" w:rsidP="00EB1FA4">
            <w:pPr>
              <w:spacing w:after="0" w:line="240" w:lineRule="auto"/>
              <w:rPr>
                <w:rFonts w:ascii="Calibri" w:hAnsi="Calibri"/>
                <w:color w:val="000000"/>
                <w:sz w:val="16"/>
                <w:szCs w:val="16"/>
              </w:rPr>
            </w:pPr>
            <w:proofErr w:type="spellStart"/>
            <w:r w:rsidRPr="002D5167">
              <w:rPr>
                <w:rFonts w:ascii="Calibri" w:hAnsi="Calibri"/>
                <w:color w:val="000000"/>
                <w:sz w:val="18"/>
                <w:szCs w:val="18"/>
                <w:vertAlign w:val="superscript"/>
              </w:rPr>
              <w:t>a</w:t>
            </w:r>
            <w:proofErr w:type="spellEnd"/>
            <w:r w:rsidRPr="002D5167">
              <w:rPr>
                <w:rFonts w:ascii="Calibri" w:hAnsi="Calibri"/>
                <w:color w:val="000000"/>
                <w:sz w:val="16"/>
                <w:szCs w:val="16"/>
                <w:vertAlign w:val="superscript"/>
              </w:rPr>
              <w:t xml:space="preserve"> </w:t>
            </w:r>
            <w:r w:rsidRPr="002D5167">
              <w:rPr>
                <w:rFonts w:ascii="Calibri" w:hAnsi="Calibri"/>
                <w:color w:val="000000"/>
                <w:sz w:val="16"/>
                <w:szCs w:val="16"/>
              </w:rPr>
              <w:t>If a neck (lymph node) dissection is submitted, then a separate dataset is used to record the information.</w:t>
            </w:r>
            <w:r w:rsidRPr="002D5167">
              <w:rPr>
                <w:rFonts w:ascii="Calibri" w:hAnsi="Calibri"/>
                <w:i/>
                <w:iCs/>
                <w:color w:val="000000"/>
                <w:sz w:val="16"/>
                <w:szCs w:val="16"/>
              </w:rPr>
              <w:t xml:space="preserve"> </w:t>
            </w:r>
          </w:p>
          <w:p w14:paraId="25CDFE25" w14:textId="77777777" w:rsidR="00EB1FA4" w:rsidRPr="00961FDE" w:rsidRDefault="00EB1FA4" w:rsidP="00EB1FA4">
            <w:pPr>
              <w:spacing w:after="0" w:line="240" w:lineRule="auto"/>
              <w:rPr>
                <w:rFonts w:ascii="Calibri" w:hAnsi="Calibri"/>
                <w:color w:val="000000"/>
                <w:sz w:val="16"/>
                <w:szCs w:val="16"/>
              </w:rPr>
            </w:pPr>
          </w:p>
        </w:tc>
      </w:tr>
      <w:tr w:rsidR="00EB1FA4" w:rsidRPr="00CC5E7C" w14:paraId="224BB2B0" w14:textId="77777777" w:rsidTr="005C42DF">
        <w:trPr>
          <w:trHeight w:val="570"/>
        </w:trPr>
        <w:tc>
          <w:tcPr>
            <w:tcW w:w="865" w:type="dxa"/>
            <w:shd w:val="clear" w:color="000000" w:fill="EEECE1"/>
          </w:tcPr>
          <w:p w14:paraId="62F0BE75" w14:textId="260724E2" w:rsidR="00EB1FA4" w:rsidRDefault="00EB1FA4" w:rsidP="00EB1FA4">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48C77ADA" w14:textId="687567EB" w:rsidR="00EB1FA4" w:rsidRPr="006317BD" w:rsidRDefault="00EB1FA4" w:rsidP="00EB1FA4">
            <w:pPr>
              <w:spacing w:after="0" w:line="240" w:lineRule="auto"/>
              <w:rPr>
                <w:rFonts w:ascii="Calibri" w:hAnsi="Calibri"/>
                <w:bCs/>
                <w:color w:val="000000"/>
                <w:sz w:val="16"/>
                <w:szCs w:val="16"/>
              </w:rPr>
            </w:pPr>
            <w:r w:rsidRPr="0075694F">
              <w:rPr>
                <w:rFonts w:ascii="Calibri" w:hAnsi="Calibri"/>
                <w:bCs/>
                <w:color w:val="000000"/>
                <w:sz w:val="16"/>
                <w:szCs w:val="16"/>
              </w:rPr>
              <w:t xml:space="preserve">SPECIMEN(S) </w:t>
            </w:r>
            <w:r>
              <w:rPr>
                <w:rFonts w:ascii="Calibri" w:hAnsi="Calibri"/>
                <w:bCs/>
                <w:color w:val="000000"/>
                <w:sz w:val="16"/>
                <w:szCs w:val="16"/>
              </w:rPr>
              <w:t>S</w:t>
            </w:r>
            <w:r w:rsidRPr="0075694F">
              <w:rPr>
                <w:rFonts w:ascii="Calibri" w:hAnsi="Calibri"/>
                <w:bCs/>
                <w:color w:val="000000"/>
                <w:sz w:val="16"/>
                <w:szCs w:val="16"/>
              </w:rPr>
              <w:t>UBMITTED</w:t>
            </w:r>
          </w:p>
        </w:tc>
        <w:tc>
          <w:tcPr>
            <w:tcW w:w="2553" w:type="dxa"/>
            <w:shd w:val="clear" w:color="auto" w:fill="auto"/>
          </w:tcPr>
          <w:p w14:paraId="591B15CA" w14:textId="77777777" w:rsidR="00EB1FA4" w:rsidRPr="006E0E14" w:rsidRDefault="00EB1FA4" w:rsidP="00EB1FA4">
            <w:pPr>
              <w:pStyle w:val="ListParagraph"/>
              <w:numPr>
                <w:ilvl w:val="0"/>
                <w:numId w:val="2"/>
              </w:numPr>
              <w:spacing w:after="100" w:line="240" w:lineRule="auto"/>
              <w:ind w:left="203" w:hanging="203"/>
              <w:rPr>
                <w:color w:val="000000" w:themeColor="text1"/>
                <w:sz w:val="16"/>
                <w:szCs w:val="16"/>
              </w:rPr>
            </w:pPr>
            <w:r w:rsidRPr="006E0E14">
              <w:rPr>
                <w:color w:val="000000" w:themeColor="text1"/>
                <w:sz w:val="16"/>
                <w:szCs w:val="16"/>
              </w:rPr>
              <w:t>Not specified</w:t>
            </w:r>
          </w:p>
          <w:p w14:paraId="60DE5A8F" w14:textId="3912F3A8" w:rsidR="00CE4A54" w:rsidRPr="00CE4A54" w:rsidRDefault="00C50A4C" w:rsidP="00EB1FA4">
            <w:pPr>
              <w:pStyle w:val="ListParagraph"/>
              <w:numPr>
                <w:ilvl w:val="0"/>
                <w:numId w:val="3"/>
              </w:numPr>
              <w:spacing w:after="0" w:line="240" w:lineRule="auto"/>
              <w:ind w:left="203" w:hanging="203"/>
              <w:rPr>
                <w:sz w:val="16"/>
                <w:szCs w:val="16"/>
              </w:rPr>
            </w:pPr>
            <w:r w:rsidRPr="00C50A4C">
              <w:rPr>
                <w:sz w:val="16"/>
                <w:szCs w:val="16"/>
              </w:rPr>
              <w:t xml:space="preserve">Anatomic site, </w:t>
            </w:r>
            <w:r w:rsidRPr="00C50A4C">
              <w:rPr>
                <w:i/>
                <w:iCs/>
                <w:sz w:val="16"/>
                <w:szCs w:val="16"/>
              </w:rPr>
              <w:t>specify (may be multiple separate sites)</w:t>
            </w:r>
          </w:p>
          <w:p w14:paraId="27C0C9B3" w14:textId="758FEC68" w:rsidR="00EB1FA4" w:rsidRPr="00C50A4C" w:rsidRDefault="00E6682F" w:rsidP="00C50A4C">
            <w:pPr>
              <w:pStyle w:val="ListParagraph"/>
              <w:numPr>
                <w:ilvl w:val="0"/>
                <w:numId w:val="3"/>
              </w:numPr>
              <w:spacing w:after="100" w:line="240" w:lineRule="auto"/>
              <w:ind w:left="204" w:hanging="204"/>
              <w:rPr>
                <w:sz w:val="16"/>
                <w:szCs w:val="16"/>
              </w:rPr>
            </w:pPr>
            <w:r w:rsidRPr="00E6682F">
              <w:rPr>
                <w:sz w:val="16"/>
                <w:szCs w:val="16"/>
              </w:rPr>
              <w:t xml:space="preserve">Neck (lymph node) </w:t>
            </w:r>
            <w:proofErr w:type="spellStart"/>
            <w:proofErr w:type="gramStart"/>
            <w:r w:rsidRPr="00E6682F">
              <w:rPr>
                <w:sz w:val="16"/>
                <w:szCs w:val="16"/>
              </w:rPr>
              <w:t>dissection,</w:t>
            </w:r>
            <w:r w:rsidRPr="00E6682F">
              <w:rPr>
                <w:sz w:val="18"/>
                <w:szCs w:val="18"/>
                <w:vertAlign w:val="superscript"/>
              </w:rPr>
              <w:t>a</w:t>
            </w:r>
            <w:proofErr w:type="spellEnd"/>
            <w:proofErr w:type="gramEnd"/>
            <w:r w:rsidRPr="00E6682F">
              <w:rPr>
                <w:sz w:val="16"/>
                <w:szCs w:val="16"/>
              </w:rPr>
              <w:t xml:space="preserve"> </w:t>
            </w:r>
            <w:r w:rsidRPr="00E6682F">
              <w:rPr>
                <w:i/>
                <w:iCs/>
                <w:sz w:val="16"/>
                <w:szCs w:val="16"/>
              </w:rPr>
              <w:t>specify</w:t>
            </w:r>
          </w:p>
        </w:tc>
        <w:tc>
          <w:tcPr>
            <w:tcW w:w="7799" w:type="dxa"/>
            <w:shd w:val="clear" w:color="auto" w:fill="auto"/>
          </w:tcPr>
          <w:p w14:paraId="2A79C7AE" w14:textId="77777777" w:rsidR="00C1132D" w:rsidRPr="00C1132D" w:rsidRDefault="00C1132D" w:rsidP="00C1132D">
            <w:pPr>
              <w:spacing w:after="0" w:line="240" w:lineRule="auto"/>
              <w:rPr>
                <w:sz w:val="16"/>
                <w:szCs w:val="16"/>
              </w:rPr>
            </w:pPr>
            <w:r w:rsidRPr="00C1132D">
              <w:rPr>
                <w:sz w:val="16"/>
                <w:szCs w:val="16"/>
              </w:rPr>
              <w:t>The surgical approach for mucosal melanoma largely depends on the site of the primary tumour. In some locations such as gingiva, a single specimen may be received with/without additional separate margins. This may be a mucosal based resection or a composite resection with underlying tissues including bone. In the sinonasal cavity, while there may be a primary tumour specimen, numerous further specimens are received from contiguous anatomic sites in a three-dimensional approach. The specimens submitted help to delineate the anatomic extent required for resection and may include bilateral tissues. Lymph node dissections are dealt with in a separate ICCR dataset.</w:t>
            </w:r>
            <w:r w:rsidRPr="00C1132D">
              <w:rPr>
                <w:sz w:val="16"/>
                <w:szCs w:val="16"/>
              </w:rPr>
              <w:fldChar w:fldCharType="begin"/>
            </w:r>
            <w:r w:rsidRPr="00C1132D">
              <w:rPr>
                <w:sz w:val="16"/>
                <w:szCs w:val="16"/>
              </w:rPr>
              <w:instrText xml:space="preserve"> ADDIN EN.CITE &lt;EndNote&gt;&lt;Cite&gt;&lt;Author&gt;(ICCR)&lt;/Author&gt;&lt;Year&gt;2024&lt;/Year&gt;&lt;RecNum&gt;3950&lt;/RecNum&gt;&lt;DisplayText&gt;&lt;style face="superscript"&gt;1&lt;/style&gt;&lt;/DisplayText&gt;&lt;record&gt;&lt;rec-number&gt;3950&lt;/rec-number&gt;&lt;foreign-keys&gt;&lt;key app="EN" db-id="vpa2zdr59wdzf5et02l5d556xps9ftrtav9f" timestamp="1701810872"&gt;3950&lt;/key&gt;&lt;/foreign-keys&gt;&lt;ref-type name="Web Page"&gt;12&lt;/ref-type&gt;&lt;contributors&gt;&lt;authors&gt;&lt;author&gt;International Collaboration on Cancer Reporting (ICCR)&lt;/author&gt;&lt;/authors&gt;&lt;/contributors&gt;&lt;titles&gt;&lt;title&gt;Nodal Excisions and Neck Dissection Specimens for Head &amp;amp; Neck Tumours Histopathology Reporting Guide. 2nd edition&lt;/title&gt;&lt;/titles&gt;&lt;volume&gt;2024&lt;/volume&gt;&lt;number&gt;XXXX&lt;/number&gt;&lt;dates&gt;&lt;year&gt;2024&lt;/year&gt;&lt;/dates&gt;&lt;urls&gt;&lt;related-urls&gt;&lt;url&gt;https://www.iccr-cancer.org/datasets/published-datasets/head-neck/nodal-excisions/&lt;/url&gt;&lt;/related-urls&gt;&lt;/urls&gt;&lt;/record&gt;&lt;/Cite&gt;&lt;/EndNote&gt;</w:instrText>
            </w:r>
            <w:r w:rsidRPr="00C1132D">
              <w:rPr>
                <w:sz w:val="16"/>
                <w:szCs w:val="16"/>
              </w:rPr>
              <w:fldChar w:fldCharType="separate"/>
            </w:r>
            <w:r w:rsidRPr="00C1132D">
              <w:rPr>
                <w:noProof/>
                <w:sz w:val="16"/>
                <w:szCs w:val="16"/>
                <w:vertAlign w:val="superscript"/>
              </w:rPr>
              <w:t>1</w:t>
            </w:r>
            <w:r w:rsidRPr="00C1132D">
              <w:rPr>
                <w:sz w:val="16"/>
                <w:szCs w:val="16"/>
              </w:rPr>
              <w:fldChar w:fldCharType="end"/>
            </w:r>
            <w:r w:rsidRPr="00C1132D">
              <w:rPr>
                <w:sz w:val="16"/>
                <w:szCs w:val="16"/>
              </w:rPr>
              <w:t xml:space="preserve">  </w:t>
            </w:r>
          </w:p>
          <w:p w14:paraId="1F399CBD" w14:textId="77777777" w:rsidR="00C1132D" w:rsidRDefault="00C1132D" w:rsidP="00C1132D">
            <w:pPr>
              <w:spacing w:after="0"/>
              <w:rPr>
                <w:b/>
                <w:bCs/>
                <w:sz w:val="16"/>
                <w:szCs w:val="16"/>
              </w:rPr>
            </w:pPr>
          </w:p>
          <w:p w14:paraId="75B04D05" w14:textId="40E152FD" w:rsidR="00C1132D" w:rsidRPr="00C1132D" w:rsidRDefault="00C1132D" w:rsidP="00C1132D">
            <w:pPr>
              <w:spacing w:after="0"/>
              <w:rPr>
                <w:b/>
                <w:bCs/>
                <w:sz w:val="16"/>
                <w:szCs w:val="16"/>
              </w:rPr>
            </w:pPr>
            <w:r w:rsidRPr="00C1132D">
              <w:rPr>
                <w:b/>
                <w:bCs/>
                <w:sz w:val="16"/>
                <w:szCs w:val="16"/>
              </w:rPr>
              <w:t>Reference</w:t>
            </w:r>
          </w:p>
          <w:p w14:paraId="2A069CF7" w14:textId="325D6273" w:rsidR="00EB1FA4" w:rsidRPr="00C1132D" w:rsidRDefault="00C1132D" w:rsidP="00C1132D">
            <w:pPr>
              <w:pStyle w:val="EndNoteBibliography"/>
              <w:spacing w:after="100"/>
              <w:ind w:left="318" w:hanging="318"/>
              <w:rPr>
                <w:rFonts w:cstheme="minorHAnsi"/>
                <w:iCs/>
                <w:sz w:val="16"/>
                <w:szCs w:val="16"/>
              </w:rPr>
            </w:pPr>
            <w:r w:rsidRPr="00C1132D">
              <w:rPr>
                <w:rFonts w:cs="Calibri"/>
                <w:sz w:val="16"/>
                <w:szCs w:val="16"/>
              </w:rPr>
              <w:fldChar w:fldCharType="begin"/>
            </w:r>
            <w:r w:rsidRPr="00C1132D">
              <w:rPr>
                <w:sz w:val="16"/>
                <w:szCs w:val="16"/>
              </w:rPr>
              <w:instrText xml:space="preserve"> ADDIN EN.REFLIST </w:instrText>
            </w:r>
            <w:r w:rsidRPr="00C1132D">
              <w:rPr>
                <w:rFonts w:cs="Calibri"/>
                <w:sz w:val="16"/>
                <w:szCs w:val="16"/>
              </w:rPr>
              <w:fldChar w:fldCharType="separate"/>
            </w:r>
            <w:r w:rsidRPr="00C1132D">
              <w:rPr>
                <w:sz w:val="16"/>
                <w:szCs w:val="16"/>
              </w:rPr>
              <w:t>1</w:t>
            </w:r>
            <w:r w:rsidRPr="00C1132D">
              <w:rPr>
                <w:sz w:val="16"/>
                <w:szCs w:val="16"/>
              </w:rPr>
              <w:tab/>
              <w:t xml:space="preserve">International Collaboration on Cancer Reporting (2024). </w:t>
            </w:r>
            <w:r w:rsidRPr="00C1132D">
              <w:rPr>
                <w:i/>
                <w:sz w:val="16"/>
                <w:szCs w:val="16"/>
              </w:rPr>
              <w:t>Nodal Excisions and Neck Dissection Specimens for Head &amp; Neck Tumours Histopathology Reporting Guide. 2nd edition</w:t>
            </w:r>
            <w:r w:rsidRPr="00C1132D">
              <w:rPr>
                <w:sz w:val="16"/>
                <w:szCs w:val="16"/>
              </w:rPr>
              <w:t>. Available from: https://www.iccr-cancer.org/datasets/published-datasets/head-neck/nodal-excisions/ (Accessed 31st July 2024).</w:t>
            </w:r>
            <w:r>
              <w:rPr>
                <w:sz w:val="16"/>
                <w:szCs w:val="16"/>
              </w:rPr>
              <w:t xml:space="preserve"> </w:t>
            </w:r>
            <w:r w:rsidRPr="00C1132D">
              <w:rPr>
                <w:sz w:val="16"/>
                <w:szCs w:val="16"/>
              </w:rPr>
              <w:fldChar w:fldCharType="end"/>
            </w:r>
          </w:p>
        </w:tc>
        <w:tc>
          <w:tcPr>
            <w:tcW w:w="2098" w:type="dxa"/>
            <w:shd w:val="clear" w:color="auto" w:fill="auto"/>
          </w:tcPr>
          <w:p w14:paraId="233FF192" w14:textId="77777777" w:rsidR="00EB1FA4" w:rsidRPr="002D5167" w:rsidRDefault="00EB1FA4" w:rsidP="00EB1FA4">
            <w:pPr>
              <w:spacing w:after="0" w:line="240" w:lineRule="auto"/>
              <w:rPr>
                <w:rFonts w:ascii="Calibri" w:hAnsi="Calibri"/>
                <w:color w:val="000000"/>
                <w:sz w:val="16"/>
                <w:szCs w:val="16"/>
              </w:rPr>
            </w:pPr>
            <w:proofErr w:type="spellStart"/>
            <w:r w:rsidRPr="002D5167">
              <w:rPr>
                <w:rFonts w:ascii="Calibri" w:hAnsi="Calibri"/>
                <w:color w:val="000000"/>
                <w:sz w:val="18"/>
                <w:szCs w:val="18"/>
                <w:vertAlign w:val="superscript"/>
              </w:rPr>
              <w:t>a</w:t>
            </w:r>
            <w:proofErr w:type="spellEnd"/>
            <w:r w:rsidRPr="002D5167">
              <w:rPr>
                <w:rFonts w:ascii="Calibri" w:hAnsi="Calibri"/>
                <w:color w:val="000000"/>
                <w:sz w:val="16"/>
                <w:szCs w:val="16"/>
                <w:vertAlign w:val="superscript"/>
              </w:rPr>
              <w:t xml:space="preserve"> </w:t>
            </w:r>
            <w:r w:rsidRPr="002D5167">
              <w:rPr>
                <w:rFonts w:ascii="Calibri" w:hAnsi="Calibri"/>
                <w:color w:val="000000"/>
                <w:sz w:val="16"/>
                <w:szCs w:val="16"/>
              </w:rPr>
              <w:t>If a neck (lymph node) dissection is submitted, then a separate dataset is used to record the information.</w:t>
            </w:r>
            <w:r w:rsidRPr="002D5167">
              <w:rPr>
                <w:rFonts w:ascii="Calibri" w:hAnsi="Calibri"/>
                <w:i/>
                <w:iCs/>
                <w:color w:val="000000"/>
                <w:sz w:val="16"/>
                <w:szCs w:val="16"/>
              </w:rPr>
              <w:t xml:space="preserve"> </w:t>
            </w:r>
          </w:p>
          <w:p w14:paraId="5AC06767" w14:textId="77777777" w:rsidR="00EB1FA4" w:rsidRPr="00961FDE" w:rsidRDefault="00EB1FA4" w:rsidP="00EB1FA4">
            <w:pPr>
              <w:spacing w:after="0" w:line="240" w:lineRule="auto"/>
              <w:rPr>
                <w:rFonts w:ascii="Calibri" w:hAnsi="Calibri"/>
                <w:color w:val="000000"/>
                <w:sz w:val="16"/>
                <w:szCs w:val="16"/>
              </w:rPr>
            </w:pPr>
          </w:p>
        </w:tc>
      </w:tr>
      <w:tr w:rsidR="00EB1FA4" w:rsidRPr="00CC5E7C" w14:paraId="0A836BF5" w14:textId="77777777" w:rsidTr="005C42DF">
        <w:trPr>
          <w:trHeight w:val="714"/>
        </w:trPr>
        <w:tc>
          <w:tcPr>
            <w:tcW w:w="865" w:type="dxa"/>
            <w:shd w:val="clear" w:color="000000" w:fill="EEECE1"/>
          </w:tcPr>
          <w:p w14:paraId="414F1C37" w14:textId="4DB89686" w:rsidR="00EB1FA4" w:rsidRDefault="00EB1FA4" w:rsidP="00EB1FA4">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12FA3FED" w14:textId="1281CCAE" w:rsidR="00EB1FA4" w:rsidRPr="0074383E" w:rsidRDefault="00EB1FA4" w:rsidP="00EB1FA4">
            <w:pPr>
              <w:spacing w:after="0" w:line="240" w:lineRule="auto"/>
              <w:rPr>
                <w:rFonts w:ascii="Calibri" w:hAnsi="Calibri"/>
                <w:color w:val="000000"/>
                <w:sz w:val="16"/>
                <w:szCs w:val="16"/>
              </w:rPr>
            </w:pPr>
            <w:r w:rsidRPr="0074383E">
              <w:rPr>
                <w:rFonts w:ascii="Calibri" w:hAnsi="Calibri"/>
                <w:color w:val="000000"/>
                <w:sz w:val="16"/>
                <w:szCs w:val="16"/>
              </w:rPr>
              <w:t>TUMOUR SITE</w:t>
            </w:r>
          </w:p>
        </w:tc>
        <w:tc>
          <w:tcPr>
            <w:tcW w:w="2553" w:type="dxa"/>
            <w:shd w:val="clear" w:color="auto" w:fill="auto"/>
          </w:tcPr>
          <w:p w14:paraId="0BD2905A" w14:textId="62697701" w:rsidR="00EB1FA4" w:rsidRDefault="00EB1FA4" w:rsidP="00EB1FA4">
            <w:pPr>
              <w:pStyle w:val="ListParagraph"/>
              <w:numPr>
                <w:ilvl w:val="0"/>
                <w:numId w:val="2"/>
              </w:numPr>
              <w:spacing w:after="100" w:line="240" w:lineRule="auto"/>
              <w:ind w:left="203" w:hanging="203"/>
              <w:rPr>
                <w:color w:val="000000" w:themeColor="text1"/>
                <w:sz w:val="16"/>
                <w:szCs w:val="16"/>
              </w:rPr>
            </w:pPr>
            <w:r w:rsidRPr="0078148A">
              <w:rPr>
                <w:color w:val="000000" w:themeColor="text1"/>
                <w:sz w:val="16"/>
                <w:szCs w:val="16"/>
              </w:rPr>
              <w:t>Not specified</w:t>
            </w:r>
          </w:p>
          <w:p w14:paraId="3D701346" w14:textId="172FD8BC" w:rsidR="00021579" w:rsidRDefault="00021579" w:rsidP="00EB1FA4">
            <w:pPr>
              <w:pStyle w:val="ListParagraph"/>
              <w:numPr>
                <w:ilvl w:val="0"/>
                <w:numId w:val="2"/>
              </w:numPr>
              <w:spacing w:after="100" w:line="240" w:lineRule="auto"/>
              <w:ind w:left="203" w:hanging="203"/>
              <w:rPr>
                <w:color w:val="000000" w:themeColor="text1"/>
                <w:sz w:val="16"/>
                <w:szCs w:val="16"/>
              </w:rPr>
            </w:pPr>
            <w:r w:rsidRPr="00021579">
              <w:rPr>
                <w:color w:val="000000" w:themeColor="text1"/>
                <w:sz w:val="16"/>
                <w:szCs w:val="16"/>
              </w:rPr>
              <w:t xml:space="preserve">Sinonasal, </w:t>
            </w:r>
            <w:r w:rsidRPr="0018176D">
              <w:rPr>
                <w:i/>
                <w:iCs/>
                <w:color w:val="000000" w:themeColor="text1"/>
                <w:sz w:val="16"/>
                <w:szCs w:val="16"/>
              </w:rPr>
              <w:t>specify subsite(s)</w:t>
            </w:r>
          </w:p>
          <w:p w14:paraId="384E824D" w14:textId="3852C7A6" w:rsidR="00021579" w:rsidRDefault="00561452" w:rsidP="00EB1FA4">
            <w:pPr>
              <w:pStyle w:val="ListParagraph"/>
              <w:numPr>
                <w:ilvl w:val="0"/>
                <w:numId w:val="2"/>
              </w:numPr>
              <w:spacing w:after="100" w:line="240" w:lineRule="auto"/>
              <w:ind w:left="203" w:hanging="203"/>
              <w:rPr>
                <w:color w:val="000000" w:themeColor="text1"/>
                <w:sz w:val="16"/>
                <w:szCs w:val="16"/>
              </w:rPr>
            </w:pPr>
            <w:r w:rsidRPr="00561452">
              <w:rPr>
                <w:color w:val="000000" w:themeColor="text1"/>
                <w:sz w:val="16"/>
                <w:szCs w:val="16"/>
              </w:rPr>
              <w:t xml:space="preserve">Oral cavity, </w:t>
            </w:r>
            <w:r w:rsidRPr="0018176D">
              <w:rPr>
                <w:i/>
                <w:iCs/>
                <w:color w:val="000000" w:themeColor="text1"/>
                <w:sz w:val="16"/>
                <w:szCs w:val="16"/>
              </w:rPr>
              <w:t>specify subsite(s)</w:t>
            </w:r>
          </w:p>
          <w:p w14:paraId="60632D14" w14:textId="7BAC4E0F" w:rsidR="00561452" w:rsidRDefault="00561452" w:rsidP="00EB1FA4">
            <w:pPr>
              <w:pStyle w:val="ListParagraph"/>
              <w:numPr>
                <w:ilvl w:val="0"/>
                <w:numId w:val="2"/>
              </w:numPr>
              <w:spacing w:after="100" w:line="240" w:lineRule="auto"/>
              <w:ind w:left="203" w:hanging="203"/>
              <w:rPr>
                <w:color w:val="000000" w:themeColor="text1"/>
                <w:sz w:val="16"/>
                <w:szCs w:val="16"/>
              </w:rPr>
            </w:pPr>
            <w:r w:rsidRPr="00561452">
              <w:rPr>
                <w:color w:val="000000" w:themeColor="text1"/>
                <w:sz w:val="16"/>
                <w:szCs w:val="16"/>
              </w:rPr>
              <w:t xml:space="preserve">Larynx, </w:t>
            </w:r>
            <w:r w:rsidRPr="0018176D">
              <w:rPr>
                <w:i/>
                <w:iCs/>
                <w:color w:val="000000" w:themeColor="text1"/>
                <w:sz w:val="16"/>
                <w:szCs w:val="16"/>
              </w:rPr>
              <w:t>specify subsite(s)</w:t>
            </w:r>
          </w:p>
          <w:p w14:paraId="33596B51" w14:textId="7367DD8D" w:rsidR="00561452" w:rsidRDefault="00561452" w:rsidP="00EB1FA4">
            <w:pPr>
              <w:pStyle w:val="ListParagraph"/>
              <w:numPr>
                <w:ilvl w:val="0"/>
                <w:numId w:val="2"/>
              </w:numPr>
              <w:spacing w:after="100" w:line="240" w:lineRule="auto"/>
              <w:ind w:left="203" w:hanging="203"/>
              <w:rPr>
                <w:color w:val="000000" w:themeColor="text1"/>
                <w:sz w:val="16"/>
                <w:szCs w:val="16"/>
              </w:rPr>
            </w:pPr>
            <w:r w:rsidRPr="00561452">
              <w:rPr>
                <w:color w:val="000000" w:themeColor="text1"/>
                <w:sz w:val="16"/>
                <w:szCs w:val="16"/>
              </w:rPr>
              <w:t xml:space="preserve">Pharynx, </w:t>
            </w:r>
            <w:r w:rsidRPr="0018176D">
              <w:rPr>
                <w:i/>
                <w:iCs/>
                <w:color w:val="000000" w:themeColor="text1"/>
                <w:sz w:val="16"/>
                <w:szCs w:val="16"/>
              </w:rPr>
              <w:t>specify subsite(s)</w:t>
            </w:r>
          </w:p>
          <w:p w14:paraId="257327B0" w14:textId="4A817554" w:rsidR="00EB1FA4" w:rsidRPr="0018176D" w:rsidRDefault="0018176D" w:rsidP="0018176D">
            <w:pPr>
              <w:pStyle w:val="ListParagraph"/>
              <w:numPr>
                <w:ilvl w:val="0"/>
                <w:numId w:val="2"/>
              </w:numPr>
              <w:spacing w:after="100" w:line="240" w:lineRule="auto"/>
              <w:ind w:left="203" w:hanging="203"/>
              <w:rPr>
                <w:color w:val="000000" w:themeColor="text1"/>
                <w:sz w:val="16"/>
                <w:szCs w:val="16"/>
              </w:rPr>
            </w:pPr>
            <w:r w:rsidRPr="0018176D">
              <w:rPr>
                <w:color w:val="000000" w:themeColor="text1"/>
                <w:sz w:val="16"/>
                <w:szCs w:val="16"/>
              </w:rPr>
              <w:t xml:space="preserve">Other, </w:t>
            </w:r>
            <w:r w:rsidRPr="0018176D">
              <w:rPr>
                <w:i/>
                <w:iCs/>
                <w:color w:val="000000" w:themeColor="text1"/>
                <w:sz w:val="16"/>
                <w:szCs w:val="16"/>
              </w:rPr>
              <w:t>specify site/subsite(s)</w:t>
            </w:r>
          </w:p>
        </w:tc>
        <w:tc>
          <w:tcPr>
            <w:tcW w:w="7799" w:type="dxa"/>
            <w:shd w:val="clear" w:color="auto" w:fill="auto"/>
          </w:tcPr>
          <w:p w14:paraId="35FB52A0" w14:textId="77777777" w:rsidR="006C3F96" w:rsidRPr="006C3F96" w:rsidRDefault="006C3F96" w:rsidP="006C3F96">
            <w:pPr>
              <w:spacing w:after="0" w:line="240" w:lineRule="auto"/>
              <w:rPr>
                <w:sz w:val="16"/>
                <w:szCs w:val="16"/>
              </w:rPr>
            </w:pPr>
            <w:r w:rsidRPr="006C3F96">
              <w:rPr>
                <w:sz w:val="16"/>
                <w:szCs w:val="16"/>
              </w:rPr>
              <w:t xml:space="preserve">Mucosal melanomas of the head and neck show specific sites of predilection, but in general are rare. </w:t>
            </w:r>
          </w:p>
          <w:p w14:paraId="059D9FC4" w14:textId="77777777" w:rsidR="006C3F96" w:rsidRPr="006C3F96" w:rsidRDefault="006C3F96" w:rsidP="006C3F96">
            <w:pPr>
              <w:spacing w:after="0" w:line="240" w:lineRule="auto"/>
              <w:rPr>
                <w:sz w:val="16"/>
                <w:szCs w:val="16"/>
              </w:rPr>
            </w:pPr>
            <w:r w:rsidRPr="006C3F96">
              <w:rPr>
                <w:color w:val="000000"/>
                <w:sz w:val="16"/>
                <w:szCs w:val="16"/>
              </w:rPr>
              <w:t>Approximately 70% of mucosal melanomas arise in the sinonasal tract and 15% occur in the oral cavity with the remainder developing in other mucosal sites of the head and neck.</w:t>
            </w:r>
            <w:r w:rsidRPr="006C3F96">
              <w:rPr>
                <w:color w:val="000000"/>
                <w:sz w:val="16"/>
                <w:szCs w:val="16"/>
              </w:rPr>
              <w:fldChar w:fldCharType="begin">
                <w:fldData xml:space="preserve">PEVuZE5vdGU+PENpdGU+PEF1dGhvcj5Nb3lhLVBsYW5hPC9BdXRob3I+PFllYXI+MjAxOTwvWWVh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</w:fldData>
              </w:fldChar>
            </w:r>
            <w:r w:rsidRPr="006C3F96">
              <w:rPr>
                <w:color w:val="000000"/>
                <w:sz w:val="16"/>
                <w:szCs w:val="16"/>
              </w:rPr>
              <w:instrText xml:space="preserve"> ADDIN EN.CITE </w:instrText>
            </w:r>
            <w:r w:rsidRPr="006C3F96">
              <w:rPr>
                <w:color w:val="000000"/>
                <w:sz w:val="16"/>
                <w:szCs w:val="16"/>
              </w:rPr>
              <w:fldChar w:fldCharType="begin">
                <w:fldData xml:space="preserve">PEVuZE5vdGU+PENpdGU+PEF1dGhvcj5Nb3lhLVBsYW5hPC9BdXRob3I+PFllYXI+MjAxOTwvWWVh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</w:fldData>
              </w:fldChar>
            </w:r>
            <w:r w:rsidRPr="006C3F96">
              <w:rPr>
                <w:color w:val="000000"/>
                <w:sz w:val="16"/>
                <w:szCs w:val="16"/>
              </w:rPr>
              <w:instrText xml:space="preserve"> ADDIN EN.CITE.DATA </w:instrText>
            </w:r>
            <w:r w:rsidRPr="006C3F96">
              <w:rPr>
                <w:color w:val="000000"/>
                <w:sz w:val="16"/>
                <w:szCs w:val="16"/>
              </w:rPr>
            </w:r>
            <w:r w:rsidRPr="006C3F96">
              <w:rPr>
                <w:color w:val="000000"/>
                <w:sz w:val="16"/>
                <w:szCs w:val="16"/>
              </w:rPr>
              <w:fldChar w:fldCharType="end"/>
            </w:r>
            <w:r w:rsidRPr="006C3F96">
              <w:rPr>
                <w:color w:val="000000"/>
                <w:sz w:val="16"/>
                <w:szCs w:val="16"/>
              </w:rPr>
            </w:r>
            <w:r w:rsidRPr="006C3F96">
              <w:rPr>
                <w:color w:val="000000"/>
                <w:sz w:val="16"/>
                <w:szCs w:val="16"/>
              </w:rPr>
              <w:fldChar w:fldCharType="separate"/>
            </w:r>
            <w:r w:rsidRPr="006C3F96">
              <w:rPr>
                <w:noProof/>
                <w:color w:val="000000"/>
                <w:sz w:val="16"/>
                <w:szCs w:val="16"/>
                <w:vertAlign w:val="superscript"/>
              </w:rPr>
              <w:t>1</w:t>
            </w:r>
            <w:r w:rsidRPr="006C3F96">
              <w:rPr>
                <w:color w:val="000000"/>
                <w:sz w:val="16"/>
                <w:szCs w:val="16"/>
              </w:rPr>
              <w:fldChar w:fldCharType="end"/>
            </w:r>
            <w:r w:rsidRPr="006C3F96">
              <w:rPr>
                <w:color w:val="000000"/>
                <w:sz w:val="16"/>
                <w:szCs w:val="16"/>
              </w:rPr>
              <w:t xml:space="preserve"> </w:t>
            </w:r>
          </w:p>
          <w:p w14:paraId="0B06DB4D" w14:textId="77777777" w:rsidR="006C3F96" w:rsidRPr="006C3F96" w:rsidRDefault="006C3F96" w:rsidP="006C3F96">
            <w:pPr>
              <w:spacing w:after="0" w:line="240" w:lineRule="auto"/>
              <w:rPr>
                <w:sz w:val="16"/>
                <w:szCs w:val="16"/>
              </w:rPr>
            </w:pPr>
          </w:p>
          <w:p w14:paraId="2117DC30" w14:textId="77777777" w:rsidR="006C3F96" w:rsidRPr="006C3F96" w:rsidRDefault="006C3F96" w:rsidP="006C3F96">
            <w:pPr>
              <w:spacing w:after="0" w:line="240" w:lineRule="auto"/>
              <w:rPr>
                <w:sz w:val="16"/>
                <w:szCs w:val="16"/>
              </w:rPr>
            </w:pPr>
            <w:r w:rsidRPr="006C3F96">
              <w:rPr>
                <w:sz w:val="16"/>
                <w:szCs w:val="16"/>
              </w:rPr>
              <w:t xml:space="preserve">Sinonasal region: </w:t>
            </w:r>
            <w:proofErr w:type="gramStart"/>
            <w:r w:rsidRPr="006C3F96">
              <w:rPr>
                <w:sz w:val="16"/>
                <w:szCs w:val="16"/>
              </w:rPr>
              <w:t>The majority of</w:t>
            </w:r>
            <w:proofErr w:type="gramEnd"/>
            <w:r w:rsidRPr="006C3F96">
              <w:rPr>
                <w:sz w:val="16"/>
                <w:szCs w:val="16"/>
              </w:rPr>
              <w:t xml:space="preserve"> tumours are identified within the nasal cavity or septum. When the primary arises in the sinuses, the maxillary and ethmoid sinuses were encountered with similar frequency.</w:t>
            </w:r>
            <w:r w:rsidRPr="006C3F96">
              <w:rPr>
                <w:sz w:val="16"/>
                <w:szCs w:val="16"/>
              </w:rPr>
              <w:fldChar w:fldCharType="begin">
                <w:fldData xml:space="preserve">PEVuZE5vdGU+PENpdGU+PEF1dGhvcj5Qb250ZXM8L0F1dGhvcj48WWVhcj4yMDIwPC9ZZWFyPjxS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</w:fldData>
              </w:fldChar>
            </w:r>
            <w:r w:rsidRPr="006C3F96">
              <w:rPr>
                <w:sz w:val="16"/>
                <w:szCs w:val="16"/>
              </w:rPr>
              <w:instrText xml:space="preserve"> ADDIN EN.CITE </w:instrText>
            </w:r>
            <w:r w:rsidRPr="006C3F96">
              <w:rPr>
                <w:sz w:val="16"/>
                <w:szCs w:val="16"/>
              </w:rPr>
              <w:fldChar w:fldCharType="begin">
                <w:fldData xml:space="preserve">PEVuZE5vdGU+PENpdGU+PEF1dGhvcj5Qb250ZXM8L0F1dGhvcj48WWVhcj4yMDIwPC9ZZWFyPjxS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</w:fldData>
              </w:fldChar>
            </w:r>
            <w:r w:rsidRPr="006C3F96">
              <w:rPr>
                <w:sz w:val="16"/>
                <w:szCs w:val="16"/>
              </w:rPr>
              <w:instrText xml:space="preserve"> ADDIN EN.CITE.DATA </w:instrText>
            </w:r>
            <w:r w:rsidRPr="006C3F96">
              <w:rPr>
                <w:sz w:val="16"/>
                <w:szCs w:val="16"/>
              </w:rPr>
            </w:r>
            <w:r w:rsidRPr="006C3F96">
              <w:rPr>
                <w:sz w:val="16"/>
                <w:szCs w:val="16"/>
              </w:rPr>
              <w:fldChar w:fldCharType="end"/>
            </w:r>
            <w:r w:rsidRPr="006C3F96">
              <w:rPr>
                <w:sz w:val="16"/>
                <w:szCs w:val="16"/>
              </w:rPr>
            </w:r>
            <w:r w:rsidRPr="006C3F96">
              <w:rPr>
                <w:sz w:val="16"/>
                <w:szCs w:val="16"/>
              </w:rPr>
              <w:fldChar w:fldCharType="separate"/>
            </w:r>
            <w:r w:rsidRPr="006C3F96">
              <w:rPr>
                <w:noProof/>
                <w:sz w:val="16"/>
                <w:szCs w:val="16"/>
                <w:vertAlign w:val="superscript"/>
              </w:rPr>
              <w:t>1-3</w:t>
            </w:r>
            <w:r w:rsidRPr="006C3F96">
              <w:rPr>
                <w:sz w:val="16"/>
                <w:szCs w:val="16"/>
              </w:rPr>
              <w:fldChar w:fldCharType="end"/>
            </w:r>
          </w:p>
          <w:p w14:paraId="2B66CE4B" w14:textId="77777777" w:rsidR="006C3F96" w:rsidRPr="006C3F96" w:rsidRDefault="006C3F96" w:rsidP="006C3F96">
            <w:pPr>
              <w:spacing w:after="0" w:line="240" w:lineRule="auto"/>
              <w:rPr>
                <w:sz w:val="16"/>
                <w:szCs w:val="16"/>
              </w:rPr>
            </w:pPr>
          </w:p>
          <w:p w14:paraId="2204D735" w14:textId="77777777" w:rsidR="006C3F96" w:rsidRPr="006C3F96" w:rsidRDefault="006C3F96" w:rsidP="006C3F96">
            <w:pPr>
              <w:spacing w:after="0" w:line="240" w:lineRule="auto"/>
              <w:rPr>
                <w:sz w:val="16"/>
                <w:szCs w:val="16"/>
              </w:rPr>
            </w:pPr>
            <w:r w:rsidRPr="006C3F96">
              <w:rPr>
                <w:sz w:val="16"/>
                <w:szCs w:val="16"/>
              </w:rPr>
              <w:t>Oral cavity: Most tumours are found on the palate or gingiva, although any site may be affected.</w:t>
            </w:r>
            <w:r w:rsidRPr="006C3F96">
              <w:rPr>
                <w:sz w:val="16"/>
                <w:szCs w:val="16"/>
              </w:rPr>
              <w:fldChar w:fldCharType="begin">
                <w:fldData xml:space="preserve">PEVuZE5vdGU+PENpdGU+PEF1dGhvcj5kZS1BbmRyYWRlPC9BdXRob3I+PFllYXI+MjAxMjwvWWVh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</w:fldData>
              </w:fldChar>
            </w:r>
            <w:r w:rsidRPr="006C3F96">
              <w:rPr>
                <w:sz w:val="16"/>
                <w:szCs w:val="16"/>
              </w:rPr>
              <w:instrText xml:space="preserve"> ADDIN EN.CITE </w:instrText>
            </w:r>
            <w:r w:rsidRPr="006C3F96">
              <w:rPr>
                <w:sz w:val="16"/>
                <w:szCs w:val="16"/>
              </w:rPr>
              <w:fldChar w:fldCharType="begin">
                <w:fldData xml:space="preserve">PEVuZE5vdGU+PENpdGU+PEF1dGhvcj5kZS1BbmRyYWRlPC9BdXRob3I+PFllYXI+MjAxMjwvWWVh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</w:fldData>
              </w:fldChar>
            </w:r>
            <w:r w:rsidRPr="006C3F96">
              <w:rPr>
                <w:sz w:val="16"/>
                <w:szCs w:val="16"/>
              </w:rPr>
              <w:instrText xml:space="preserve"> ADDIN EN.CITE.DATA </w:instrText>
            </w:r>
            <w:r w:rsidRPr="006C3F96">
              <w:rPr>
                <w:sz w:val="16"/>
                <w:szCs w:val="16"/>
              </w:rPr>
            </w:r>
            <w:r w:rsidRPr="006C3F96">
              <w:rPr>
                <w:sz w:val="16"/>
                <w:szCs w:val="16"/>
              </w:rPr>
              <w:fldChar w:fldCharType="end"/>
            </w:r>
            <w:r w:rsidRPr="006C3F96">
              <w:rPr>
                <w:sz w:val="16"/>
                <w:szCs w:val="16"/>
              </w:rPr>
            </w:r>
            <w:r w:rsidRPr="006C3F96">
              <w:rPr>
                <w:sz w:val="16"/>
                <w:szCs w:val="16"/>
              </w:rPr>
              <w:fldChar w:fldCharType="separate"/>
            </w:r>
            <w:r w:rsidRPr="006C3F96">
              <w:rPr>
                <w:noProof/>
                <w:sz w:val="16"/>
                <w:szCs w:val="16"/>
                <w:vertAlign w:val="superscript"/>
              </w:rPr>
              <w:t>4-6</w:t>
            </w:r>
            <w:r w:rsidRPr="006C3F96">
              <w:rPr>
                <w:sz w:val="16"/>
                <w:szCs w:val="16"/>
              </w:rPr>
              <w:fldChar w:fldCharType="end"/>
            </w:r>
          </w:p>
          <w:p w14:paraId="2EC0DC6E" w14:textId="77777777" w:rsidR="006C3F96" w:rsidRPr="006C3F96" w:rsidRDefault="006C3F96" w:rsidP="006C3F96">
            <w:pPr>
              <w:spacing w:after="0" w:line="240" w:lineRule="auto"/>
              <w:rPr>
                <w:sz w:val="16"/>
                <w:szCs w:val="16"/>
              </w:rPr>
            </w:pPr>
          </w:p>
          <w:p w14:paraId="37D52913" w14:textId="77777777" w:rsidR="006C3F96" w:rsidRPr="006C3F96" w:rsidRDefault="006C3F96" w:rsidP="006C3F96">
            <w:pPr>
              <w:spacing w:after="0" w:line="240" w:lineRule="auto"/>
              <w:rPr>
                <w:sz w:val="16"/>
                <w:szCs w:val="16"/>
              </w:rPr>
            </w:pPr>
            <w:r w:rsidRPr="006C3F96">
              <w:rPr>
                <w:sz w:val="16"/>
                <w:szCs w:val="16"/>
              </w:rPr>
              <w:lastRenderedPageBreak/>
              <w:t>Primary melanoma within the nasopharynx, oropharynx, larynx and hypopharynx are exceedingly uncommon.</w:t>
            </w:r>
            <w:r w:rsidRPr="006C3F96">
              <w:rPr>
                <w:sz w:val="16"/>
                <w:szCs w:val="16"/>
              </w:rPr>
              <w:fldChar w:fldCharType="begin">
                <w:fldData xml:space="preserve">PEVuZE5vdGU+PENpdGU+PEF1dGhvcj5GZXJuYW5kZXo8L0F1dGhvcj48WWVhcj4yMDIyPC9ZZWFy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</w:fldData>
              </w:fldChar>
            </w:r>
            <w:r w:rsidRPr="006C3F96">
              <w:rPr>
                <w:sz w:val="16"/>
                <w:szCs w:val="16"/>
              </w:rPr>
              <w:instrText xml:space="preserve"> ADDIN EN.CITE </w:instrText>
            </w:r>
            <w:r w:rsidRPr="006C3F96">
              <w:rPr>
                <w:sz w:val="16"/>
                <w:szCs w:val="16"/>
              </w:rPr>
              <w:fldChar w:fldCharType="begin">
                <w:fldData xml:space="preserve">PEVuZE5vdGU+PENpdGU+PEF1dGhvcj5GZXJuYW5kZXo8L0F1dGhvcj48WWVhcj4yMDIyPC9ZZWFy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</w:fldData>
              </w:fldChar>
            </w:r>
            <w:r w:rsidRPr="006C3F96">
              <w:rPr>
                <w:sz w:val="16"/>
                <w:szCs w:val="16"/>
              </w:rPr>
              <w:instrText xml:space="preserve"> ADDIN EN.CITE.DATA </w:instrText>
            </w:r>
            <w:r w:rsidRPr="006C3F96">
              <w:rPr>
                <w:sz w:val="16"/>
                <w:szCs w:val="16"/>
              </w:rPr>
            </w:r>
            <w:r w:rsidRPr="006C3F96">
              <w:rPr>
                <w:sz w:val="16"/>
                <w:szCs w:val="16"/>
              </w:rPr>
              <w:fldChar w:fldCharType="end"/>
            </w:r>
            <w:r w:rsidRPr="006C3F96">
              <w:rPr>
                <w:sz w:val="16"/>
                <w:szCs w:val="16"/>
              </w:rPr>
            </w:r>
            <w:r w:rsidRPr="006C3F96">
              <w:rPr>
                <w:sz w:val="16"/>
                <w:szCs w:val="16"/>
              </w:rPr>
              <w:fldChar w:fldCharType="separate"/>
            </w:r>
            <w:r w:rsidRPr="006C3F96">
              <w:rPr>
                <w:noProof/>
                <w:sz w:val="16"/>
                <w:szCs w:val="16"/>
                <w:vertAlign w:val="superscript"/>
              </w:rPr>
              <w:t>7</w:t>
            </w:r>
            <w:r w:rsidRPr="006C3F96">
              <w:rPr>
                <w:sz w:val="16"/>
                <w:szCs w:val="16"/>
              </w:rPr>
              <w:fldChar w:fldCharType="end"/>
            </w:r>
            <w:r w:rsidRPr="006C3F96">
              <w:rPr>
                <w:sz w:val="16"/>
                <w:szCs w:val="16"/>
              </w:rPr>
              <w:t xml:space="preserve"> However, nasopharyngeal primaries have an even worse prognosis than other head and neck sites.</w:t>
            </w:r>
            <w:r w:rsidRPr="006C3F96">
              <w:rPr>
                <w:sz w:val="16"/>
                <w:szCs w:val="16"/>
              </w:rPr>
              <w:fldChar w:fldCharType="begin">
                <w:fldData xml:space="preserve">PEVuZE5vdGU+PENpdGU+PEF1dGhvcj5UaG9tcHNvbjwvQXV0aG9yPjxZZWFyPjIwMDM8L1llYXI+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</w:fldData>
              </w:fldChar>
            </w:r>
            <w:r w:rsidRPr="006C3F96">
              <w:rPr>
                <w:sz w:val="16"/>
                <w:szCs w:val="16"/>
              </w:rPr>
              <w:instrText xml:space="preserve"> ADDIN EN.CITE </w:instrText>
            </w:r>
            <w:r w:rsidRPr="006C3F96">
              <w:rPr>
                <w:sz w:val="16"/>
                <w:szCs w:val="16"/>
              </w:rPr>
              <w:fldChar w:fldCharType="begin">
                <w:fldData xml:space="preserve">PEVuZE5vdGU+PENpdGU+PEF1dGhvcj5UaG9tcHNvbjwvQXV0aG9yPjxZZWFyPjIwMDM8L1llYXI+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</w:fldData>
              </w:fldChar>
            </w:r>
            <w:r w:rsidRPr="006C3F96">
              <w:rPr>
                <w:sz w:val="16"/>
                <w:szCs w:val="16"/>
              </w:rPr>
              <w:instrText xml:space="preserve"> ADDIN EN.CITE.DATA </w:instrText>
            </w:r>
            <w:r w:rsidRPr="006C3F96">
              <w:rPr>
                <w:sz w:val="16"/>
                <w:szCs w:val="16"/>
              </w:rPr>
            </w:r>
            <w:r w:rsidRPr="006C3F96">
              <w:rPr>
                <w:sz w:val="16"/>
                <w:szCs w:val="16"/>
              </w:rPr>
              <w:fldChar w:fldCharType="end"/>
            </w:r>
            <w:r w:rsidRPr="006C3F96">
              <w:rPr>
                <w:sz w:val="16"/>
                <w:szCs w:val="16"/>
              </w:rPr>
            </w:r>
            <w:r w:rsidRPr="006C3F96">
              <w:rPr>
                <w:sz w:val="16"/>
                <w:szCs w:val="16"/>
              </w:rPr>
              <w:fldChar w:fldCharType="separate"/>
            </w:r>
            <w:r w:rsidRPr="006C3F96">
              <w:rPr>
                <w:noProof/>
                <w:sz w:val="16"/>
                <w:szCs w:val="16"/>
                <w:vertAlign w:val="superscript"/>
              </w:rPr>
              <w:t>3</w:t>
            </w:r>
            <w:r w:rsidRPr="006C3F96">
              <w:rPr>
                <w:sz w:val="16"/>
                <w:szCs w:val="16"/>
              </w:rPr>
              <w:fldChar w:fldCharType="end"/>
            </w:r>
            <w:r w:rsidRPr="006C3F96">
              <w:rPr>
                <w:sz w:val="16"/>
                <w:szCs w:val="16"/>
              </w:rPr>
              <w:t xml:space="preserve"> </w:t>
            </w:r>
          </w:p>
          <w:p w14:paraId="63714033" w14:textId="77777777" w:rsidR="006C3F96" w:rsidRDefault="006C3F96" w:rsidP="006C3F96">
            <w:pPr>
              <w:spacing w:after="0" w:line="240" w:lineRule="auto"/>
              <w:rPr>
                <w:b/>
                <w:bCs/>
                <w:sz w:val="16"/>
                <w:szCs w:val="16"/>
              </w:rPr>
            </w:pPr>
          </w:p>
          <w:p w14:paraId="10080FEA" w14:textId="7D0C7F01" w:rsidR="006C3F96" w:rsidRPr="006C3F96" w:rsidRDefault="006C3F96" w:rsidP="006C3F96">
            <w:pPr>
              <w:spacing w:after="0"/>
              <w:rPr>
                <w:b/>
                <w:bCs/>
                <w:sz w:val="16"/>
                <w:szCs w:val="16"/>
              </w:rPr>
            </w:pPr>
            <w:r w:rsidRPr="006C3F96">
              <w:rPr>
                <w:b/>
                <w:bCs/>
                <w:sz w:val="16"/>
                <w:szCs w:val="16"/>
              </w:rPr>
              <w:t xml:space="preserve">References </w:t>
            </w:r>
          </w:p>
          <w:p w14:paraId="205749B2" w14:textId="77777777" w:rsidR="006C3F96" w:rsidRPr="006C3F96" w:rsidRDefault="006C3F96" w:rsidP="006C3F96">
            <w:pPr>
              <w:pStyle w:val="EndNoteBibliography"/>
              <w:spacing w:after="0"/>
              <w:ind w:left="318" w:hanging="318"/>
              <w:rPr>
                <w:sz w:val="16"/>
                <w:szCs w:val="16"/>
              </w:rPr>
            </w:pPr>
            <w:r w:rsidRPr="006C3F96">
              <w:rPr>
                <w:rFonts w:cs="Calibri"/>
                <w:sz w:val="16"/>
                <w:szCs w:val="16"/>
              </w:rPr>
              <w:fldChar w:fldCharType="begin"/>
            </w:r>
            <w:r w:rsidRPr="006C3F96">
              <w:rPr>
                <w:sz w:val="16"/>
                <w:szCs w:val="16"/>
              </w:rPr>
              <w:instrText xml:space="preserve"> ADDIN EN.REFLIST </w:instrText>
            </w:r>
            <w:r w:rsidRPr="006C3F96">
              <w:rPr>
                <w:rFonts w:cs="Calibri"/>
                <w:sz w:val="16"/>
                <w:szCs w:val="16"/>
              </w:rPr>
              <w:fldChar w:fldCharType="separate"/>
            </w:r>
            <w:r w:rsidRPr="006C3F96">
              <w:rPr>
                <w:sz w:val="16"/>
                <w:szCs w:val="16"/>
              </w:rPr>
              <w:t>1</w:t>
            </w:r>
            <w:r w:rsidRPr="006C3F96">
              <w:rPr>
                <w:sz w:val="16"/>
                <w:szCs w:val="16"/>
              </w:rPr>
              <w:tab/>
              <w:t xml:space="preserve">Moya-Plana A, Aupérin A, Obongo R, Baglin A, Ferrand FR, Baujat B, Saroul N, Casiraghi O, Vergez S, Herman P, Janot F, Thariat J, Vérillaud B and de Gabory L (2019). Oncologic outcomes, prognostic factor analysis and therapeutic algorithm evaluation of head and neck mucosal melanomas in France. </w:t>
            </w:r>
            <w:r w:rsidRPr="006C3F96">
              <w:rPr>
                <w:i/>
                <w:sz w:val="16"/>
                <w:szCs w:val="16"/>
              </w:rPr>
              <w:t>Eur J Cancer</w:t>
            </w:r>
            <w:r w:rsidRPr="006C3F96">
              <w:rPr>
                <w:sz w:val="16"/>
                <w:szCs w:val="16"/>
              </w:rPr>
              <w:t xml:space="preserve"> 123:1-10.</w:t>
            </w:r>
          </w:p>
          <w:p w14:paraId="1CA02CAB" w14:textId="77777777" w:rsidR="006C3F96" w:rsidRPr="006C3F96" w:rsidRDefault="006C3F96" w:rsidP="006C3F96">
            <w:pPr>
              <w:pStyle w:val="EndNoteBibliography"/>
              <w:spacing w:after="0"/>
              <w:ind w:left="318" w:hanging="318"/>
              <w:rPr>
                <w:sz w:val="16"/>
                <w:szCs w:val="16"/>
              </w:rPr>
            </w:pPr>
            <w:r w:rsidRPr="006C3F96">
              <w:rPr>
                <w:sz w:val="16"/>
                <w:szCs w:val="16"/>
              </w:rPr>
              <w:t>2</w:t>
            </w:r>
            <w:r w:rsidRPr="006C3F96">
              <w:rPr>
                <w:sz w:val="16"/>
                <w:szCs w:val="16"/>
              </w:rPr>
              <w:tab/>
              <w:t xml:space="preserve">Pontes FSC, de Souza LL, de Abreu MC, Fernandes LA, Rodrigues ALM, do Nascimento DM, Vasconcelos VCS, Soares CD, Corrêa DL, Fonseca FP, de Andrade BAB and Pontes HAR (2020). Sinonasal melanoma: a systematic review of the prognostic factors. </w:t>
            </w:r>
            <w:r w:rsidRPr="006C3F96">
              <w:rPr>
                <w:i/>
                <w:sz w:val="16"/>
                <w:szCs w:val="16"/>
              </w:rPr>
              <w:t>Int J Oral Maxillofac Surg</w:t>
            </w:r>
            <w:r w:rsidRPr="006C3F96">
              <w:rPr>
                <w:sz w:val="16"/>
                <w:szCs w:val="16"/>
              </w:rPr>
              <w:t xml:space="preserve"> 49(5):549-557.</w:t>
            </w:r>
          </w:p>
          <w:p w14:paraId="3707ED99" w14:textId="77777777" w:rsidR="006C3F96" w:rsidRPr="006C3F96" w:rsidRDefault="006C3F96" w:rsidP="006C3F96">
            <w:pPr>
              <w:pStyle w:val="EndNoteBibliography"/>
              <w:spacing w:after="0"/>
              <w:ind w:left="318" w:hanging="318"/>
              <w:rPr>
                <w:sz w:val="16"/>
                <w:szCs w:val="16"/>
              </w:rPr>
            </w:pPr>
            <w:r w:rsidRPr="006C3F96">
              <w:rPr>
                <w:sz w:val="16"/>
                <w:szCs w:val="16"/>
              </w:rPr>
              <w:t>3</w:t>
            </w:r>
            <w:r w:rsidRPr="006C3F96">
              <w:rPr>
                <w:sz w:val="16"/>
                <w:szCs w:val="16"/>
              </w:rPr>
              <w:tab/>
              <w:t xml:space="preserve">Thompson LD, Wieneke JA and Miettinen M (2003). Sinonasal tract and nasopharyngeal melanomas: a clinicopathologic study of 115 cases with a proposed staging system. </w:t>
            </w:r>
            <w:r w:rsidRPr="006C3F96">
              <w:rPr>
                <w:i/>
                <w:sz w:val="16"/>
                <w:szCs w:val="16"/>
              </w:rPr>
              <w:t>Am J Surg Pathol</w:t>
            </w:r>
            <w:r w:rsidRPr="006C3F96">
              <w:rPr>
                <w:sz w:val="16"/>
                <w:szCs w:val="16"/>
              </w:rPr>
              <w:t xml:space="preserve"> 27(5):594-611.</w:t>
            </w:r>
          </w:p>
          <w:p w14:paraId="298A98E4" w14:textId="77777777" w:rsidR="006C3F96" w:rsidRPr="006C3F96" w:rsidRDefault="006C3F96" w:rsidP="006C3F96">
            <w:pPr>
              <w:pStyle w:val="EndNoteBibliography"/>
              <w:spacing w:after="0"/>
              <w:ind w:left="318" w:hanging="318"/>
              <w:rPr>
                <w:sz w:val="16"/>
                <w:szCs w:val="16"/>
              </w:rPr>
            </w:pPr>
            <w:r w:rsidRPr="006C3F96">
              <w:rPr>
                <w:sz w:val="16"/>
                <w:szCs w:val="16"/>
              </w:rPr>
              <w:t>4</w:t>
            </w:r>
            <w:r w:rsidRPr="006C3F96">
              <w:rPr>
                <w:sz w:val="16"/>
                <w:szCs w:val="16"/>
              </w:rPr>
              <w:tab/>
              <w:t xml:space="preserve">de-Andrade BA, Toral-Rizo VH, Leon JE, Contreras E, Carlos R, Delgado-Azanero W, Mosqueda-Taylor A and de-Almeida OP (2012). Primary oral melanoma: a histopathological and immunohistochemical study of 22 cases of Latin America. </w:t>
            </w:r>
            <w:r w:rsidRPr="006C3F96">
              <w:rPr>
                <w:i/>
                <w:sz w:val="16"/>
                <w:szCs w:val="16"/>
              </w:rPr>
              <w:t>Med Oral Patol Oral Cir Bucal</w:t>
            </w:r>
            <w:r w:rsidRPr="006C3F96">
              <w:rPr>
                <w:sz w:val="16"/>
                <w:szCs w:val="16"/>
              </w:rPr>
              <w:t xml:space="preserve"> 17(3):e383-388.</w:t>
            </w:r>
          </w:p>
          <w:p w14:paraId="49FF6A48" w14:textId="77777777" w:rsidR="006C3F96" w:rsidRPr="006C3F96" w:rsidRDefault="006C3F96" w:rsidP="006C3F96">
            <w:pPr>
              <w:pStyle w:val="EndNoteBibliography"/>
              <w:spacing w:after="0"/>
              <w:ind w:left="318" w:hanging="318"/>
              <w:rPr>
                <w:sz w:val="16"/>
                <w:szCs w:val="16"/>
              </w:rPr>
            </w:pPr>
            <w:r w:rsidRPr="006C3F96">
              <w:rPr>
                <w:sz w:val="16"/>
                <w:szCs w:val="16"/>
              </w:rPr>
              <w:t>5</w:t>
            </w:r>
            <w:r w:rsidRPr="006C3F96">
              <w:rPr>
                <w:sz w:val="16"/>
                <w:szCs w:val="16"/>
              </w:rPr>
              <w:tab/>
              <w:t xml:space="preserve">Sortino-Rachou AM, Cancela Mde C, Voti L and Curado MP (2009). Primary oral melanoma: population-based incidence. </w:t>
            </w:r>
            <w:r w:rsidRPr="006C3F96">
              <w:rPr>
                <w:i/>
                <w:sz w:val="16"/>
                <w:szCs w:val="16"/>
              </w:rPr>
              <w:t>Oral Oncol</w:t>
            </w:r>
            <w:r w:rsidRPr="006C3F96">
              <w:rPr>
                <w:sz w:val="16"/>
                <w:szCs w:val="16"/>
              </w:rPr>
              <w:t xml:space="preserve"> 45(3):254-258.</w:t>
            </w:r>
          </w:p>
          <w:p w14:paraId="35713D30" w14:textId="77777777" w:rsidR="006C3F96" w:rsidRPr="006C3F96" w:rsidRDefault="006C3F96" w:rsidP="006C3F96">
            <w:pPr>
              <w:pStyle w:val="EndNoteBibliography"/>
              <w:spacing w:after="0"/>
              <w:ind w:left="318" w:hanging="318"/>
              <w:rPr>
                <w:sz w:val="16"/>
                <w:szCs w:val="16"/>
              </w:rPr>
            </w:pPr>
            <w:r w:rsidRPr="006C3F96">
              <w:rPr>
                <w:sz w:val="16"/>
                <w:szCs w:val="16"/>
              </w:rPr>
              <w:t>6</w:t>
            </w:r>
            <w:r w:rsidRPr="006C3F96">
              <w:rPr>
                <w:sz w:val="16"/>
                <w:szCs w:val="16"/>
              </w:rPr>
              <w:tab/>
              <w:t xml:space="preserve">Thuaire A, Nicot R, Boileau M, Raoul G, Descarpentries C, Mouawad F, Germain N, Mortier L and Schlund M (2022). Oral mucosal melanoma - A systematic review. </w:t>
            </w:r>
            <w:r w:rsidRPr="006C3F96">
              <w:rPr>
                <w:i/>
                <w:sz w:val="16"/>
                <w:szCs w:val="16"/>
              </w:rPr>
              <w:t>J Stomatol Oral Maxillofac Surg</w:t>
            </w:r>
            <w:r w:rsidRPr="006C3F96">
              <w:rPr>
                <w:sz w:val="16"/>
                <w:szCs w:val="16"/>
              </w:rPr>
              <w:t xml:space="preserve"> 123(5):e425-e432.</w:t>
            </w:r>
          </w:p>
          <w:p w14:paraId="4DC65471" w14:textId="4C57A4F5" w:rsidR="00EB1FA4" w:rsidRPr="006C3F96" w:rsidRDefault="006C3F96" w:rsidP="006C3F96">
            <w:pPr>
              <w:pStyle w:val="EndNoteBibliography"/>
              <w:spacing w:after="100"/>
              <w:ind w:left="318" w:hanging="318"/>
              <w:rPr>
                <w:rFonts w:cstheme="minorHAnsi"/>
                <w:sz w:val="16"/>
                <w:szCs w:val="16"/>
              </w:rPr>
            </w:pPr>
            <w:r w:rsidRPr="006C3F96">
              <w:rPr>
                <w:sz w:val="16"/>
                <w:szCs w:val="16"/>
                <w:lang w:val="it-IT"/>
              </w:rPr>
              <w:t>7</w:t>
            </w:r>
            <w:r w:rsidRPr="006C3F96">
              <w:rPr>
                <w:sz w:val="16"/>
                <w:szCs w:val="16"/>
                <w:lang w:val="it-IT"/>
              </w:rPr>
              <w:tab/>
              <w:t xml:space="preserve">Fernandez IJ, Spagnolo F, Roncadi L, Molinari G, Marchioni D, Presutti L and Lucidi D (2022). </w:t>
            </w:r>
            <w:r w:rsidRPr="006C3F96">
              <w:rPr>
                <w:sz w:val="16"/>
                <w:szCs w:val="16"/>
              </w:rPr>
              <w:t xml:space="preserve">Primary mucosal melanoma of the larynx: systematic review of the literature and qualitative synthesis. </w:t>
            </w:r>
            <w:r w:rsidRPr="006C3F96">
              <w:rPr>
                <w:i/>
                <w:sz w:val="16"/>
                <w:szCs w:val="16"/>
              </w:rPr>
              <w:t>Eur Arch Otorhinolaryngol</w:t>
            </w:r>
            <w:r w:rsidRPr="006C3F96">
              <w:rPr>
                <w:sz w:val="16"/>
                <w:szCs w:val="16"/>
              </w:rPr>
              <w:t xml:space="preserve"> 279(12):5535-5545. </w:t>
            </w:r>
            <w:r>
              <w:rPr>
                <w:sz w:val="16"/>
                <w:szCs w:val="16"/>
              </w:rPr>
              <w:t xml:space="preserve"> </w:t>
            </w:r>
            <w:r w:rsidRPr="006C3F96">
              <w:rPr>
                <w:sz w:val="16"/>
                <w:szCs w:val="16"/>
              </w:rPr>
              <w:fldChar w:fldCharType="end"/>
            </w:r>
          </w:p>
        </w:tc>
        <w:tc>
          <w:tcPr>
            <w:tcW w:w="2098" w:type="dxa"/>
            <w:shd w:val="clear" w:color="auto" w:fill="auto"/>
          </w:tcPr>
          <w:p w14:paraId="4CA25428" w14:textId="77777777" w:rsidR="00EB1FA4" w:rsidRPr="00FC4085" w:rsidRDefault="00EB1FA4" w:rsidP="00EB1FA4">
            <w:pPr>
              <w:autoSpaceDE w:val="0"/>
              <w:autoSpaceDN w:val="0"/>
              <w:adjustRightInd w:val="0"/>
              <w:spacing w:after="0" w:line="181" w:lineRule="atLeast"/>
              <w:rPr>
                <w:rFonts w:ascii="Calibri" w:hAnsi="Calibri" w:cs="Verdana"/>
                <w:iCs/>
                <w:color w:val="221E1F"/>
                <w:sz w:val="16"/>
                <w:szCs w:val="16"/>
              </w:rPr>
            </w:pPr>
          </w:p>
        </w:tc>
      </w:tr>
      <w:tr w:rsidR="00005CBE" w:rsidRPr="00CC5E7C" w14:paraId="72EC972C" w14:textId="77777777" w:rsidTr="005C42DF">
        <w:trPr>
          <w:trHeight w:val="714"/>
        </w:trPr>
        <w:tc>
          <w:tcPr>
            <w:tcW w:w="865" w:type="dxa"/>
            <w:shd w:val="clear" w:color="000000" w:fill="EEECE1"/>
          </w:tcPr>
          <w:p w14:paraId="044951A2" w14:textId="11814B13" w:rsidR="00005CBE" w:rsidRDefault="00005CBE" w:rsidP="00005CBE">
            <w:pPr>
              <w:spacing w:after="0"/>
              <w:rPr>
                <w:rFonts w:ascii="Calibri" w:hAnsi="Calibri"/>
                <w:color w:val="000000"/>
                <w:sz w:val="16"/>
                <w:szCs w:val="16"/>
              </w:rPr>
            </w:pPr>
            <w:r>
              <w:rPr>
                <w:rFonts w:ascii="Calibri" w:hAnsi="Calibri"/>
                <w:color w:val="000000"/>
                <w:sz w:val="16"/>
                <w:szCs w:val="16"/>
              </w:rPr>
              <w:t xml:space="preserve">Core </w:t>
            </w:r>
          </w:p>
        </w:tc>
        <w:tc>
          <w:tcPr>
            <w:tcW w:w="1871" w:type="dxa"/>
            <w:shd w:val="clear" w:color="000000" w:fill="EEECE1"/>
          </w:tcPr>
          <w:p w14:paraId="0BCD6ED3" w14:textId="513084FD" w:rsidR="00005CBE" w:rsidRPr="00F32C1A" w:rsidRDefault="00005CBE" w:rsidP="00005CBE">
            <w:pPr>
              <w:spacing w:after="0" w:line="240" w:lineRule="auto"/>
              <w:rPr>
                <w:rFonts w:ascii="Calibri" w:hAnsi="Calibri"/>
                <w:bCs/>
                <w:color w:val="000000"/>
                <w:sz w:val="16"/>
                <w:szCs w:val="16"/>
              </w:rPr>
            </w:pPr>
            <w:r w:rsidRPr="00B86FF8">
              <w:rPr>
                <w:rFonts w:ascii="Calibri" w:hAnsi="Calibri"/>
                <w:bCs/>
                <w:color w:val="000000"/>
                <w:sz w:val="16"/>
                <w:szCs w:val="16"/>
              </w:rPr>
              <w:t>TUMOUR LATERALITY</w:t>
            </w:r>
          </w:p>
        </w:tc>
        <w:tc>
          <w:tcPr>
            <w:tcW w:w="2553" w:type="dxa"/>
            <w:shd w:val="clear" w:color="auto" w:fill="auto"/>
          </w:tcPr>
          <w:p w14:paraId="13D92835" w14:textId="55FC41E7" w:rsidR="00005CBE" w:rsidRPr="00783A38" w:rsidRDefault="00005CBE" w:rsidP="00005CBE">
            <w:pPr>
              <w:pStyle w:val="ListParagraph"/>
              <w:numPr>
                <w:ilvl w:val="0"/>
                <w:numId w:val="2"/>
              </w:numPr>
              <w:spacing w:after="100" w:line="240" w:lineRule="auto"/>
              <w:ind w:left="203" w:hanging="203"/>
              <w:rPr>
                <w:color w:val="000000" w:themeColor="text1"/>
                <w:sz w:val="16"/>
                <w:szCs w:val="16"/>
              </w:rPr>
            </w:pPr>
            <w:r w:rsidRPr="00783A38">
              <w:rPr>
                <w:color w:val="000000" w:themeColor="text1"/>
                <w:sz w:val="16"/>
                <w:szCs w:val="16"/>
              </w:rPr>
              <w:t xml:space="preserve">Not specified </w:t>
            </w:r>
          </w:p>
          <w:p w14:paraId="0CE84157" w14:textId="77777777" w:rsidR="00005CBE" w:rsidRPr="006341B8" w:rsidRDefault="00005CBE" w:rsidP="006341B8">
            <w:pPr>
              <w:pStyle w:val="ListParagraph"/>
              <w:numPr>
                <w:ilvl w:val="0"/>
                <w:numId w:val="3"/>
              </w:numPr>
              <w:spacing w:after="0" w:line="240" w:lineRule="auto"/>
              <w:ind w:left="203" w:hanging="203"/>
              <w:rPr>
                <w:sz w:val="16"/>
                <w:szCs w:val="16"/>
              </w:rPr>
            </w:pPr>
            <w:r w:rsidRPr="006341B8">
              <w:rPr>
                <w:sz w:val="16"/>
                <w:szCs w:val="16"/>
              </w:rPr>
              <w:t xml:space="preserve">Left </w:t>
            </w:r>
          </w:p>
          <w:p w14:paraId="666BFB14" w14:textId="77777777" w:rsidR="00005CBE" w:rsidRPr="006341B8" w:rsidRDefault="00005CBE" w:rsidP="006341B8">
            <w:pPr>
              <w:pStyle w:val="ListParagraph"/>
              <w:numPr>
                <w:ilvl w:val="0"/>
                <w:numId w:val="3"/>
              </w:numPr>
              <w:spacing w:after="0" w:line="240" w:lineRule="auto"/>
              <w:ind w:left="203" w:hanging="203"/>
              <w:rPr>
                <w:sz w:val="16"/>
                <w:szCs w:val="16"/>
              </w:rPr>
            </w:pPr>
            <w:r w:rsidRPr="006341B8">
              <w:rPr>
                <w:sz w:val="16"/>
                <w:szCs w:val="16"/>
              </w:rPr>
              <w:t xml:space="preserve">Right </w:t>
            </w:r>
          </w:p>
          <w:p w14:paraId="63214641" w14:textId="3DF3E543" w:rsidR="006341B8" w:rsidRPr="00783A38" w:rsidRDefault="006341B8" w:rsidP="009B076B">
            <w:pPr>
              <w:pStyle w:val="ListParagraph"/>
              <w:numPr>
                <w:ilvl w:val="0"/>
                <w:numId w:val="3"/>
              </w:numPr>
              <w:spacing w:after="100" w:line="240" w:lineRule="auto"/>
              <w:ind w:left="204" w:hanging="204"/>
              <w:rPr>
                <w:color w:val="000000" w:themeColor="text1"/>
                <w:sz w:val="16"/>
                <w:szCs w:val="16"/>
              </w:rPr>
            </w:pPr>
            <w:r w:rsidRPr="006341B8">
              <w:rPr>
                <w:sz w:val="16"/>
                <w:szCs w:val="16"/>
              </w:rPr>
              <w:t>Midline</w:t>
            </w:r>
          </w:p>
        </w:tc>
        <w:tc>
          <w:tcPr>
            <w:tcW w:w="7799" w:type="dxa"/>
            <w:shd w:val="clear" w:color="auto" w:fill="auto"/>
          </w:tcPr>
          <w:p w14:paraId="0E910EE6" w14:textId="0FEF432E" w:rsidR="00005CBE" w:rsidRPr="00BA6ECE" w:rsidRDefault="00005CBE" w:rsidP="00005CBE">
            <w:pPr>
              <w:pStyle w:val="EndNoteBibliography"/>
              <w:spacing w:after="120"/>
              <w:ind w:left="318" w:hanging="318"/>
              <w:rPr>
                <w:sz w:val="16"/>
                <w:szCs w:val="16"/>
              </w:rPr>
            </w:pPr>
          </w:p>
        </w:tc>
        <w:tc>
          <w:tcPr>
            <w:tcW w:w="2098" w:type="dxa"/>
            <w:shd w:val="clear" w:color="auto" w:fill="auto"/>
          </w:tcPr>
          <w:p w14:paraId="6DF53484" w14:textId="77777777" w:rsidR="00005CBE" w:rsidRPr="00FC4085" w:rsidRDefault="00005CBE" w:rsidP="00005CBE">
            <w:pPr>
              <w:autoSpaceDE w:val="0"/>
              <w:autoSpaceDN w:val="0"/>
              <w:adjustRightInd w:val="0"/>
              <w:spacing w:after="0" w:line="181" w:lineRule="atLeast"/>
              <w:rPr>
                <w:rFonts w:ascii="Calibri" w:hAnsi="Calibri" w:cs="Verdana"/>
                <w:iCs/>
                <w:color w:val="221E1F"/>
                <w:sz w:val="16"/>
                <w:szCs w:val="16"/>
              </w:rPr>
            </w:pPr>
          </w:p>
        </w:tc>
      </w:tr>
      <w:tr w:rsidR="004C2E98" w:rsidRPr="00CC5E7C" w14:paraId="637DED29" w14:textId="77777777" w:rsidTr="005C42DF">
        <w:trPr>
          <w:trHeight w:val="469"/>
        </w:trPr>
        <w:tc>
          <w:tcPr>
            <w:tcW w:w="865" w:type="dxa"/>
            <w:shd w:val="clear" w:color="000000" w:fill="EEECE1"/>
          </w:tcPr>
          <w:p w14:paraId="637DED13" w14:textId="3087495B" w:rsidR="004C2E98" w:rsidRDefault="004C2E98" w:rsidP="004C2E98">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37DED14" w14:textId="2D069BAE" w:rsidR="004C2E98" w:rsidRPr="000C7732" w:rsidRDefault="004C2E98" w:rsidP="004C2E98">
            <w:pPr>
              <w:spacing w:line="240" w:lineRule="auto"/>
              <w:rPr>
                <w:rFonts w:ascii="Calibri" w:hAnsi="Calibri"/>
                <w:bCs/>
                <w:sz w:val="16"/>
                <w:szCs w:val="16"/>
              </w:rPr>
            </w:pPr>
            <w:r w:rsidRPr="009B72AA">
              <w:rPr>
                <w:rFonts w:ascii="Calibri" w:hAnsi="Calibri"/>
                <w:bCs/>
                <w:color w:val="808080" w:themeColor="background1" w:themeShade="80"/>
                <w:sz w:val="16"/>
                <w:szCs w:val="16"/>
              </w:rPr>
              <w:t>TUMOUR DIMENSIONS</w:t>
            </w:r>
          </w:p>
        </w:tc>
        <w:tc>
          <w:tcPr>
            <w:tcW w:w="2553" w:type="dxa"/>
            <w:shd w:val="clear" w:color="auto" w:fill="auto"/>
          </w:tcPr>
          <w:p w14:paraId="4146FAF7" w14:textId="0E106BE9" w:rsidR="004C2E98" w:rsidRPr="009B72AA" w:rsidRDefault="004C2E98" w:rsidP="004C2E98">
            <w:pPr>
              <w:spacing w:after="0" w:line="240" w:lineRule="auto"/>
              <w:rPr>
                <w:color w:val="808080" w:themeColor="background1" w:themeShade="80"/>
                <w:sz w:val="16"/>
                <w:szCs w:val="16"/>
              </w:rPr>
            </w:pPr>
            <w:r w:rsidRPr="009B72AA">
              <w:rPr>
                <w:color w:val="808080" w:themeColor="background1" w:themeShade="80"/>
                <w:sz w:val="16"/>
                <w:szCs w:val="16"/>
              </w:rPr>
              <w:t>Maximum tumour dimension (largest tumour) (pathology and/or imaging determination)</w:t>
            </w:r>
          </w:p>
          <w:p w14:paraId="12362C19" w14:textId="5C6B980E" w:rsidR="004C2E98" w:rsidRPr="009B72AA" w:rsidRDefault="004C2E98" w:rsidP="004C2E98">
            <w:pPr>
              <w:spacing w:after="0" w:line="240" w:lineRule="auto"/>
              <w:rPr>
                <w:color w:val="808080" w:themeColor="background1" w:themeShade="80"/>
                <w:sz w:val="16"/>
                <w:szCs w:val="16"/>
              </w:rPr>
            </w:pPr>
            <w:r w:rsidRPr="009B72AA">
              <w:rPr>
                <w:color w:val="808080" w:themeColor="background1" w:themeShade="80"/>
                <w:sz w:val="16"/>
                <w:szCs w:val="16"/>
              </w:rPr>
              <w:t>___ mm</w:t>
            </w:r>
          </w:p>
          <w:p w14:paraId="7EF2824B" w14:textId="77777777" w:rsidR="004C2E98" w:rsidRDefault="004C2E98" w:rsidP="004C2E98">
            <w:pPr>
              <w:spacing w:after="0" w:line="240" w:lineRule="auto"/>
              <w:rPr>
                <w:color w:val="808080" w:themeColor="background1" w:themeShade="80"/>
                <w:sz w:val="16"/>
                <w:szCs w:val="16"/>
              </w:rPr>
            </w:pPr>
          </w:p>
          <w:p w14:paraId="10CF05AB" w14:textId="77777777" w:rsidR="004C2E98" w:rsidRDefault="004C2E98" w:rsidP="004C2E98">
            <w:pPr>
              <w:spacing w:after="0" w:line="240" w:lineRule="auto"/>
              <w:rPr>
                <w:color w:val="808080" w:themeColor="background1" w:themeShade="80"/>
                <w:sz w:val="16"/>
                <w:szCs w:val="16"/>
              </w:rPr>
            </w:pPr>
            <w:r w:rsidRPr="0090781B">
              <w:rPr>
                <w:color w:val="808080" w:themeColor="background1" w:themeShade="80"/>
                <w:sz w:val="16"/>
                <w:szCs w:val="16"/>
              </w:rPr>
              <w:t xml:space="preserve">Additional dimensions </w:t>
            </w:r>
          </w:p>
          <w:p w14:paraId="6757B863" w14:textId="77777777" w:rsidR="004C2E98" w:rsidRDefault="004C2E98" w:rsidP="004C2E98">
            <w:pPr>
              <w:spacing w:after="0" w:line="240" w:lineRule="auto"/>
              <w:rPr>
                <w:color w:val="808080" w:themeColor="background1" w:themeShade="80"/>
                <w:sz w:val="16"/>
                <w:szCs w:val="16"/>
              </w:rPr>
            </w:pPr>
            <w:r w:rsidRPr="00592DE0">
              <w:rPr>
                <w:color w:val="808080" w:themeColor="background1" w:themeShade="80"/>
                <w:sz w:val="16"/>
                <w:szCs w:val="16"/>
              </w:rPr>
              <w:t xml:space="preserve">(largest tumour) </w:t>
            </w:r>
            <w:r>
              <w:rPr>
                <w:color w:val="808080" w:themeColor="background1" w:themeShade="80"/>
                <w:sz w:val="16"/>
                <w:szCs w:val="16"/>
              </w:rPr>
              <w:t xml:space="preserve">  </w:t>
            </w:r>
          </w:p>
          <w:p w14:paraId="7B90C163" w14:textId="64B74ED2" w:rsidR="004C2E98" w:rsidRDefault="004C2E98" w:rsidP="004C2E98">
            <w:pPr>
              <w:spacing w:after="100" w:line="240" w:lineRule="auto"/>
              <w:rPr>
                <w:color w:val="808080" w:themeColor="background1" w:themeShade="80"/>
                <w:sz w:val="16"/>
                <w:szCs w:val="16"/>
              </w:rPr>
            </w:pPr>
            <w:r w:rsidRPr="0090781B">
              <w:rPr>
                <w:color w:val="808080" w:themeColor="background1" w:themeShade="80"/>
                <w:sz w:val="16"/>
                <w:szCs w:val="16"/>
              </w:rPr>
              <w:t>___ mm x ___ mm</w:t>
            </w:r>
          </w:p>
          <w:p w14:paraId="637DED1A" w14:textId="045B3921" w:rsidR="004C2E98" w:rsidRPr="0000265A" w:rsidRDefault="004C2E98" w:rsidP="0000265A">
            <w:pPr>
              <w:spacing w:after="0" w:line="240" w:lineRule="auto"/>
              <w:rPr>
                <w:color w:val="808080" w:themeColor="background1" w:themeShade="80"/>
                <w:sz w:val="16"/>
                <w:szCs w:val="16"/>
              </w:rPr>
            </w:pPr>
          </w:p>
        </w:tc>
        <w:tc>
          <w:tcPr>
            <w:tcW w:w="7799" w:type="dxa"/>
            <w:shd w:val="clear" w:color="auto" w:fill="auto"/>
          </w:tcPr>
          <w:p w14:paraId="6A0FCF83" w14:textId="77777777" w:rsidR="004C2E98" w:rsidRPr="004C2E98" w:rsidRDefault="004C2E98" w:rsidP="004C2E98">
            <w:pPr>
              <w:spacing w:after="0" w:line="240" w:lineRule="auto"/>
              <w:rPr>
                <w:rFonts w:cstheme="minorHAnsi"/>
                <w:sz w:val="16"/>
                <w:szCs w:val="16"/>
              </w:rPr>
            </w:pPr>
            <w:r w:rsidRPr="004C2E98">
              <w:rPr>
                <w:rFonts w:cstheme="minorHAnsi"/>
                <w:sz w:val="16"/>
                <w:szCs w:val="16"/>
              </w:rPr>
              <w:t>Unlike melanoma in cutaneous sites, tumour thickness (Breslow) and tumour level (Clark) are not clinically significant as prognostic factors, nor are they easily determined due to anatomic locations and frequent fragmentation. The single largest tumour dimension in any one of the samples submitted may be entered, though is not utilised for staging.</w:t>
            </w:r>
            <w:r w:rsidRPr="004C2E98">
              <w:rPr>
                <w:rFonts w:cstheme="minorHAnsi"/>
                <w:sz w:val="16"/>
                <w:szCs w:val="16"/>
              </w:rPr>
              <w:fldChar w:fldCharType="begin"/>
            </w:r>
            <w:r w:rsidRPr="004C2E98">
              <w:rPr>
                <w:rFonts w:cstheme="minorHAnsi"/>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vpa2zdr59wdzf5et02l5d556xps9ftrtav9f"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Cite&gt;&lt;Author&gt;Amin MB&lt;/Author&gt;&lt;Year&gt;2017&lt;/Year&gt;&lt;RecNum&gt;2447&lt;/RecNum&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4C2E98">
              <w:rPr>
                <w:rFonts w:cstheme="minorHAnsi"/>
                <w:sz w:val="16"/>
                <w:szCs w:val="16"/>
              </w:rPr>
              <w:fldChar w:fldCharType="separate"/>
            </w:r>
            <w:r w:rsidRPr="004C2E98">
              <w:rPr>
                <w:rFonts w:cstheme="minorHAnsi"/>
                <w:noProof/>
                <w:sz w:val="16"/>
                <w:szCs w:val="16"/>
                <w:vertAlign w:val="superscript"/>
              </w:rPr>
              <w:t>1,2</w:t>
            </w:r>
            <w:r w:rsidRPr="004C2E98">
              <w:rPr>
                <w:rFonts w:cstheme="minorHAnsi"/>
                <w:sz w:val="16"/>
                <w:szCs w:val="16"/>
              </w:rPr>
              <w:fldChar w:fldCharType="end"/>
            </w:r>
            <w:r w:rsidRPr="004C2E98">
              <w:rPr>
                <w:rFonts w:cstheme="minorHAnsi"/>
                <w:sz w:val="16"/>
                <w:szCs w:val="16"/>
              </w:rPr>
              <w:t xml:space="preserve"> When reported, do not use aggregate measurements, as trying to combine multiple measurements from different tissue fragments and/or sites does not yield clinically meaningful data. </w:t>
            </w:r>
          </w:p>
          <w:p w14:paraId="7B98C966" w14:textId="77777777" w:rsidR="004C2E98" w:rsidRPr="004C2E98" w:rsidRDefault="004C2E98" w:rsidP="004C2E98">
            <w:pPr>
              <w:spacing w:after="0"/>
              <w:rPr>
                <w:rFonts w:cstheme="minorHAnsi"/>
                <w:b/>
                <w:bCs/>
                <w:sz w:val="16"/>
                <w:szCs w:val="16"/>
              </w:rPr>
            </w:pPr>
          </w:p>
          <w:p w14:paraId="2F735514" w14:textId="77777777" w:rsidR="004C2E98" w:rsidRPr="004C2E98" w:rsidRDefault="004C2E98" w:rsidP="004C2E98">
            <w:pPr>
              <w:spacing w:after="0"/>
              <w:rPr>
                <w:rFonts w:cstheme="minorHAnsi"/>
                <w:b/>
                <w:bCs/>
                <w:sz w:val="16"/>
                <w:szCs w:val="16"/>
              </w:rPr>
            </w:pPr>
            <w:r w:rsidRPr="004C2E98">
              <w:rPr>
                <w:rFonts w:cstheme="minorHAnsi"/>
                <w:b/>
                <w:bCs/>
                <w:sz w:val="16"/>
                <w:szCs w:val="16"/>
              </w:rPr>
              <w:t xml:space="preserve">References </w:t>
            </w:r>
          </w:p>
          <w:p w14:paraId="7693A007" w14:textId="77777777" w:rsidR="004C2E98" w:rsidRPr="004C2E98" w:rsidRDefault="004C2E98" w:rsidP="004C2E98">
            <w:pPr>
              <w:pStyle w:val="EndNoteBibliography"/>
              <w:spacing w:after="0"/>
              <w:ind w:left="318" w:hanging="318"/>
              <w:rPr>
                <w:rFonts w:asciiTheme="minorHAnsi" w:hAnsiTheme="minorHAnsi" w:cstheme="minorHAnsi"/>
                <w:sz w:val="16"/>
                <w:szCs w:val="16"/>
              </w:rPr>
            </w:pPr>
            <w:r w:rsidRPr="004C2E98">
              <w:rPr>
                <w:rFonts w:asciiTheme="minorHAnsi" w:hAnsiTheme="minorHAnsi" w:cstheme="minorHAnsi"/>
                <w:sz w:val="16"/>
                <w:szCs w:val="16"/>
              </w:rPr>
              <w:fldChar w:fldCharType="begin"/>
            </w:r>
            <w:r w:rsidRPr="004C2E98">
              <w:rPr>
                <w:rFonts w:asciiTheme="minorHAnsi" w:hAnsiTheme="minorHAnsi" w:cstheme="minorHAnsi"/>
                <w:sz w:val="16"/>
                <w:szCs w:val="16"/>
              </w:rPr>
              <w:instrText xml:space="preserve"> ADDIN EN.REFLIST </w:instrText>
            </w:r>
            <w:r w:rsidRPr="004C2E98">
              <w:rPr>
                <w:rFonts w:asciiTheme="minorHAnsi" w:hAnsiTheme="minorHAnsi" w:cstheme="minorHAnsi"/>
                <w:sz w:val="16"/>
                <w:szCs w:val="16"/>
              </w:rPr>
              <w:fldChar w:fldCharType="separate"/>
            </w:r>
            <w:r w:rsidRPr="004C2E98">
              <w:rPr>
                <w:rFonts w:asciiTheme="minorHAnsi" w:hAnsiTheme="minorHAnsi" w:cstheme="minorHAnsi"/>
                <w:sz w:val="16"/>
                <w:szCs w:val="16"/>
              </w:rPr>
              <w:t>1</w:t>
            </w:r>
            <w:r w:rsidRPr="004C2E98">
              <w:rPr>
                <w:rFonts w:asciiTheme="minorHAnsi" w:hAnsiTheme="minorHAnsi" w:cstheme="minorHAnsi"/>
                <w:sz w:val="16"/>
                <w:szCs w:val="16"/>
              </w:rPr>
              <w:tab/>
            </w:r>
            <w:r w:rsidRPr="004C2E98">
              <w:rPr>
                <w:rFonts w:asciiTheme="minorHAnsi" w:hAnsiTheme="minorHAnsi" w:cstheme="minorHAnsi"/>
                <w:color w:val="000000"/>
                <w:sz w:val="16"/>
                <w:szCs w:val="16"/>
                <w:lang w:val="en"/>
              </w:rPr>
              <w:t xml:space="preserve">Brierley JD, Gospodarowicz MK and Wittekind C (eds) (2016). </w:t>
            </w:r>
            <w:r w:rsidRPr="004C2E98">
              <w:rPr>
                <w:rFonts w:asciiTheme="minorHAnsi" w:hAnsiTheme="minorHAnsi" w:cstheme="minorHAnsi"/>
                <w:i/>
                <w:iCs/>
                <w:color w:val="000000"/>
                <w:sz w:val="16"/>
                <w:szCs w:val="16"/>
                <w:lang w:val="en"/>
              </w:rPr>
              <w:t>Union for International Cancer Control.</w:t>
            </w:r>
            <w:r w:rsidRPr="004C2E98">
              <w:rPr>
                <w:rFonts w:asciiTheme="minorHAnsi" w:hAnsiTheme="minorHAnsi" w:cstheme="minorHAnsi"/>
                <w:color w:val="000000"/>
                <w:sz w:val="16"/>
                <w:szCs w:val="16"/>
                <w:lang w:val="en"/>
              </w:rPr>
              <w:t xml:space="preserve"> </w:t>
            </w:r>
            <w:r w:rsidRPr="004C2E98">
              <w:rPr>
                <w:rFonts w:asciiTheme="minorHAnsi" w:hAnsiTheme="minorHAnsi" w:cstheme="minorHAnsi"/>
                <w:i/>
                <w:iCs/>
                <w:color w:val="000000"/>
                <w:sz w:val="16"/>
                <w:szCs w:val="16"/>
                <w:lang w:val="en"/>
              </w:rPr>
              <w:t>TNM Classification of Malignant Tumours, 8th Edition</w:t>
            </w:r>
            <w:r w:rsidRPr="004C2E98">
              <w:rPr>
                <w:rFonts w:asciiTheme="minorHAnsi" w:hAnsiTheme="minorHAnsi" w:cstheme="minorHAnsi"/>
                <w:color w:val="000000"/>
                <w:sz w:val="16"/>
                <w:szCs w:val="16"/>
                <w:lang w:val="en"/>
              </w:rPr>
              <w:t xml:space="preserve">, Wiley, </w:t>
            </w:r>
            <w:r w:rsidRPr="004C2E98">
              <w:rPr>
                <w:rFonts w:asciiTheme="minorHAnsi" w:hAnsiTheme="minorHAnsi" w:cstheme="minorHAnsi"/>
                <w:sz w:val="16"/>
                <w:szCs w:val="16"/>
              </w:rPr>
              <w:t>USA.</w:t>
            </w:r>
          </w:p>
          <w:p w14:paraId="637DED1E" w14:textId="162ECDCC" w:rsidR="004C2E98" w:rsidRPr="00076198" w:rsidRDefault="004C2E98" w:rsidP="00815646">
            <w:pPr>
              <w:pStyle w:val="EndNoteBibliography"/>
              <w:spacing w:after="100"/>
              <w:ind w:left="318" w:hanging="318"/>
              <w:rPr>
                <w:rFonts w:asciiTheme="minorHAnsi" w:hAnsiTheme="minorHAnsi" w:cstheme="minorHAnsi"/>
                <w:sz w:val="16"/>
                <w:szCs w:val="16"/>
              </w:rPr>
            </w:pPr>
            <w:r w:rsidRPr="004C2E98">
              <w:rPr>
                <w:rFonts w:asciiTheme="minorHAnsi" w:hAnsiTheme="minorHAnsi" w:cstheme="minorHAnsi"/>
                <w:sz w:val="16"/>
                <w:szCs w:val="16"/>
              </w:rPr>
              <w:t>2</w:t>
            </w:r>
            <w:r w:rsidRPr="004C2E98">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4C2E98">
              <w:rPr>
                <w:rFonts w:asciiTheme="minorHAnsi" w:hAnsiTheme="minorHAnsi" w:cstheme="minorHAnsi"/>
                <w:i/>
                <w:sz w:val="16"/>
                <w:szCs w:val="16"/>
              </w:rPr>
              <w:t xml:space="preserve"> AJCC Cancer Staging Manual. 8th ed.</w:t>
            </w:r>
            <w:r w:rsidRPr="004C2E98">
              <w:rPr>
                <w:rFonts w:asciiTheme="minorHAnsi" w:hAnsiTheme="minorHAnsi" w:cstheme="minorHAnsi"/>
                <w:sz w:val="16"/>
                <w:szCs w:val="16"/>
              </w:rPr>
              <w:t>, Springer, New York.</w:t>
            </w:r>
            <w:r w:rsidR="00815646">
              <w:rPr>
                <w:rFonts w:asciiTheme="minorHAnsi" w:hAnsiTheme="minorHAnsi" w:cstheme="minorHAnsi"/>
                <w:sz w:val="16"/>
                <w:szCs w:val="16"/>
              </w:rPr>
              <w:t xml:space="preserve"> </w:t>
            </w:r>
            <w:r w:rsidRPr="004C2E98">
              <w:rPr>
                <w:rFonts w:asciiTheme="minorHAnsi" w:hAnsiTheme="minorHAnsi" w:cstheme="minorHAnsi"/>
                <w:sz w:val="16"/>
                <w:szCs w:val="16"/>
              </w:rPr>
              <w:fldChar w:fldCharType="end"/>
            </w:r>
          </w:p>
        </w:tc>
        <w:tc>
          <w:tcPr>
            <w:tcW w:w="2098" w:type="dxa"/>
            <w:shd w:val="clear" w:color="auto" w:fill="auto"/>
          </w:tcPr>
          <w:p w14:paraId="637DED28" w14:textId="4ACD0836" w:rsidR="004C2E98" w:rsidRPr="00691BBD" w:rsidRDefault="004C2E98" w:rsidP="004C2E98">
            <w:pPr>
              <w:pStyle w:val="Default"/>
              <w:rPr>
                <w:rFonts w:cstheme="minorHAnsi"/>
                <w:color w:val="000000" w:themeColor="text1"/>
                <w:sz w:val="16"/>
                <w:szCs w:val="16"/>
              </w:rPr>
            </w:pPr>
          </w:p>
        </w:tc>
      </w:tr>
      <w:tr w:rsidR="004C2E98" w:rsidRPr="00CC5E7C" w14:paraId="65148065" w14:textId="77777777" w:rsidTr="009B076B">
        <w:trPr>
          <w:cantSplit/>
          <w:trHeight w:val="469"/>
        </w:trPr>
        <w:tc>
          <w:tcPr>
            <w:tcW w:w="865" w:type="dxa"/>
            <w:shd w:val="clear" w:color="000000" w:fill="EEECE1"/>
          </w:tcPr>
          <w:p w14:paraId="6A7A211D" w14:textId="5B56FB10" w:rsidR="004C2E98" w:rsidRDefault="004C2E98" w:rsidP="004C2E98">
            <w:pPr>
              <w:spacing w:after="0" w:line="240" w:lineRule="auto"/>
              <w:rPr>
                <w:rFonts w:ascii="Calibri" w:hAnsi="Calibri"/>
                <w:color w:val="000000"/>
                <w:sz w:val="16"/>
                <w:szCs w:val="16"/>
              </w:rPr>
            </w:pPr>
            <w:r>
              <w:rPr>
                <w:rFonts w:ascii="Calibri" w:hAnsi="Calibri"/>
                <w:color w:val="000000"/>
                <w:sz w:val="16"/>
                <w:szCs w:val="16"/>
              </w:rPr>
              <w:lastRenderedPageBreak/>
              <w:t>Non-core</w:t>
            </w:r>
          </w:p>
        </w:tc>
        <w:tc>
          <w:tcPr>
            <w:tcW w:w="1871" w:type="dxa"/>
            <w:shd w:val="clear" w:color="000000" w:fill="EEECE1"/>
          </w:tcPr>
          <w:p w14:paraId="6A553E0F" w14:textId="7D1B0F02" w:rsidR="004C2E98" w:rsidRPr="00886AB7" w:rsidRDefault="004C2E98" w:rsidP="004C2E98">
            <w:pPr>
              <w:spacing w:line="240" w:lineRule="auto"/>
              <w:rPr>
                <w:rFonts w:ascii="Calibri" w:hAnsi="Calibri"/>
                <w:bCs/>
                <w:color w:val="808080" w:themeColor="background1" w:themeShade="80"/>
                <w:sz w:val="16"/>
                <w:szCs w:val="16"/>
              </w:rPr>
            </w:pPr>
            <w:r w:rsidRPr="00886AB7">
              <w:rPr>
                <w:rFonts w:ascii="Calibri" w:hAnsi="Calibri"/>
                <w:bCs/>
                <w:color w:val="808080" w:themeColor="background1" w:themeShade="80"/>
                <w:sz w:val="16"/>
                <w:szCs w:val="16"/>
              </w:rPr>
              <w:t>BLOCK IDENTIFICATION KEY</w:t>
            </w:r>
          </w:p>
        </w:tc>
        <w:tc>
          <w:tcPr>
            <w:tcW w:w="2553" w:type="dxa"/>
            <w:shd w:val="clear" w:color="auto" w:fill="auto"/>
          </w:tcPr>
          <w:p w14:paraId="633AAE32" w14:textId="2A2B8370" w:rsidR="004C2E98" w:rsidRPr="00886AB7" w:rsidRDefault="004C2E98" w:rsidP="004C2E98">
            <w:pPr>
              <w:spacing w:after="0" w:line="240" w:lineRule="auto"/>
              <w:rPr>
                <w:color w:val="808080" w:themeColor="background1" w:themeShade="80"/>
                <w:sz w:val="16"/>
                <w:szCs w:val="16"/>
              </w:rPr>
            </w:pPr>
            <w:r w:rsidRPr="00886AB7">
              <w:rPr>
                <w:color w:val="808080" w:themeColor="background1" w:themeShade="80"/>
                <w:sz w:val="16"/>
                <w:szCs w:val="16"/>
              </w:rPr>
              <w:t>List overleaf or separately with an indication of the nature and origin of all tissue blocks.</w:t>
            </w:r>
          </w:p>
        </w:tc>
        <w:tc>
          <w:tcPr>
            <w:tcW w:w="7799" w:type="dxa"/>
            <w:shd w:val="clear" w:color="auto" w:fill="auto"/>
          </w:tcPr>
          <w:p w14:paraId="2A58BFDB" w14:textId="77777777" w:rsidR="00063EEF" w:rsidRPr="00063EEF" w:rsidRDefault="00063EEF" w:rsidP="00063EEF">
            <w:pPr>
              <w:spacing w:after="0" w:line="240" w:lineRule="auto"/>
              <w:rPr>
                <w:sz w:val="16"/>
                <w:szCs w:val="16"/>
              </w:rPr>
            </w:pPr>
            <w:r w:rsidRPr="00063EEF">
              <w:rPr>
                <w:sz w:val="16"/>
                <w:szCs w:val="16"/>
                <w:lang w:val="en-GB"/>
              </w:rPr>
              <w:t xml:space="preserve">The origin/designation of all tissue blocks should be recorded. This information should ideally be documented in the final pathology report and is particularly important when further internal or external review arises. The reviewer needs to have unequivocal description of the origin of each block </w:t>
            </w:r>
            <w:proofErr w:type="gramStart"/>
            <w:r w:rsidRPr="00063EEF">
              <w:rPr>
                <w:sz w:val="16"/>
                <w:szCs w:val="16"/>
                <w:lang w:val="en-GB"/>
              </w:rPr>
              <w:t>in order to</w:t>
            </w:r>
            <w:proofErr w:type="gramEnd"/>
            <w:r w:rsidRPr="00063EEF">
              <w:rPr>
                <w:sz w:val="16"/>
                <w:szCs w:val="16"/>
                <w:lang w:val="en-GB"/>
              </w:rPr>
              <w:t xml:space="preserve"> provide an informed specialist opinion. If this information is not included in the final pathology report, it should be available on the laboratory computer system and relayed to the reviewing pathologist. </w:t>
            </w:r>
            <w:r w:rsidRPr="00063EEF">
              <w:rPr>
                <w:sz w:val="16"/>
                <w:szCs w:val="16"/>
              </w:rPr>
              <w:t xml:space="preserve">It is highly encouraged to have a digital image (photograph) of the specimen and record of the key </w:t>
            </w:r>
            <w:proofErr w:type="gramStart"/>
            <w:r w:rsidRPr="00063EEF">
              <w:rPr>
                <w:sz w:val="16"/>
                <w:szCs w:val="16"/>
              </w:rPr>
              <w:t>of</w:t>
            </w:r>
            <w:proofErr w:type="gramEnd"/>
            <w:r w:rsidRPr="00063EEF">
              <w:rPr>
                <w:sz w:val="16"/>
                <w:szCs w:val="16"/>
              </w:rPr>
              <w:t xml:space="preserve"> the tumour blocks.</w:t>
            </w:r>
          </w:p>
          <w:p w14:paraId="29C4FE24" w14:textId="77777777" w:rsidR="00063EEF" w:rsidRPr="00063EEF" w:rsidRDefault="00063EEF" w:rsidP="00063EEF">
            <w:pPr>
              <w:spacing w:after="0" w:line="240" w:lineRule="auto"/>
              <w:rPr>
                <w:sz w:val="16"/>
                <w:szCs w:val="16"/>
                <w:lang w:val="en-GB"/>
              </w:rPr>
            </w:pPr>
          </w:p>
          <w:p w14:paraId="5D39B1D1" w14:textId="526C2C04" w:rsidR="004C2E98" w:rsidRPr="00063EEF" w:rsidRDefault="00063EEF" w:rsidP="00063EEF">
            <w:pPr>
              <w:autoSpaceDE w:val="0"/>
              <w:autoSpaceDN w:val="0"/>
              <w:spacing w:after="100" w:line="240" w:lineRule="auto"/>
              <w:rPr>
                <w:sz w:val="16"/>
                <w:szCs w:val="16"/>
                <w:lang w:val="en-GB"/>
              </w:rPr>
            </w:pPr>
            <w:r w:rsidRPr="00063EEF">
              <w:rPr>
                <w:sz w:val="16"/>
                <w:szCs w:val="16"/>
                <w:lang w:val="en-GB"/>
              </w:rPr>
              <w:t>Recording the origin/designation of tissue blocks also facilitates retrieval of blocks for further immunohistochemical or molecular analysis, research studies, or clinical trials.</w:t>
            </w:r>
            <w:r>
              <w:rPr>
                <w:sz w:val="16"/>
                <w:szCs w:val="16"/>
                <w:lang w:val="en-GB"/>
              </w:rPr>
              <w:t xml:space="preserve"> </w:t>
            </w:r>
          </w:p>
        </w:tc>
        <w:tc>
          <w:tcPr>
            <w:tcW w:w="2098" w:type="dxa"/>
            <w:shd w:val="clear" w:color="auto" w:fill="auto"/>
          </w:tcPr>
          <w:p w14:paraId="09679039" w14:textId="77777777" w:rsidR="004C2E98" w:rsidRPr="00FA41EE" w:rsidRDefault="004C2E98" w:rsidP="004C2E98">
            <w:pPr>
              <w:autoSpaceDE w:val="0"/>
              <w:autoSpaceDN w:val="0"/>
              <w:adjustRightInd w:val="0"/>
              <w:spacing w:after="0" w:line="240" w:lineRule="auto"/>
              <w:ind w:left="440" w:hanging="440"/>
              <w:rPr>
                <w:rFonts w:cs="Verdana"/>
                <w:color w:val="000000" w:themeColor="text1"/>
                <w:sz w:val="16"/>
                <w:szCs w:val="16"/>
                <w:vertAlign w:val="superscript"/>
              </w:rPr>
            </w:pPr>
          </w:p>
        </w:tc>
      </w:tr>
      <w:tr w:rsidR="004C2E98" w:rsidRPr="00CC5E7C" w14:paraId="4E9C4FF1" w14:textId="77777777" w:rsidTr="005C42DF">
        <w:trPr>
          <w:trHeight w:val="895"/>
        </w:trPr>
        <w:tc>
          <w:tcPr>
            <w:tcW w:w="865" w:type="dxa"/>
            <w:shd w:val="clear" w:color="000000" w:fill="EEECE1"/>
          </w:tcPr>
          <w:p w14:paraId="15F22CEC" w14:textId="0E9EB72A" w:rsidR="004C2E98" w:rsidRDefault="004C2E98" w:rsidP="004C2E98">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06B2099E" w14:textId="0A50A79F" w:rsidR="004C2E98" w:rsidRPr="009F487F" w:rsidRDefault="004C2E98" w:rsidP="004C2E98">
            <w:pPr>
              <w:spacing w:line="240" w:lineRule="auto"/>
              <w:rPr>
                <w:rFonts w:ascii="Calibri" w:hAnsi="Calibri"/>
                <w:bCs/>
                <w:sz w:val="16"/>
                <w:szCs w:val="16"/>
              </w:rPr>
            </w:pPr>
            <w:r w:rsidRPr="00494AC3">
              <w:rPr>
                <w:rFonts w:ascii="Calibri" w:hAnsi="Calibri"/>
                <w:bCs/>
                <w:sz w:val="16"/>
                <w:szCs w:val="16"/>
              </w:rPr>
              <w:t>HISTOLOGICAL TUMOUR TYPE</w:t>
            </w:r>
          </w:p>
        </w:tc>
        <w:tc>
          <w:tcPr>
            <w:tcW w:w="2553" w:type="dxa"/>
            <w:shd w:val="clear" w:color="auto" w:fill="auto"/>
          </w:tcPr>
          <w:p w14:paraId="4A98785F" w14:textId="77777777" w:rsidR="009254A5" w:rsidRPr="009254A5" w:rsidRDefault="009254A5" w:rsidP="009254A5">
            <w:pPr>
              <w:pStyle w:val="ListParagraph"/>
              <w:numPr>
                <w:ilvl w:val="0"/>
                <w:numId w:val="2"/>
              </w:numPr>
              <w:spacing w:after="100" w:line="240" w:lineRule="auto"/>
              <w:ind w:left="203" w:hanging="203"/>
              <w:rPr>
                <w:color w:val="000000" w:themeColor="text1"/>
                <w:sz w:val="16"/>
                <w:szCs w:val="16"/>
              </w:rPr>
            </w:pPr>
            <w:r w:rsidRPr="009254A5">
              <w:rPr>
                <w:color w:val="000000" w:themeColor="text1"/>
                <w:sz w:val="16"/>
                <w:szCs w:val="16"/>
              </w:rPr>
              <w:t xml:space="preserve">Mucosal melanoma </w:t>
            </w:r>
          </w:p>
          <w:p w14:paraId="17843896" w14:textId="564EB026" w:rsidR="009254A5" w:rsidRPr="009254A5" w:rsidRDefault="009254A5" w:rsidP="009254A5">
            <w:pPr>
              <w:pStyle w:val="ListParagraph"/>
              <w:numPr>
                <w:ilvl w:val="0"/>
                <w:numId w:val="2"/>
              </w:numPr>
              <w:spacing w:after="100" w:line="240" w:lineRule="auto"/>
              <w:ind w:left="203" w:hanging="203"/>
              <w:rPr>
                <w:color w:val="000000" w:themeColor="text1"/>
                <w:sz w:val="16"/>
                <w:szCs w:val="16"/>
              </w:rPr>
            </w:pPr>
            <w:r w:rsidRPr="009254A5">
              <w:rPr>
                <w:color w:val="000000" w:themeColor="text1"/>
                <w:sz w:val="16"/>
                <w:szCs w:val="16"/>
              </w:rPr>
              <w:t xml:space="preserve">Melanoma (uncertain origin), </w:t>
            </w:r>
            <w:r w:rsidRPr="009254A5">
              <w:rPr>
                <w:i/>
                <w:iCs/>
                <w:color w:val="000000" w:themeColor="text1"/>
                <w:sz w:val="16"/>
                <w:szCs w:val="16"/>
              </w:rPr>
              <w:t>specify</w:t>
            </w:r>
          </w:p>
          <w:p w14:paraId="09C81AF0" w14:textId="77777777" w:rsidR="00652C60" w:rsidRDefault="00F00C88" w:rsidP="004C2E98">
            <w:pPr>
              <w:spacing w:after="0" w:line="240" w:lineRule="auto"/>
              <w:rPr>
                <w:color w:val="808080" w:themeColor="background1" w:themeShade="80"/>
                <w:sz w:val="16"/>
                <w:szCs w:val="16"/>
              </w:rPr>
            </w:pPr>
            <w:r>
              <w:rPr>
                <w:sz w:val="14"/>
                <w:szCs w:val="14"/>
              </w:rPr>
              <w:t xml:space="preserve">      </w:t>
            </w:r>
            <w:r w:rsidRPr="00BF1D3B">
              <w:rPr>
                <w:color w:val="808080" w:themeColor="background1" w:themeShade="80"/>
                <w:sz w:val="16"/>
                <w:szCs w:val="16"/>
              </w:rPr>
              <w:t xml:space="preserve">Histologic subtypes </w:t>
            </w:r>
          </w:p>
          <w:p w14:paraId="0D283D40" w14:textId="22A43359" w:rsidR="009254A5" w:rsidRPr="00BF1D3B" w:rsidRDefault="00652C60" w:rsidP="004C2E98">
            <w:pPr>
              <w:spacing w:after="0" w:line="240" w:lineRule="auto"/>
              <w:rPr>
                <w:color w:val="808080" w:themeColor="background1" w:themeShade="80"/>
                <w:sz w:val="14"/>
                <w:szCs w:val="14"/>
              </w:rPr>
            </w:pPr>
            <w:r>
              <w:rPr>
                <w:color w:val="808080" w:themeColor="background1" w:themeShade="80"/>
                <w:sz w:val="14"/>
                <w:szCs w:val="14"/>
              </w:rPr>
              <w:t xml:space="preserve">      </w:t>
            </w:r>
            <w:r w:rsidR="00F00C88" w:rsidRPr="00BF1D3B">
              <w:rPr>
                <w:color w:val="808080" w:themeColor="background1" w:themeShade="80"/>
                <w:sz w:val="14"/>
                <w:szCs w:val="14"/>
              </w:rPr>
              <w:t>(select all that</w:t>
            </w:r>
            <w:r w:rsidR="00BF1D3B" w:rsidRPr="00BF1D3B">
              <w:rPr>
                <w:color w:val="808080" w:themeColor="background1" w:themeShade="80"/>
                <w:sz w:val="14"/>
                <w:szCs w:val="14"/>
              </w:rPr>
              <w:t xml:space="preserve"> </w:t>
            </w:r>
            <w:r w:rsidR="00F00C88" w:rsidRPr="00BF1D3B">
              <w:rPr>
                <w:color w:val="808080" w:themeColor="background1" w:themeShade="80"/>
                <w:sz w:val="14"/>
                <w:szCs w:val="14"/>
              </w:rPr>
              <w:t>apply)</w:t>
            </w:r>
          </w:p>
          <w:p w14:paraId="6DB0A46A" w14:textId="77777777" w:rsidR="00BF1D3B" w:rsidRPr="00BF1D3B" w:rsidRDefault="00BF1D3B" w:rsidP="00BF1D3B">
            <w:pPr>
              <w:pStyle w:val="ListParagraph"/>
              <w:numPr>
                <w:ilvl w:val="0"/>
                <w:numId w:val="22"/>
              </w:numPr>
              <w:autoSpaceDE w:val="0"/>
              <w:autoSpaceDN w:val="0"/>
              <w:adjustRightInd w:val="0"/>
              <w:spacing w:after="40" w:line="181" w:lineRule="atLeast"/>
              <w:ind w:left="323" w:hanging="142"/>
              <w:rPr>
                <w:rFonts w:cstheme="minorHAnsi"/>
                <w:color w:val="949698"/>
                <w:sz w:val="16"/>
                <w:szCs w:val="16"/>
              </w:rPr>
            </w:pPr>
            <w:r w:rsidRPr="00BF1D3B">
              <w:rPr>
                <w:rFonts w:cstheme="minorHAnsi"/>
                <w:color w:val="949698"/>
                <w:sz w:val="16"/>
                <w:szCs w:val="16"/>
              </w:rPr>
              <w:t xml:space="preserve">Lentiginous </w:t>
            </w:r>
          </w:p>
          <w:p w14:paraId="2CA0719E" w14:textId="77777777" w:rsidR="00BF1D3B" w:rsidRPr="00BF1D3B" w:rsidRDefault="00BF1D3B" w:rsidP="00BF1D3B">
            <w:pPr>
              <w:pStyle w:val="ListParagraph"/>
              <w:numPr>
                <w:ilvl w:val="0"/>
                <w:numId w:val="22"/>
              </w:numPr>
              <w:autoSpaceDE w:val="0"/>
              <w:autoSpaceDN w:val="0"/>
              <w:adjustRightInd w:val="0"/>
              <w:spacing w:after="40" w:line="181" w:lineRule="atLeast"/>
              <w:ind w:left="323" w:hanging="142"/>
              <w:rPr>
                <w:rFonts w:cstheme="minorHAnsi"/>
                <w:color w:val="949698"/>
                <w:sz w:val="16"/>
                <w:szCs w:val="16"/>
              </w:rPr>
            </w:pPr>
            <w:r w:rsidRPr="00BF1D3B">
              <w:rPr>
                <w:rFonts w:cstheme="minorHAnsi"/>
                <w:color w:val="949698"/>
                <w:sz w:val="16"/>
                <w:szCs w:val="16"/>
              </w:rPr>
              <w:t xml:space="preserve">Nodular </w:t>
            </w:r>
          </w:p>
          <w:p w14:paraId="22337EA9" w14:textId="77777777" w:rsidR="00BF1D3B" w:rsidRPr="00BF1D3B" w:rsidRDefault="00BF1D3B" w:rsidP="00BF1D3B">
            <w:pPr>
              <w:pStyle w:val="ListParagraph"/>
              <w:numPr>
                <w:ilvl w:val="0"/>
                <w:numId w:val="22"/>
              </w:numPr>
              <w:autoSpaceDE w:val="0"/>
              <w:autoSpaceDN w:val="0"/>
              <w:adjustRightInd w:val="0"/>
              <w:spacing w:after="40" w:line="181" w:lineRule="atLeast"/>
              <w:ind w:left="323" w:hanging="142"/>
              <w:rPr>
                <w:rFonts w:cstheme="minorHAnsi"/>
                <w:color w:val="949698"/>
                <w:sz w:val="16"/>
                <w:szCs w:val="16"/>
              </w:rPr>
            </w:pPr>
            <w:r w:rsidRPr="00BF1D3B">
              <w:rPr>
                <w:rFonts w:cstheme="minorHAnsi"/>
                <w:color w:val="949698"/>
                <w:sz w:val="16"/>
                <w:szCs w:val="16"/>
              </w:rPr>
              <w:t xml:space="preserve">Desmoplastic </w:t>
            </w:r>
          </w:p>
          <w:p w14:paraId="7727A87E" w14:textId="29D6FB46" w:rsidR="004C2E98" w:rsidRPr="00BF1D3B" w:rsidRDefault="00BF1D3B" w:rsidP="00BF1D3B">
            <w:pPr>
              <w:pStyle w:val="ListParagraph"/>
              <w:numPr>
                <w:ilvl w:val="0"/>
                <w:numId w:val="22"/>
              </w:numPr>
              <w:autoSpaceDE w:val="0"/>
              <w:autoSpaceDN w:val="0"/>
              <w:adjustRightInd w:val="0"/>
              <w:spacing w:after="40" w:line="181" w:lineRule="atLeast"/>
              <w:ind w:left="323" w:hanging="142"/>
              <w:rPr>
                <w:rFonts w:cstheme="minorHAnsi"/>
                <w:color w:val="949698"/>
                <w:sz w:val="16"/>
                <w:szCs w:val="16"/>
              </w:rPr>
            </w:pPr>
            <w:r w:rsidRPr="00BF1D3B">
              <w:rPr>
                <w:rFonts w:cstheme="minorHAnsi"/>
                <w:color w:val="949698"/>
                <w:sz w:val="16"/>
                <w:szCs w:val="16"/>
              </w:rPr>
              <w:t xml:space="preserve">Other, </w:t>
            </w:r>
            <w:r w:rsidRPr="00BF1D3B">
              <w:rPr>
                <w:rFonts w:cstheme="minorHAnsi"/>
                <w:i/>
                <w:iCs/>
                <w:color w:val="949698"/>
                <w:sz w:val="16"/>
                <w:szCs w:val="16"/>
              </w:rPr>
              <w:t>specify</w:t>
            </w:r>
          </w:p>
        </w:tc>
        <w:tc>
          <w:tcPr>
            <w:tcW w:w="7799" w:type="dxa"/>
            <w:shd w:val="clear" w:color="auto" w:fill="auto"/>
          </w:tcPr>
          <w:p w14:paraId="692A1F9F" w14:textId="77777777" w:rsidR="00666D6E" w:rsidRPr="008A0FB5" w:rsidRDefault="00666D6E" w:rsidP="00666D6E">
            <w:pPr>
              <w:spacing w:after="0" w:line="240" w:lineRule="auto"/>
              <w:rPr>
                <w:sz w:val="16"/>
                <w:szCs w:val="16"/>
              </w:rPr>
            </w:pPr>
            <w:r w:rsidRPr="008A0FB5">
              <w:rPr>
                <w:sz w:val="16"/>
                <w:szCs w:val="16"/>
              </w:rPr>
              <w:t>All mucosal melanoma tumours should be classified based on the most recent edition of the World Health Organization (WHO) Classification of Head and Neck Tumours, 5</w:t>
            </w:r>
            <w:r w:rsidRPr="008A0FB5">
              <w:rPr>
                <w:sz w:val="16"/>
                <w:szCs w:val="16"/>
                <w:vertAlign w:val="superscript"/>
              </w:rPr>
              <w:t>th</w:t>
            </w:r>
            <w:r w:rsidRPr="008A0FB5">
              <w:rPr>
                <w:sz w:val="16"/>
                <w:szCs w:val="16"/>
              </w:rPr>
              <w:t xml:space="preserve"> edition, 2024 (Table 1).</w:t>
            </w:r>
            <w:r w:rsidRPr="008A0FB5">
              <w:rPr>
                <w:sz w:val="16"/>
                <w:szCs w:val="16"/>
              </w:rPr>
              <w:fldChar w:fldCharType="begin"/>
            </w:r>
            <w:r w:rsidRPr="008A0FB5">
              <w:rPr>
                <w:sz w:val="16"/>
                <w:szCs w:val="16"/>
              </w:rPr>
              <w:instrText xml:space="preserve"> ADDIN EN.CITE &lt;EndNote&gt;&lt;Cite&gt;&lt;Author&gt;WHO Classification of Tumours Editorial Board&lt;/Author&gt;&lt;Year&gt;2024&lt;/Year&gt;&lt;RecNum&gt;3907&lt;/RecNum&gt;&lt;DisplayText&gt;&lt;style face="superscript"&gt;1&lt;/style&gt;&lt;/DisplayText&gt;&lt;record&gt;&lt;rec-number&gt;3907&lt;/rec-number&gt;&lt;foreign-keys&gt;&lt;key app="EN" db-id="vpa2zdr59wdzf5et02l5d556xps9ftrtav9f" timestamp="1700609715"&gt;3907&lt;/key&gt;&lt;/foreign-keys&gt;&lt;ref-type name="Book"&gt;6&lt;/ref-type&gt;&lt;contributors&gt;&lt;authors&gt;&lt;author&gt;WHO Classification of Tumours Editorial Board,&lt;/author&gt;&lt;/authors&gt;&lt;/contributors&gt;&lt;titles&gt;&lt;title&gt;Head and Neck Tumours, WHO Classification of Tumours, 5th Edition, Volume 10. &lt;/title&gt;&lt;/titles&gt;&lt;dates&gt;&lt;year&gt;2024&lt;/year&gt;&lt;/dates&gt;&lt;publisher&gt;IARC Press, Lyon.&lt;/publisher&gt;&lt;urls&gt;&lt;/urls&gt;&lt;/record&gt;&lt;/Cite&gt;&lt;/EndNote&gt;</w:instrText>
            </w:r>
            <w:r w:rsidRPr="008A0FB5">
              <w:rPr>
                <w:sz w:val="16"/>
                <w:szCs w:val="16"/>
              </w:rPr>
              <w:fldChar w:fldCharType="separate"/>
            </w:r>
            <w:r w:rsidRPr="008A0FB5">
              <w:rPr>
                <w:noProof/>
                <w:sz w:val="16"/>
                <w:szCs w:val="16"/>
                <w:vertAlign w:val="superscript"/>
              </w:rPr>
              <w:t>1</w:t>
            </w:r>
            <w:r w:rsidRPr="008A0FB5">
              <w:rPr>
                <w:sz w:val="16"/>
                <w:szCs w:val="16"/>
              </w:rPr>
              <w:fldChar w:fldCharType="end"/>
            </w:r>
            <w:r w:rsidRPr="008A0FB5">
              <w:rPr>
                <w:sz w:val="16"/>
                <w:szCs w:val="16"/>
              </w:rPr>
              <w:t xml:space="preserve"> Making the definitive determination of mucosal melanoma as the tumour type is a core element and should be supported by anatomic site without confounding clinical information. Should the origin as mucosal derived versus cutaneous be indeterminate (i.e., direct extension), melanoma of uncertain origin may alternatively be utilised with a comment supporting such ambiguity. As mucosal melanomas are molecularly distinct from those of cutaneous origin, occasional cases may require further molecular evaluation prior to definitively classifying as being of mucosal origin. The presence of a </w:t>
            </w:r>
            <w:r w:rsidRPr="008A0FB5">
              <w:rPr>
                <w:i/>
                <w:iCs/>
                <w:sz w:val="16"/>
                <w:szCs w:val="16"/>
              </w:rPr>
              <w:t>BRAF</w:t>
            </w:r>
            <w:r w:rsidRPr="008A0FB5">
              <w:rPr>
                <w:sz w:val="16"/>
                <w:szCs w:val="16"/>
              </w:rPr>
              <w:t xml:space="preserve"> p.V600E mutation is much more frequent in cutaneous melanomas.</w:t>
            </w:r>
          </w:p>
          <w:p w14:paraId="100BFCE4" w14:textId="77777777" w:rsidR="00666D6E" w:rsidRPr="008A0FB5" w:rsidRDefault="00666D6E" w:rsidP="00666D6E">
            <w:pPr>
              <w:spacing w:after="0" w:line="240" w:lineRule="auto"/>
              <w:rPr>
                <w:sz w:val="16"/>
                <w:szCs w:val="16"/>
              </w:rPr>
            </w:pPr>
          </w:p>
          <w:p w14:paraId="36F18069" w14:textId="77777777" w:rsidR="00666D6E" w:rsidRPr="008A0FB5" w:rsidRDefault="00666D6E" w:rsidP="00666D6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16"/>
                <w:szCs w:val="16"/>
              </w:rPr>
            </w:pPr>
            <w:r w:rsidRPr="008A0FB5">
              <w:rPr>
                <w:sz w:val="16"/>
                <w:szCs w:val="16"/>
              </w:rPr>
              <w:t>The inclusion of the specific histologic type or pattern of melanoma is primarily for differential diagnostic considerations, while the specific type does not impact patient outcome or management (non-core element).</w:t>
            </w:r>
            <w:r w:rsidRPr="008A0FB5">
              <w:rPr>
                <w:sz w:val="16"/>
                <w:szCs w:val="16"/>
              </w:rPr>
              <w:fldChar w:fldCharType="begin">
                <w:fldData xml:space="preserve">PEVuZE5vdGU+PENpdGU+PEF1dGhvcj5UaG9tcHNvbjwvQXV0aG9yPjxZZWFyPjIwMDM8L1llYXI+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</w:fldData>
              </w:fldChar>
            </w:r>
            <w:r w:rsidRPr="008A0FB5">
              <w:rPr>
                <w:sz w:val="16"/>
                <w:szCs w:val="16"/>
              </w:rPr>
              <w:instrText xml:space="preserve"> ADDIN EN.CITE </w:instrText>
            </w:r>
            <w:r w:rsidRPr="008A0FB5">
              <w:rPr>
                <w:sz w:val="16"/>
                <w:szCs w:val="16"/>
              </w:rPr>
              <w:fldChar w:fldCharType="begin">
                <w:fldData xml:space="preserve">PEVuZE5vdGU+PENpdGU+PEF1dGhvcj5UaG9tcHNvbjwvQXV0aG9yPjxZZWFyPjIwMDM8L1llYXI+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</w:fldData>
              </w:fldChar>
            </w:r>
            <w:r w:rsidRPr="008A0FB5">
              <w:rPr>
                <w:sz w:val="16"/>
                <w:szCs w:val="16"/>
              </w:rPr>
              <w:instrText xml:space="preserve"> ADDIN EN.CITE.DATA </w:instrText>
            </w:r>
            <w:r w:rsidRPr="008A0FB5">
              <w:rPr>
                <w:sz w:val="16"/>
                <w:szCs w:val="16"/>
              </w:rPr>
            </w:r>
            <w:r w:rsidRPr="008A0FB5">
              <w:rPr>
                <w:sz w:val="16"/>
                <w:szCs w:val="16"/>
              </w:rPr>
              <w:fldChar w:fldCharType="end"/>
            </w:r>
            <w:r w:rsidRPr="008A0FB5">
              <w:rPr>
                <w:sz w:val="16"/>
                <w:szCs w:val="16"/>
              </w:rPr>
            </w:r>
            <w:r w:rsidRPr="008A0FB5">
              <w:rPr>
                <w:sz w:val="16"/>
                <w:szCs w:val="16"/>
              </w:rPr>
              <w:fldChar w:fldCharType="separate"/>
            </w:r>
            <w:r w:rsidRPr="008A0FB5">
              <w:rPr>
                <w:noProof/>
                <w:sz w:val="16"/>
                <w:szCs w:val="16"/>
                <w:vertAlign w:val="superscript"/>
              </w:rPr>
              <w:t>2</w:t>
            </w:r>
            <w:r w:rsidRPr="008A0FB5">
              <w:rPr>
                <w:sz w:val="16"/>
                <w:szCs w:val="16"/>
              </w:rPr>
              <w:fldChar w:fldCharType="end"/>
            </w:r>
            <w:r w:rsidRPr="008A0FB5">
              <w:rPr>
                <w:sz w:val="16"/>
                <w:szCs w:val="16"/>
              </w:rPr>
              <w:t xml:space="preserve"> Three subtypes are recognised in the WHO 5</w:t>
            </w:r>
            <w:r w:rsidRPr="008A0FB5">
              <w:rPr>
                <w:sz w:val="16"/>
                <w:szCs w:val="16"/>
                <w:vertAlign w:val="superscript"/>
              </w:rPr>
              <w:t>th</w:t>
            </w:r>
            <w:r w:rsidRPr="008A0FB5">
              <w:rPr>
                <w:sz w:val="16"/>
                <w:szCs w:val="16"/>
              </w:rPr>
              <w:t xml:space="preserve"> edition, including lentiginous, nodular, and desmoplastic.</w:t>
            </w:r>
            <w:r w:rsidRPr="008A0FB5">
              <w:rPr>
                <w:sz w:val="16"/>
                <w:szCs w:val="16"/>
              </w:rPr>
              <w:fldChar w:fldCharType="begin"/>
            </w:r>
            <w:r w:rsidRPr="008A0FB5">
              <w:rPr>
                <w:sz w:val="16"/>
                <w:szCs w:val="16"/>
              </w:rPr>
              <w:instrText xml:space="preserve"> ADDIN EN.CITE &lt;EndNote&gt;&lt;Cite&gt;&lt;Author&gt;WHO Classification of Tumours Editorial Board&lt;/Author&gt;&lt;Year&gt;2024&lt;/Year&gt;&lt;RecNum&gt;3907&lt;/RecNum&gt;&lt;DisplayText&gt;&lt;style face="superscript"&gt;1&lt;/style&gt;&lt;/DisplayText&gt;&lt;record&gt;&lt;rec-number&gt;3907&lt;/rec-number&gt;&lt;foreign-keys&gt;&lt;key app="EN" db-id="vpa2zdr59wdzf5et02l5d556xps9ftrtav9f" timestamp="1700609715"&gt;3907&lt;/key&gt;&lt;/foreign-keys&gt;&lt;ref-type name="Book"&gt;6&lt;/ref-type&gt;&lt;contributors&gt;&lt;authors&gt;&lt;author&gt;WHO Classification of Tumours Editorial Board,&lt;/author&gt;&lt;/authors&gt;&lt;/contributors&gt;&lt;titles&gt;&lt;title&gt;Head and Neck Tumours, WHO Classification of Tumours, 5th Edition, Volume 10. &lt;/title&gt;&lt;/titles&gt;&lt;dates&gt;&lt;year&gt;2024&lt;/year&gt;&lt;/dates&gt;&lt;publisher&gt;IARC Press, Lyon.&lt;/publisher&gt;&lt;urls&gt;&lt;/urls&gt;&lt;/record&gt;&lt;/Cite&gt;&lt;/EndNote&gt;</w:instrText>
            </w:r>
            <w:r w:rsidRPr="008A0FB5">
              <w:rPr>
                <w:sz w:val="16"/>
                <w:szCs w:val="16"/>
              </w:rPr>
              <w:fldChar w:fldCharType="separate"/>
            </w:r>
            <w:r w:rsidRPr="008A0FB5">
              <w:rPr>
                <w:noProof/>
                <w:sz w:val="16"/>
                <w:szCs w:val="16"/>
                <w:vertAlign w:val="superscript"/>
              </w:rPr>
              <w:t>1</w:t>
            </w:r>
            <w:r w:rsidRPr="008A0FB5">
              <w:rPr>
                <w:sz w:val="16"/>
                <w:szCs w:val="16"/>
              </w:rPr>
              <w:fldChar w:fldCharType="end"/>
            </w:r>
          </w:p>
          <w:p w14:paraId="3A4C5550" w14:textId="77777777" w:rsidR="004C2E98" w:rsidRPr="008A0FB5" w:rsidRDefault="004C2E98" w:rsidP="004C2E98">
            <w:pPr>
              <w:pStyle w:val="EndNoteBibliography"/>
              <w:spacing w:after="100"/>
              <w:ind w:left="318" w:hanging="318"/>
              <w:rPr>
                <w:rFonts w:asciiTheme="minorHAnsi" w:hAnsiTheme="minorHAnsi" w:cstheme="minorHAnsi"/>
                <w:b/>
                <w:sz w:val="16"/>
                <w:szCs w:val="16"/>
                <w:u w:val="single"/>
              </w:rPr>
            </w:pPr>
          </w:p>
          <w:p w14:paraId="009C8467" w14:textId="7E8251CB" w:rsidR="00666D6E" w:rsidRDefault="00666D6E" w:rsidP="005D1318">
            <w:pPr>
              <w:pStyle w:val="EndNoteBibliography"/>
              <w:spacing w:after="0"/>
              <w:ind w:left="318" w:hanging="318"/>
              <w:rPr>
                <w:rFonts w:asciiTheme="minorHAnsi" w:hAnsiTheme="minorHAnsi" w:cstheme="minorHAnsi"/>
                <w:b/>
                <w:sz w:val="16"/>
                <w:szCs w:val="16"/>
              </w:rPr>
            </w:pPr>
            <w:r w:rsidRPr="008A0FB5">
              <w:rPr>
                <w:rFonts w:asciiTheme="minorHAnsi" w:hAnsiTheme="minorHAnsi" w:cstheme="minorHAnsi"/>
                <w:b/>
                <w:sz w:val="16"/>
                <w:szCs w:val="16"/>
                <w:u w:val="single"/>
              </w:rPr>
              <w:t>Table 1</w:t>
            </w:r>
            <w:r w:rsidR="00935B1D" w:rsidRPr="005D1318">
              <w:rPr>
                <w:rFonts w:asciiTheme="minorHAnsi" w:hAnsiTheme="minorHAnsi" w:cstheme="minorHAnsi"/>
                <w:b/>
                <w:sz w:val="16"/>
                <w:szCs w:val="16"/>
              </w:rPr>
              <w:t xml:space="preserve"> </w:t>
            </w:r>
            <w:r w:rsidR="005D1318" w:rsidRPr="005D1318">
              <w:rPr>
                <w:rFonts w:asciiTheme="minorHAnsi" w:hAnsiTheme="minorHAnsi" w:cstheme="minorHAnsi"/>
                <w:b/>
                <w:sz w:val="16"/>
                <w:szCs w:val="16"/>
              </w:rPr>
              <w:t>(See end of the document for Table)</w:t>
            </w:r>
          </w:p>
          <w:p w14:paraId="67283AE1" w14:textId="77777777" w:rsidR="005D1318" w:rsidRPr="008A0FB5" w:rsidRDefault="005D1318" w:rsidP="005D1318">
            <w:pPr>
              <w:pStyle w:val="EndNoteBibliography"/>
              <w:spacing w:after="0"/>
              <w:ind w:left="318" w:hanging="318"/>
              <w:rPr>
                <w:rFonts w:asciiTheme="minorHAnsi" w:hAnsiTheme="minorHAnsi" w:cstheme="minorHAnsi"/>
                <w:b/>
                <w:sz w:val="16"/>
                <w:szCs w:val="16"/>
                <w:u w:val="single"/>
              </w:rPr>
            </w:pPr>
          </w:p>
          <w:p w14:paraId="3AA6C810" w14:textId="77777777" w:rsidR="008A0FB5" w:rsidRPr="008A0FB5" w:rsidRDefault="008A0FB5" w:rsidP="005D1318">
            <w:pPr>
              <w:spacing w:after="0"/>
              <w:rPr>
                <w:rFonts w:cs="Calibri"/>
                <w:b/>
                <w:bCs/>
                <w:sz w:val="16"/>
                <w:szCs w:val="16"/>
              </w:rPr>
            </w:pPr>
            <w:r w:rsidRPr="008A0FB5">
              <w:rPr>
                <w:rFonts w:cs="Calibri"/>
                <w:b/>
                <w:bCs/>
                <w:sz w:val="16"/>
                <w:szCs w:val="16"/>
              </w:rPr>
              <w:t xml:space="preserve">References </w:t>
            </w:r>
          </w:p>
          <w:p w14:paraId="1A9ED817" w14:textId="554A0065" w:rsidR="008A0FB5" w:rsidRPr="008A0FB5" w:rsidRDefault="008A0FB5" w:rsidP="005D1318">
            <w:pPr>
              <w:pStyle w:val="EndNoteBibliography"/>
              <w:spacing w:after="0"/>
              <w:ind w:left="318" w:hanging="318"/>
              <w:rPr>
                <w:sz w:val="16"/>
                <w:szCs w:val="16"/>
              </w:rPr>
            </w:pPr>
            <w:r w:rsidRPr="008A0FB5">
              <w:rPr>
                <w:sz w:val="16"/>
                <w:szCs w:val="16"/>
              </w:rPr>
              <w:fldChar w:fldCharType="begin"/>
            </w:r>
            <w:r w:rsidRPr="008A0FB5">
              <w:rPr>
                <w:sz w:val="16"/>
                <w:szCs w:val="16"/>
              </w:rPr>
              <w:instrText xml:space="preserve"> ADDIN EN.REFLIST </w:instrText>
            </w:r>
            <w:r w:rsidRPr="008A0FB5">
              <w:rPr>
                <w:sz w:val="16"/>
                <w:szCs w:val="16"/>
              </w:rPr>
              <w:fldChar w:fldCharType="separate"/>
            </w:r>
            <w:r w:rsidRPr="008A0FB5">
              <w:rPr>
                <w:sz w:val="16"/>
                <w:szCs w:val="16"/>
              </w:rPr>
              <w:t>1</w:t>
            </w:r>
            <w:r w:rsidRPr="008A0FB5">
              <w:rPr>
                <w:sz w:val="16"/>
                <w:szCs w:val="16"/>
              </w:rPr>
              <w:tab/>
              <w:t xml:space="preserve">WHO Classification of Tumours Editorial Board (2024). </w:t>
            </w:r>
            <w:r w:rsidRPr="008A0FB5">
              <w:rPr>
                <w:i/>
                <w:sz w:val="16"/>
                <w:szCs w:val="16"/>
              </w:rPr>
              <w:t xml:space="preserve">Head and Neck Tumours, WHO Classification of Tumours, 5th Edition, Volume 10. </w:t>
            </w:r>
            <w:r w:rsidRPr="008A0FB5">
              <w:rPr>
                <w:sz w:val="16"/>
                <w:szCs w:val="16"/>
              </w:rPr>
              <w:t>IARC Press, Lyon.</w:t>
            </w:r>
          </w:p>
          <w:p w14:paraId="2D697B81" w14:textId="676B5E81" w:rsidR="008A0FB5" w:rsidRPr="008A0FB5" w:rsidRDefault="008A0FB5" w:rsidP="005D1318">
            <w:pPr>
              <w:pStyle w:val="EndNoteBibliography"/>
              <w:spacing w:after="0"/>
              <w:ind w:left="318" w:hanging="318"/>
              <w:rPr>
                <w:sz w:val="16"/>
                <w:szCs w:val="16"/>
              </w:rPr>
            </w:pPr>
            <w:r w:rsidRPr="008A0FB5">
              <w:rPr>
                <w:sz w:val="16"/>
                <w:szCs w:val="16"/>
              </w:rPr>
              <w:t>2</w:t>
            </w:r>
            <w:r w:rsidRPr="008A0FB5">
              <w:rPr>
                <w:sz w:val="16"/>
                <w:szCs w:val="16"/>
              </w:rPr>
              <w:tab/>
              <w:t xml:space="preserve">Thompson LD, Wieneke JA and Miettinen M (2003). Sinonasal tract and nasopharyngeal melanomas: a clinicopathologic study of 115 cases with a proposed staging system. </w:t>
            </w:r>
            <w:r w:rsidRPr="008A0FB5">
              <w:rPr>
                <w:i/>
                <w:sz w:val="16"/>
                <w:szCs w:val="16"/>
              </w:rPr>
              <w:t>Am J Surg Pathol</w:t>
            </w:r>
            <w:r w:rsidRPr="008A0FB5">
              <w:rPr>
                <w:sz w:val="16"/>
                <w:szCs w:val="16"/>
              </w:rPr>
              <w:t xml:space="preserve"> 27(5):594-611.</w:t>
            </w:r>
          </w:p>
          <w:p w14:paraId="4777EF85" w14:textId="65FC27B4" w:rsidR="00666D6E" w:rsidRPr="005D1318" w:rsidRDefault="008A0FB5" w:rsidP="005D1318">
            <w:pPr>
              <w:pStyle w:val="EndNoteBibliography"/>
              <w:spacing w:after="100"/>
              <w:ind w:left="318" w:hanging="318"/>
              <w:rPr>
                <w:sz w:val="16"/>
                <w:szCs w:val="16"/>
              </w:rPr>
            </w:pPr>
            <w:r w:rsidRPr="008A0FB5">
              <w:rPr>
                <w:sz w:val="16"/>
                <w:szCs w:val="16"/>
              </w:rPr>
              <w:t>3</w:t>
            </w:r>
            <w:r w:rsidRPr="008A0FB5">
              <w:rPr>
                <w:sz w:val="16"/>
                <w:szCs w:val="16"/>
              </w:rPr>
              <w:tab/>
            </w:r>
            <w:r w:rsidRPr="008A0FB5">
              <w:rPr>
                <w:sz w:val="16"/>
                <w:szCs w:val="16"/>
                <w:shd w:val="clear" w:color="auto" w:fill="FFFFFF"/>
              </w:rPr>
              <w:t>Fritz A, Percy C, Jack A,  Shanmugaratnam K, Sobin L, Parkin DM  and Whelan S (eds) (</w:t>
            </w:r>
            <w:r w:rsidRPr="008A0FB5">
              <w:rPr>
                <w:sz w:val="16"/>
                <w:szCs w:val="16"/>
              </w:rPr>
              <w:t xml:space="preserve">2020). </w:t>
            </w:r>
            <w:r w:rsidRPr="008A0FB5">
              <w:rPr>
                <w:i/>
                <w:sz w:val="16"/>
                <w:szCs w:val="16"/>
              </w:rPr>
              <w:t>International Classification of Diseases for Oncology, Third edition, Second revision ICD-O-3.2</w:t>
            </w:r>
            <w:r w:rsidRPr="008A0FB5">
              <w:rPr>
                <w:sz w:val="16"/>
                <w:szCs w:val="16"/>
              </w:rPr>
              <w:t>.  Available from: http://www.iacr.com.fr/index.php?option=com_content&amp;view=category&amp;layout=blog&amp;id=100&amp;Itemid=577 (Accessed 16th March 2024).</w:t>
            </w:r>
            <w:r w:rsidRPr="008A0FB5">
              <w:rPr>
                <w:sz w:val="16"/>
                <w:szCs w:val="16"/>
              </w:rPr>
              <w:fldChar w:fldCharType="end"/>
            </w:r>
          </w:p>
        </w:tc>
        <w:tc>
          <w:tcPr>
            <w:tcW w:w="2098" w:type="dxa"/>
            <w:shd w:val="clear" w:color="auto" w:fill="auto"/>
          </w:tcPr>
          <w:p w14:paraId="57C31E74" w14:textId="6B8B2206" w:rsidR="004C2E98" w:rsidRPr="008F47D2" w:rsidRDefault="004C2E98" w:rsidP="004C2E98">
            <w:pPr>
              <w:autoSpaceDE w:val="0"/>
              <w:autoSpaceDN w:val="0"/>
              <w:adjustRightInd w:val="0"/>
              <w:spacing w:after="0" w:line="240" w:lineRule="auto"/>
              <w:rPr>
                <w:sz w:val="16"/>
                <w:szCs w:val="16"/>
              </w:rPr>
            </w:pPr>
            <w:r w:rsidRPr="008F47D2">
              <w:rPr>
                <w:sz w:val="16"/>
                <w:szCs w:val="16"/>
              </w:rPr>
              <w:t>Value list based on the W</w:t>
            </w:r>
            <w:r>
              <w:rPr>
                <w:sz w:val="16"/>
                <w:szCs w:val="16"/>
              </w:rPr>
              <w:t>HO</w:t>
            </w:r>
          </w:p>
          <w:p w14:paraId="2A67A1BB" w14:textId="5399C9DE" w:rsidR="004C2E98" w:rsidRPr="0004549F" w:rsidRDefault="004C2E98" w:rsidP="004C2E98">
            <w:pPr>
              <w:autoSpaceDE w:val="0"/>
              <w:autoSpaceDN w:val="0"/>
              <w:adjustRightInd w:val="0"/>
              <w:spacing w:after="100" w:line="240" w:lineRule="auto"/>
              <w:rPr>
                <w:sz w:val="16"/>
                <w:szCs w:val="16"/>
              </w:rPr>
            </w:pPr>
            <w:r w:rsidRPr="008F47D2">
              <w:rPr>
                <w:sz w:val="16"/>
                <w:szCs w:val="16"/>
              </w:rPr>
              <w:t>Classification of</w:t>
            </w:r>
            <w:r>
              <w:rPr>
                <w:sz w:val="16"/>
                <w:szCs w:val="16"/>
              </w:rPr>
              <w:t xml:space="preserve"> </w:t>
            </w:r>
            <w:r w:rsidRPr="009C74A4">
              <w:rPr>
                <w:sz w:val="16"/>
                <w:szCs w:val="16"/>
              </w:rPr>
              <w:t xml:space="preserve">Head and Neck Tumours </w:t>
            </w:r>
            <w:r w:rsidRPr="008F47D2">
              <w:rPr>
                <w:sz w:val="16"/>
                <w:szCs w:val="16"/>
              </w:rPr>
              <w:t>(202</w:t>
            </w:r>
            <w:r>
              <w:rPr>
                <w:sz w:val="16"/>
                <w:szCs w:val="16"/>
              </w:rPr>
              <w:t>4</w:t>
            </w:r>
            <w:r w:rsidRPr="008F47D2">
              <w:rPr>
                <w:sz w:val="16"/>
                <w:szCs w:val="16"/>
              </w:rPr>
              <w:t>)</w:t>
            </w:r>
            <w:r w:rsidRPr="0004549F">
              <w:rPr>
                <w:sz w:val="16"/>
                <w:szCs w:val="16"/>
              </w:rPr>
              <w:t>.</w:t>
            </w:r>
          </w:p>
          <w:p w14:paraId="3B33359A" w14:textId="3688E26D" w:rsidR="004C2E98" w:rsidRDefault="004C2E98" w:rsidP="004C2E98">
            <w:pPr>
              <w:autoSpaceDE w:val="0"/>
              <w:autoSpaceDN w:val="0"/>
              <w:adjustRightInd w:val="0"/>
              <w:spacing w:after="100" w:line="240" w:lineRule="auto"/>
              <w:rPr>
                <w:iCs/>
                <w:sz w:val="16"/>
                <w:szCs w:val="16"/>
              </w:rPr>
            </w:pPr>
            <w:r w:rsidRPr="0004549F">
              <w:rPr>
                <w:iCs/>
                <w:sz w:val="16"/>
                <w:szCs w:val="16"/>
              </w:rPr>
              <w:t xml:space="preserve">Note that permission to publish the WHO Classification of Tumours may be needed in your implementation. It is advisable to check with the </w:t>
            </w:r>
            <w:r w:rsidRPr="002C7483">
              <w:rPr>
                <w:iCs/>
                <w:sz w:val="16"/>
                <w:szCs w:val="16"/>
              </w:rPr>
              <w:t>International Agency for Research on Cance</w:t>
            </w:r>
            <w:r>
              <w:rPr>
                <w:iCs/>
                <w:sz w:val="16"/>
                <w:szCs w:val="16"/>
              </w:rPr>
              <w:t xml:space="preserve">r </w:t>
            </w:r>
            <w:r w:rsidRPr="0004549F">
              <w:rPr>
                <w:iCs/>
                <w:sz w:val="16"/>
                <w:szCs w:val="16"/>
              </w:rPr>
              <w:t>(IARC).</w:t>
            </w:r>
          </w:p>
          <w:p w14:paraId="5F2CA3FF" w14:textId="191C2940" w:rsidR="004C2E98" w:rsidRPr="0004549F" w:rsidRDefault="004C2E98" w:rsidP="004C2E98">
            <w:pPr>
              <w:autoSpaceDE w:val="0"/>
              <w:autoSpaceDN w:val="0"/>
              <w:adjustRightInd w:val="0"/>
              <w:spacing w:after="100" w:line="240" w:lineRule="auto"/>
              <w:rPr>
                <w:rFonts w:cs="Verdana"/>
                <w:iCs/>
                <w:color w:val="221E1F"/>
                <w:sz w:val="16"/>
                <w:szCs w:val="16"/>
              </w:rPr>
            </w:pPr>
          </w:p>
        </w:tc>
      </w:tr>
      <w:tr w:rsidR="004C2E98" w:rsidRPr="00CC5E7C" w14:paraId="7E38F2C9" w14:textId="77777777" w:rsidTr="005C42DF">
        <w:trPr>
          <w:trHeight w:val="456"/>
        </w:trPr>
        <w:tc>
          <w:tcPr>
            <w:tcW w:w="865" w:type="dxa"/>
            <w:shd w:val="clear" w:color="000000" w:fill="EEECE1"/>
          </w:tcPr>
          <w:p w14:paraId="2B69B8C0" w14:textId="08AD981E" w:rsidR="004C2E98" w:rsidRPr="007F3142" w:rsidRDefault="004C2E98" w:rsidP="004C2E98">
            <w:pPr>
              <w:spacing w:after="0" w:line="240" w:lineRule="auto"/>
              <w:rPr>
                <w:rFonts w:ascii="Calibri" w:hAnsi="Calibri"/>
                <w:sz w:val="16"/>
                <w:szCs w:val="16"/>
              </w:rPr>
            </w:pPr>
            <w:r>
              <w:rPr>
                <w:rFonts w:ascii="Calibri" w:hAnsi="Calibri"/>
                <w:sz w:val="16"/>
                <w:szCs w:val="16"/>
              </w:rPr>
              <w:t>Non-core</w:t>
            </w:r>
          </w:p>
        </w:tc>
        <w:tc>
          <w:tcPr>
            <w:tcW w:w="1871" w:type="dxa"/>
            <w:shd w:val="clear" w:color="000000" w:fill="EEECE1"/>
          </w:tcPr>
          <w:p w14:paraId="11E173B2" w14:textId="21E4833E" w:rsidR="004C2E98" w:rsidRPr="00F41E8A" w:rsidRDefault="00FE1E8A" w:rsidP="00F41E8A">
            <w:pPr>
              <w:spacing w:after="0" w:line="240" w:lineRule="auto"/>
              <w:rPr>
                <w:color w:val="808080" w:themeColor="background1" w:themeShade="80"/>
                <w:sz w:val="16"/>
                <w:szCs w:val="16"/>
              </w:rPr>
            </w:pPr>
            <w:r w:rsidRPr="00F41E8A">
              <w:rPr>
                <w:color w:val="808080" w:themeColor="background1" w:themeShade="80"/>
                <w:sz w:val="16"/>
                <w:szCs w:val="16"/>
              </w:rPr>
              <w:t>NECROSIS</w:t>
            </w:r>
          </w:p>
        </w:tc>
        <w:tc>
          <w:tcPr>
            <w:tcW w:w="2553" w:type="dxa"/>
            <w:shd w:val="clear" w:color="auto" w:fill="auto"/>
          </w:tcPr>
          <w:p w14:paraId="7FA9A178" w14:textId="77777777" w:rsidR="00FE1E8A" w:rsidRPr="00FE1E8A" w:rsidRDefault="00FE1E8A" w:rsidP="00FE1E8A">
            <w:pPr>
              <w:pStyle w:val="ListParagraph"/>
              <w:numPr>
                <w:ilvl w:val="0"/>
                <w:numId w:val="6"/>
              </w:numPr>
              <w:spacing w:after="0" w:line="240" w:lineRule="auto"/>
              <w:ind w:left="180" w:hanging="180"/>
              <w:rPr>
                <w:color w:val="808080" w:themeColor="background1" w:themeShade="80"/>
                <w:sz w:val="16"/>
                <w:szCs w:val="16"/>
              </w:rPr>
            </w:pPr>
            <w:r w:rsidRPr="00FE1E8A">
              <w:rPr>
                <w:color w:val="808080" w:themeColor="background1" w:themeShade="80"/>
                <w:sz w:val="16"/>
                <w:szCs w:val="16"/>
              </w:rPr>
              <w:t xml:space="preserve">Not identified </w:t>
            </w:r>
          </w:p>
          <w:p w14:paraId="11203441" w14:textId="114ED4A2" w:rsidR="004C2E98" w:rsidRPr="00FE1E8A" w:rsidRDefault="00FE1E8A" w:rsidP="00FE1E8A">
            <w:pPr>
              <w:pStyle w:val="ListParagraph"/>
              <w:numPr>
                <w:ilvl w:val="0"/>
                <w:numId w:val="6"/>
              </w:numPr>
              <w:spacing w:after="0" w:line="240" w:lineRule="auto"/>
              <w:ind w:left="180" w:hanging="180"/>
              <w:rPr>
                <w:color w:val="808080" w:themeColor="background1" w:themeShade="80"/>
                <w:sz w:val="16"/>
                <w:szCs w:val="16"/>
              </w:rPr>
            </w:pPr>
            <w:r w:rsidRPr="00FE1E8A">
              <w:rPr>
                <w:color w:val="808080" w:themeColor="background1" w:themeShade="80"/>
                <w:sz w:val="16"/>
                <w:szCs w:val="16"/>
              </w:rPr>
              <w:t xml:space="preserve">Present </w:t>
            </w:r>
          </w:p>
        </w:tc>
        <w:tc>
          <w:tcPr>
            <w:tcW w:w="7799" w:type="dxa"/>
            <w:shd w:val="clear" w:color="auto" w:fill="auto"/>
          </w:tcPr>
          <w:p w14:paraId="1B816B1F" w14:textId="1511875E" w:rsidR="004C2E98" w:rsidRPr="00F41E8A" w:rsidRDefault="00F41E8A" w:rsidP="00F41E8A">
            <w:pPr>
              <w:spacing w:after="100" w:line="240" w:lineRule="auto"/>
              <w:rPr>
                <w:color w:val="000000"/>
                <w:sz w:val="16"/>
                <w:szCs w:val="16"/>
              </w:rPr>
            </w:pPr>
            <w:r w:rsidRPr="00F41E8A">
              <w:rPr>
                <w:sz w:val="16"/>
                <w:szCs w:val="16"/>
              </w:rPr>
              <w:t>Necrosis in biopsy and resection specimens where the patient has not received neoadjuvant treatment should be documented, especially if necrosis is abundant hampering microscopic evaluation of the tumour.</w:t>
            </w:r>
            <w:r>
              <w:rPr>
                <w:sz w:val="16"/>
                <w:szCs w:val="16"/>
              </w:rPr>
              <w:t xml:space="preserve"> </w:t>
            </w:r>
          </w:p>
        </w:tc>
        <w:tc>
          <w:tcPr>
            <w:tcW w:w="2098" w:type="dxa"/>
            <w:shd w:val="clear" w:color="auto" w:fill="auto"/>
          </w:tcPr>
          <w:p w14:paraId="4EF73F01" w14:textId="5B74870A" w:rsidR="004C2E98" w:rsidRPr="002008ED" w:rsidRDefault="004C2E98" w:rsidP="004C2E98">
            <w:pPr>
              <w:spacing w:after="0" w:line="240" w:lineRule="auto"/>
              <w:rPr>
                <w:color w:val="000000"/>
                <w:sz w:val="16"/>
                <w:szCs w:val="16"/>
              </w:rPr>
            </w:pPr>
          </w:p>
        </w:tc>
      </w:tr>
      <w:tr w:rsidR="004C2E98" w:rsidRPr="00CC5E7C" w14:paraId="2C950673" w14:textId="77777777" w:rsidTr="003310BA">
        <w:trPr>
          <w:cantSplit/>
          <w:trHeight w:val="456"/>
        </w:trPr>
        <w:tc>
          <w:tcPr>
            <w:tcW w:w="865" w:type="dxa"/>
            <w:shd w:val="clear" w:color="000000" w:fill="EEECE1"/>
          </w:tcPr>
          <w:p w14:paraId="3F1549FA" w14:textId="600A92FF" w:rsidR="004C2E98" w:rsidRDefault="004C2E98" w:rsidP="004C2E98">
            <w:pPr>
              <w:spacing w:after="0" w:line="240" w:lineRule="auto"/>
              <w:rPr>
                <w:rFonts w:ascii="Calibri" w:hAnsi="Calibri"/>
                <w:sz w:val="16"/>
                <w:szCs w:val="16"/>
              </w:rPr>
            </w:pPr>
            <w:r w:rsidRPr="007F3142">
              <w:rPr>
                <w:rFonts w:ascii="Calibri" w:hAnsi="Calibri"/>
                <w:sz w:val="16"/>
                <w:szCs w:val="16"/>
              </w:rPr>
              <w:lastRenderedPageBreak/>
              <w:t>Core</w:t>
            </w:r>
          </w:p>
        </w:tc>
        <w:tc>
          <w:tcPr>
            <w:tcW w:w="1871" w:type="dxa"/>
            <w:shd w:val="clear" w:color="000000" w:fill="EEECE1"/>
          </w:tcPr>
          <w:p w14:paraId="2EC3E1CD" w14:textId="543DC76E" w:rsidR="004C2E98" w:rsidRPr="00174250" w:rsidRDefault="004C2E98" w:rsidP="004C2E98">
            <w:pPr>
              <w:spacing w:after="0" w:line="240" w:lineRule="auto"/>
              <w:rPr>
                <w:rFonts w:ascii="Calibri" w:hAnsi="Calibri"/>
                <w:bCs/>
                <w:sz w:val="16"/>
                <w:szCs w:val="16"/>
              </w:rPr>
            </w:pPr>
            <w:r w:rsidRPr="00EE1E60">
              <w:rPr>
                <w:rFonts w:ascii="Calibri" w:hAnsi="Calibri"/>
                <w:bCs/>
                <w:sz w:val="16"/>
                <w:szCs w:val="16"/>
              </w:rPr>
              <w:t>EXTENT OF INVASION</w:t>
            </w:r>
          </w:p>
        </w:tc>
        <w:tc>
          <w:tcPr>
            <w:tcW w:w="2553" w:type="dxa"/>
            <w:shd w:val="clear" w:color="auto" w:fill="auto"/>
          </w:tcPr>
          <w:p w14:paraId="20FA44A9" w14:textId="3ED66E5C" w:rsidR="004C2E98" w:rsidRPr="004E38E3" w:rsidRDefault="004C2E98" w:rsidP="004C2E98">
            <w:pPr>
              <w:pStyle w:val="ListParagraph"/>
              <w:numPr>
                <w:ilvl w:val="0"/>
                <w:numId w:val="7"/>
              </w:numPr>
              <w:spacing w:after="100" w:line="240" w:lineRule="auto"/>
              <w:ind w:left="181" w:hanging="181"/>
              <w:rPr>
                <w:rFonts w:cs="Verdana"/>
                <w:iCs/>
                <w:sz w:val="16"/>
                <w:szCs w:val="16"/>
              </w:rPr>
            </w:pPr>
            <w:r w:rsidRPr="004E38E3">
              <w:rPr>
                <w:rFonts w:cs="Verdana"/>
                <w:iCs/>
                <w:sz w:val="16"/>
                <w:szCs w:val="16"/>
              </w:rPr>
              <w:t xml:space="preserve">Not identified </w:t>
            </w:r>
          </w:p>
          <w:p w14:paraId="6024FA37" w14:textId="77777777" w:rsidR="004C2E98" w:rsidRPr="00AA18AF" w:rsidRDefault="004C2E98" w:rsidP="00A61642">
            <w:pPr>
              <w:pStyle w:val="ListParagraph"/>
              <w:numPr>
                <w:ilvl w:val="0"/>
                <w:numId w:val="7"/>
              </w:numPr>
              <w:spacing w:after="0" w:line="240" w:lineRule="auto"/>
              <w:ind w:left="181" w:hanging="181"/>
              <w:rPr>
                <w:rFonts w:cs="Verdana"/>
                <w:iCs/>
                <w:sz w:val="16"/>
                <w:szCs w:val="16"/>
              </w:rPr>
            </w:pPr>
            <w:r w:rsidRPr="00AA18AF">
              <w:rPr>
                <w:rFonts w:cs="Verdana"/>
                <w:iCs/>
                <w:sz w:val="16"/>
                <w:szCs w:val="16"/>
              </w:rPr>
              <w:t xml:space="preserve">Present </w:t>
            </w:r>
            <w:r w:rsidRPr="004A3E59">
              <w:rPr>
                <w:rFonts w:cs="Verdana"/>
                <w:iCs/>
                <w:sz w:val="14"/>
                <w:szCs w:val="14"/>
              </w:rPr>
              <w:t>(select all that apply)</w:t>
            </w:r>
          </w:p>
          <w:p w14:paraId="59590F5F" w14:textId="77777777" w:rsidR="008E0A7C" w:rsidRDefault="008E0A7C" w:rsidP="008E0A7C">
            <w:pPr>
              <w:autoSpaceDE w:val="0"/>
              <w:autoSpaceDN w:val="0"/>
              <w:adjustRightInd w:val="0"/>
              <w:spacing w:after="0" w:line="181" w:lineRule="atLeast"/>
              <w:rPr>
                <w:sz w:val="16"/>
                <w:szCs w:val="16"/>
              </w:rPr>
            </w:pPr>
            <w:r>
              <w:rPr>
                <w:noProof/>
                <w:sz w:val="16"/>
                <w:szCs w:val="16"/>
              </w:rPr>
              <mc:AlternateContent>
                <mc:Choice Requires="wps">
                  <w:drawing>
                    <wp:anchor distT="0" distB="0" distL="114300" distR="114300" simplePos="0" relativeHeight="251659264" behindDoc="0" locked="0" layoutInCell="1" allowOverlap="1" wp14:anchorId="14936C93" wp14:editId="76B8EDBC">
                      <wp:simplePos x="0" y="0"/>
                      <wp:positionH relativeFrom="column">
                        <wp:posOffset>75565</wp:posOffset>
                      </wp:positionH>
                      <wp:positionV relativeFrom="paragraph">
                        <wp:posOffset>53975</wp:posOffset>
                      </wp:positionV>
                      <wp:extent cx="45085" cy="45085"/>
                      <wp:effectExtent l="0" t="0" r="12065" b="12065"/>
                      <wp:wrapNone/>
                      <wp:docPr id="1956702161" name="Text Box 10"/>
                      <wp:cNvGraphicFramePr/>
                      <a:graphic xmlns:a="http://schemas.openxmlformats.org/drawingml/2006/main">
                        <a:graphicData uri="http://schemas.microsoft.com/office/word/2010/wordprocessingShape">
                          <wps:wsp>
                            <wps:cNvSpPr txBox="1"/>
                            <wps:spPr>
                              <a:xfrm>
                                <a:off x="0" y="0"/>
                                <a:ext cx="45085" cy="45085"/>
                              </a:xfrm>
                              <a:prstGeom prst="rect">
                                <a:avLst/>
                              </a:prstGeom>
                              <a:solidFill>
                                <a:sysClr val="window" lastClr="FFFFFF"/>
                              </a:solidFill>
                              <a:ln w="6350">
                                <a:solidFill>
                                  <a:prstClr val="black"/>
                                </a:solidFill>
                              </a:ln>
                            </wps:spPr>
                            <wps:txbx>
                              <w:txbxContent>
                                <w:p w14:paraId="6858F154" w14:textId="77777777" w:rsidR="008E0A7C" w:rsidRDefault="008E0A7C" w:rsidP="008E0A7C">
                                  <w:r w:rsidRPr="00041D0F">
                                    <w:rPr>
                                      <w:noProof/>
                                    </w:rPr>
                                    <w:drawing>
                                      <wp:inline distT="0" distB="0" distL="0" distR="0" wp14:anchorId="24C52F2D" wp14:editId="3BAF90F6">
                                        <wp:extent cx="0" cy="0"/>
                                        <wp:effectExtent l="0" t="0" r="0" b="0"/>
                                        <wp:docPr id="195521828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4936C93" id="_x0000_t202" coordsize="21600,21600" o:spt="202" path="m,l,21600r21600,l21600,xe">
                      <v:stroke joinstyle="miter"/>
                      <v:path gradientshapeok="t" o:connecttype="rect"/>
                    </v:shapetype>
                    <v:shape id="Text Box 10" o:spid="_x0000_s1026" type="#_x0000_t202" style="position:absolute;margin-left:5.95pt;margin-top:4.25pt;width:3.55pt;height:3.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" fillcolor="window" strokeweight=".5pt">
                      <v:textbox>
                        <w:txbxContent>
                          <w:p w14:paraId="6858F154" w14:textId="77777777" w:rsidR="008E0A7C" w:rsidRDefault="008E0A7C" w:rsidP="008E0A7C">
                            <w:r w:rsidRPr="00041D0F">
                              <w:rPr>
                                <w:noProof/>
                              </w:rPr>
                              <w:drawing>
                                <wp:inline distT="0" distB="0" distL="0" distR="0" wp14:anchorId="24C52F2D" wp14:editId="3BAF90F6">
                                  <wp:extent cx="0" cy="0"/>
                                  <wp:effectExtent l="0" t="0" r="0" b="0"/>
                                  <wp:docPr id="195521828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Pr>
                <w:sz w:val="16"/>
                <w:szCs w:val="16"/>
              </w:rPr>
              <w:t xml:space="preserve">      </w:t>
            </w:r>
            <w:r w:rsidRPr="004E38E3">
              <w:rPr>
                <w:sz w:val="16"/>
                <w:szCs w:val="16"/>
              </w:rPr>
              <w:t>Clinical observation</w:t>
            </w:r>
            <w:r>
              <w:rPr>
                <w:sz w:val="16"/>
                <w:szCs w:val="16"/>
              </w:rPr>
              <w:t xml:space="preserve">   </w:t>
            </w:r>
            <w:r>
              <w:rPr>
                <w:noProof/>
                <w:sz w:val="16"/>
                <w:szCs w:val="16"/>
              </w:rPr>
              <w:drawing>
                <wp:inline distT="0" distB="0" distL="0" distR="0" wp14:anchorId="2F853730" wp14:editId="3445E3A0">
                  <wp:extent cx="57150" cy="57150"/>
                  <wp:effectExtent l="0" t="0" r="0" b="0"/>
                  <wp:docPr id="858651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50" cy="57150"/>
                          </a:xfrm>
                          <a:prstGeom prst="rect">
                            <a:avLst/>
                          </a:prstGeom>
                          <a:noFill/>
                        </pic:spPr>
                      </pic:pic>
                    </a:graphicData>
                  </a:graphic>
                </wp:inline>
              </w:drawing>
            </w:r>
            <w:r>
              <w:rPr>
                <w:sz w:val="16"/>
                <w:szCs w:val="16"/>
              </w:rPr>
              <w:t xml:space="preserve">Histologic                       </w:t>
            </w:r>
          </w:p>
          <w:p w14:paraId="48AF9FD4" w14:textId="77777777" w:rsidR="008E0A7C" w:rsidRPr="00201CF9" w:rsidRDefault="008E0A7C" w:rsidP="008E0A7C">
            <w:pPr>
              <w:autoSpaceDE w:val="0"/>
              <w:autoSpaceDN w:val="0"/>
              <w:adjustRightInd w:val="0"/>
              <w:spacing w:after="0" w:line="181" w:lineRule="atLeast"/>
              <w:rPr>
                <w:sz w:val="16"/>
                <w:szCs w:val="16"/>
              </w:rPr>
            </w:pPr>
            <w:r>
              <w:rPr>
                <w:sz w:val="16"/>
                <w:szCs w:val="16"/>
              </w:rPr>
              <w:t xml:space="preserve">      </w:t>
            </w:r>
            <w:r w:rsidRPr="00E2076F">
              <w:rPr>
                <w:sz w:val="16"/>
                <w:szCs w:val="16"/>
              </w:rPr>
              <w:t>and/or imaging</w:t>
            </w:r>
            <w:r w:rsidRPr="00C76670">
              <w:rPr>
                <w:sz w:val="16"/>
                <w:szCs w:val="16"/>
              </w:rPr>
              <w:t xml:space="preserve">   </w:t>
            </w:r>
          </w:p>
          <w:p w14:paraId="40556376" w14:textId="1B584A95" w:rsidR="004C2E98" w:rsidRDefault="000773FE" w:rsidP="004C2E98">
            <w:pPr>
              <w:spacing w:after="0" w:line="240" w:lineRule="auto"/>
              <w:rPr>
                <w:sz w:val="16"/>
                <w:szCs w:val="16"/>
              </w:rPr>
            </w:pPr>
            <w:r>
              <w:rPr>
                <w:noProof/>
                <w:sz w:val="16"/>
                <w:szCs w:val="16"/>
              </w:rPr>
              <w:drawing>
                <wp:anchor distT="0" distB="0" distL="114300" distR="114300" simplePos="0" relativeHeight="251660288" behindDoc="0" locked="0" layoutInCell="1" allowOverlap="1" wp14:anchorId="55F43726" wp14:editId="6541F3D9">
                  <wp:simplePos x="0" y="0"/>
                  <wp:positionH relativeFrom="column">
                    <wp:posOffset>1101090</wp:posOffset>
                  </wp:positionH>
                  <wp:positionV relativeFrom="paragraph">
                    <wp:posOffset>15240</wp:posOffset>
                  </wp:positionV>
                  <wp:extent cx="103505" cy="128270"/>
                  <wp:effectExtent l="0" t="0" r="0" b="5080"/>
                  <wp:wrapNone/>
                  <wp:docPr id="19888535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3505" cy="128270"/>
                          </a:xfrm>
                          <a:prstGeom prst="rect">
                            <a:avLst/>
                          </a:prstGeom>
                          <a:noFill/>
                        </pic:spPr>
                      </pic:pic>
                    </a:graphicData>
                  </a:graphic>
                </wp:anchor>
              </w:drawing>
            </w:r>
            <w:r>
              <w:rPr>
                <w:noProof/>
                <w:sz w:val="16"/>
                <w:szCs w:val="16"/>
              </w:rPr>
              <w:drawing>
                <wp:anchor distT="0" distB="0" distL="114300" distR="114300" simplePos="0" relativeHeight="251661312" behindDoc="0" locked="0" layoutInCell="1" allowOverlap="1" wp14:anchorId="6E2EF507" wp14:editId="2531EF9A">
                  <wp:simplePos x="0" y="0"/>
                  <wp:positionH relativeFrom="column">
                    <wp:posOffset>320040</wp:posOffset>
                  </wp:positionH>
                  <wp:positionV relativeFrom="paragraph">
                    <wp:posOffset>15240</wp:posOffset>
                  </wp:positionV>
                  <wp:extent cx="103505" cy="133985"/>
                  <wp:effectExtent l="0" t="0" r="0" b="0"/>
                  <wp:wrapNone/>
                  <wp:docPr id="14542696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05" cy="133985"/>
                          </a:xfrm>
                          <a:prstGeom prst="rect">
                            <a:avLst/>
                          </a:prstGeom>
                          <a:noFill/>
                        </pic:spPr>
                      </pic:pic>
                    </a:graphicData>
                  </a:graphic>
                  <wp14:sizeRelH relativeFrom="page">
                    <wp14:pctWidth>0</wp14:pctWidth>
                  </wp14:sizeRelH>
                  <wp14:sizeRelV relativeFrom="page">
                    <wp14:pctHeight>0</wp14:pctHeight>
                  </wp14:sizeRelV>
                </wp:anchor>
              </w:drawing>
            </w:r>
            <w:r w:rsidR="009E05FF">
              <w:rPr>
                <w:sz w:val="16"/>
                <w:szCs w:val="16"/>
              </w:rPr>
              <w:t xml:space="preserve">                                                </w:t>
            </w:r>
          </w:p>
          <w:p w14:paraId="7E756A5C" w14:textId="797E45DA" w:rsidR="005D183E" w:rsidRPr="00B23CEE" w:rsidRDefault="005D183E" w:rsidP="000773FE">
            <w:pPr>
              <w:pStyle w:val="ListParagraph"/>
              <w:numPr>
                <w:ilvl w:val="0"/>
                <w:numId w:val="9"/>
              </w:numPr>
              <w:spacing w:before="80" w:after="80" w:line="240" w:lineRule="auto"/>
              <w:ind w:left="465" w:hanging="142"/>
              <w:rPr>
                <w:sz w:val="16"/>
                <w:szCs w:val="16"/>
              </w:rPr>
            </w:pPr>
            <w:r w:rsidRPr="00B23CEE">
              <w:rPr>
                <w:sz w:val="16"/>
                <w:szCs w:val="16"/>
              </w:rPr>
              <w:t>Limited to mucosa and/or submucosa</w:t>
            </w:r>
          </w:p>
          <w:p w14:paraId="746ACBC3" w14:textId="73B02303" w:rsidR="004D48EB" w:rsidRPr="004D48EB" w:rsidRDefault="004D48EB" w:rsidP="004D48EB">
            <w:pPr>
              <w:spacing w:after="0" w:line="240" w:lineRule="auto"/>
              <w:ind w:firstLine="322"/>
              <w:rPr>
                <w:rFonts w:cstheme="minorHAnsi"/>
                <w:sz w:val="16"/>
                <w:szCs w:val="16"/>
              </w:rPr>
            </w:pPr>
            <w:r w:rsidRPr="004D48EB">
              <w:rPr>
                <w:rFonts w:cstheme="minorHAnsi"/>
                <w:b/>
                <w:bCs/>
                <w:color w:val="221E1F"/>
                <w:sz w:val="16"/>
                <w:szCs w:val="16"/>
              </w:rPr>
              <w:t>Moderately advanced</w:t>
            </w:r>
          </w:p>
          <w:p w14:paraId="6092AA0B" w14:textId="77777777" w:rsidR="00BE547B" w:rsidRPr="00BE547B" w:rsidRDefault="00BE547B" w:rsidP="00BE547B">
            <w:pPr>
              <w:numPr>
                <w:ilvl w:val="0"/>
                <w:numId w:val="3"/>
              </w:numPr>
              <w:spacing w:after="0" w:line="240" w:lineRule="auto"/>
              <w:ind w:left="460" w:hanging="141"/>
              <w:rPr>
                <w:sz w:val="16"/>
                <w:szCs w:val="16"/>
              </w:rPr>
            </w:pPr>
            <w:r w:rsidRPr="00BE547B">
              <w:rPr>
                <w:sz w:val="16"/>
                <w:szCs w:val="16"/>
              </w:rPr>
              <w:t xml:space="preserve">Deep soft tissues or muscle </w:t>
            </w:r>
          </w:p>
          <w:p w14:paraId="7592638D" w14:textId="77777777" w:rsidR="00BE547B" w:rsidRPr="00BE547B" w:rsidRDefault="00BE547B" w:rsidP="00BE547B">
            <w:pPr>
              <w:numPr>
                <w:ilvl w:val="0"/>
                <w:numId w:val="3"/>
              </w:numPr>
              <w:spacing w:after="0" w:line="240" w:lineRule="auto"/>
              <w:ind w:left="460" w:hanging="141"/>
              <w:rPr>
                <w:sz w:val="16"/>
                <w:szCs w:val="16"/>
              </w:rPr>
            </w:pPr>
            <w:r w:rsidRPr="00BE547B">
              <w:rPr>
                <w:sz w:val="16"/>
                <w:szCs w:val="16"/>
              </w:rPr>
              <w:t xml:space="preserve">Cartilage </w:t>
            </w:r>
          </w:p>
          <w:p w14:paraId="182C57A7" w14:textId="1EEB7140" w:rsidR="00BE547B" w:rsidRDefault="00BE547B" w:rsidP="00BE547B">
            <w:pPr>
              <w:numPr>
                <w:ilvl w:val="0"/>
                <w:numId w:val="3"/>
              </w:numPr>
              <w:spacing w:after="0" w:line="240" w:lineRule="auto"/>
              <w:ind w:left="460" w:hanging="141"/>
              <w:rPr>
                <w:sz w:val="16"/>
                <w:szCs w:val="16"/>
              </w:rPr>
            </w:pPr>
            <w:r w:rsidRPr="00BE547B">
              <w:rPr>
                <w:sz w:val="16"/>
                <w:szCs w:val="16"/>
              </w:rPr>
              <w:t>Bone</w:t>
            </w:r>
          </w:p>
          <w:p w14:paraId="78943B1E" w14:textId="77777777" w:rsidR="00BE547B" w:rsidRPr="003F32BE" w:rsidRDefault="00BE547B" w:rsidP="003F32BE">
            <w:pPr>
              <w:pStyle w:val="ListParagraph"/>
              <w:numPr>
                <w:ilvl w:val="0"/>
                <w:numId w:val="26"/>
              </w:numPr>
              <w:spacing w:after="0" w:line="240" w:lineRule="auto"/>
              <w:ind w:left="605" w:hanging="142"/>
              <w:rPr>
                <w:sz w:val="16"/>
                <w:szCs w:val="16"/>
              </w:rPr>
            </w:pPr>
            <w:r w:rsidRPr="003F32BE">
              <w:rPr>
                <w:sz w:val="16"/>
                <w:szCs w:val="16"/>
              </w:rPr>
              <w:t>Superficial cortical bone involvement</w:t>
            </w:r>
          </w:p>
          <w:p w14:paraId="2E4355AB" w14:textId="69ACEAA7" w:rsidR="00BE547B" w:rsidRPr="003F32BE" w:rsidRDefault="00BE547B" w:rsidP="003F32BE">
            <w:pPr>
              <w:pStyle w:val="ListParagraph"/>
              <w:numPr>
                <w:ilvl w:val="0"/>
                <w:numId w:val="26"/>
              </w:numPr>
              <w:spacing w:after="0" w:line="240" w:lineRule="auto"/>
              <w:ind w:left="605" w:hanging="142"/>
              <w:rPr>
                <w:sz w:val="16"/>
                <w:szCs w:val="16"/>
              </w:rPr>
            </w:pPr>
            <w:r w:rsidRPr="003F32BE">
              <w:rPr>
                <w:sz w:val="16"/>
                <w:szCs w:val="16"/>
              </w:rPr>
              <w:t>Medullary bone involvement</w:t>
            </w:r>
          </w:p>
          <w:p w14:paraId="1E60771B" w14:textId="77777777" w:rsidR="003F32BE" w:rsidRDefault="003F32BE" w:rsidP="00EA5464">
            <w:pPr>
              <w:numPr>
                <w:ilvl w:val="0"/>
                <w:numId w:val="3"/>
              </w:numPr>
              <w:spacing w:after="100" w:line="240" w:lineRule="auto"/>
              <w:ind w:left="460" w:hanging="142"/>
              <w:rPr>
                <w:sz w:val="16"/>
                <w:szCs w:val="16"/>
              </w:rPr>
            </w:pPr>
            <w:r w:rsidRPr="003F32BE">
              <w:rPr>
                <w:sz w:val="16"/>
                <w:szCs w:val="16"/>
              </w:rPr>
              <w:t>Overlying skin</w:t>
            </w:r>
          </w:p>
          <w:p w14:paraId="304B6479" w14:textId="449EA818" w:rsidR="00EA5464" w:rsidRPr="004D48EB" w:rsidRDefault="00EA5464" w:rsidP="00EA5464">
            <w:pPr>
              <w:spacing w:after="0" w:line="240" w:lineRule="auto"/>
              <w:ind w:firstLine="322"/>
              <w:rPr>
                <w:rFonts w:cstheme="minorHAnsi"/>
                <w:sz w:val="16"/>
                <w:szCs w:val="16"/>
              </w:rPr>
            </w:pPr>
            <w:r w:rsidRPr="00EA5464">
              <w:rPr>
                <w:rFonts w:cstheme="minorHAnsi"/>
                <w:b/>
                <w:bCs/>
                <w:color w:val="221E1F"/>
                <w:sz w:val="16"/>
                <w:szCs w:val="16"/>
              </w:rPr>
              <w:t>Very advanced invasion</w:t>
            </w:r>
          </w:p>
          <w:p w14:paraId="24AB4B1F" w14:textId="77777777" w:rsidR="002A2DD4" w:rsidRPr="002A2DD4" w:rsidRDefault="002A2DD4" w:rsidP="004F7636">
            <w:pPr>
              <w:numPr>
                <w:ilvl w:val="0"/>
                <w:numId w:val="3"/>
              </w:numPr>
              <w:spacing w:after="0" w:line="240" w:lineRule="auto"/>
              <w:ind w:left="460" w:hanging="142"/>
              <w:rPr>
                <w:sz w:val="16"/>
                <w:szCs w:val="16"/>
              </w:rPr>
            </w:pPr>
            <w:r w:rsidRPr="002A2DD4">
              <w:rPr>
                <w:sz w:val="16"/>
                <w:szCs w:val="16"/>
              </w:rPr>
              <w:t>Brain</w:t>
            </w:r>
          </w:p>
          <w:p w14:paraId="5A6DB94E" w14:textId="77777777" w:rsidR="002A2DD4" w:rsidRPr="002A2DD4" w:rsidRDefault="002A2DD4" w:rsidP="004F7636">
            <w:pPr>
              <w:numPr>
                <w:ilvl w:val="0"/>
                <w:numId w:val="3"/>
              </w:numPr>
              <w:spacing w:after="0" w:line="240" w:lineRule="auto"/>
              <w:ind w:left="460" w:hanging="142"/>
              <w:rPr>
                <w:sz w:val="16"/>
                <w:szCs w:val="16"/>
              </w:rPr>
            </w:pPr>
            <w:r w:rsidRPr="002A2DD4">
              <w:rPr>
                <w:sz w:val="16"/>
                <w:szCs w:val="16"/>
              </w:rPr>
              <w:t>Dura</w:t>
            </w:r>
          </w:p>
          <w:p w14:paraId="3E6AC565" w14:textId="77777777" w:rsidR="002A2DD4" w:rsidRPr="002A2DD4" w:rsidRDefault="002A2DD4" w:rsidP="004F7636">
            <w:pPr>
              <w:numPr>
                <w:ilvl w:val="0"/>
                <w:numId w:val="3"/>
              </w:numPr>
              <w:spacing w:after="0" w:line="240" w:lineRule="auto"/>
              <w:ind w:left="460" w:hanging="142"/>
              <w:rPr>
                <w:sz w:val="16"/>
                <w:szCs w:val="16"/>
              </w:rPr>
            </w:pPr>
            <w:proofErr w:type="spellStart"/>
            <w:r w:rsidRPr="002A2DD4">
              <w:rPr>
                <w:sz w:val="16"/>
                <w:szCs w:val="16"/>
              </w:rPr>
              <w:t>Skullbase</w:t>
            </w:r>
            <w:proofErr w:type="spellEnd"/>
          </w:p>
          <w:p w14:paraId="2123884A" w14:textId="77777777" w:rsidR="002A2DD4" w:rsidRPr="002A2DD4" w:rsidRDefault="002A2DD4" w:rsidP="004F7636">
            <w:pPr>
              <w:numPr>
                <w:ilvl w:val="0"/>
                <w:numId w:val="3"/>
              </w:numPr>
              <w:spacing w:after="0" w:line="240" w:lineRule="auto"/>
              <w:ind w:left="460" w:hanging="142"/>
              <w:rPr>
                <w:sz w:val="16"/>
                <w:szCs w:val="16"/>
              </w:rPr>
            </w:pPr>
            <w:r w:rsidRPr="002A2DD4">
              <w:rPr>
                <w:sz w:val="16"/>
                <w:szCs w:val="16"/>
              </w:rPr>
              <w:t xml:space="preserve">Any lower cranial nerves (IX, X, </w:t>
            </w:r>
            <w:proofErr w:type="gramStart"/>
            <w:r w:rsidRPr="002A2DD4">
              <w:rPr>
                <w:sz w:val="16"/>
                <w:szCs w:val="16"/>
              </w:rPr>
              <w:t>XI,XII</w:t>
            </w:r>
            <w:proofErr w:type="gramEnd"/>
            <w:r w:rsidRPr="002A2DD4">
              <w:rPr>
                <w:sz w:val="16"/>
                <w:szCs w:val="16"/>
              </w:rPr>
              <w:t>)</w:t>
            </w:r>
          </w:p>
          <w:p w14:paraId="6B303521" w14:textId="77777777" w:rsidR="002A2DD4" w:rsidRPr="002A2DD4" w:rsidRDefault="002A2DD4" w:rsidP="004F7636">
            <w:pPr>
              <w:numPr>
                <w:ilvl w:val="0"/>
                <w:numId w:val="3"/>
              </w:numPr>
              <w:spacing w:after="0" w:line="240" w:lineRule="auto"/>
              <w:ind w:left="460" w:hanging="142"/>
              <w:rPr>
                <w:sz w:val="16"/>
                <w:szCs w:val="16"/>
              </w:rPr>
            </w:pPr>
            <w:r w:rsidRPr="002A2DD4">
              <w:rPr>
                <w:sz w:val="16"/>
                <w:szCs w:val="16"/>
              </w:rPr>
              <w:t>Masticator space</w:t>
            </w:r>
          </w:p>
          <w:p w14:paraId="3373204F" w14:textId="77777777" w:rsidR="002A2DD4" w:rsidRPr="002A2DD4" w:rsidRDefault="002A2DD4" w:rsidP="004F7636">
            <w:pPr>
              <w:numPr>
                <w:ilvl w:val="0"/>
                <w:numId w:val="3"/>
              </w:numPr>
              <w:spacing w:after="0" w:line="240" w:lineRule="auto"/>
              <w:ind w:left="460" w:hanging="142"/>
              <w:rPr>
                <w:sz w:val="16"/>
                <w:szCs w:val="16"/>
              </w:rPr>
            </w:pPr>
            <w:r w:rsidRPr="002A2DD4">
              <w:rPr>
                <w:sz w:val="16"/>
                <w:szCs w:val="16"/>
              </w:rPr>
              <w:t>Carotid artery</w:t>
            </w:r>
          </w:p>
          <w:p w14:paraId="62AB5123" w14:textId="77777777" w:rsidR="002A2DD4" w:rsidRPr="002A2DD4" w:rsidRDefault="002A2DD4" w:rsidP="004F7636">
            <w:pPr>
              <w:numPr>
                <w:ilvl w:val="0"/>
                <w:numId w:val="3"/>
              </w:numPr>
              <w:spacing w:after="0" w:line="240" w:lineRule="auto"/>
              <w:ind w:left="460" w:hanging="142"/>
              <w:rPr>
                <w:sz w:val="16"/>
                <w:szCs w:val="16"/>
              </w:rPr>
            </w:pPr>
            <w:r w:rsidRPr="002A2DD4">
              <w:rPr>
                <w:sz w:val="16"/>
                <w:szCs w:val="16"/>
              </w:rPr>
              <w:t>Prevertebral space</w:t>
            </w:r>
          </w:p>
          <w:p w14:paraId="1EDB47EE" w14:textId="77777777" w:rsidR="004F7636" w:rsidRDefault="002A2DD4" w:rsidP="004F7636">
            <w:pPr>
              <w:numPr>
                <w:ilvl w:val="0"/>
                <w:numId w:val="3"/>
              </w:numPr>
              <w:spacing w:after="0" w:line="240" w:lineRule="auto"/>
              <w:ind w:left="460" w:hanging="142"/>
              <w:rPr>
                <w:sz w:val="16"/>
                <w:szCs w:val="16"/>
              </w:rPr>
            </w:pPr>
            <w:r w:rsidRPr="002A2DD4">
              <w:rPr>
                <w:sz w:val="16"/>
                <w:szCs w:val="16"/>
              </w:rPr>
              <w:t>Mediastinal structures</w:t>
            </w:r>
          </w:p>
          <w:p w14:paraId="2BBA311E" w14:textId="2740AA0E" w:rsidR="004C2E98" w:rsidRPr="001C3939" w:rsidRDefault="001C3939" w:rsidP="001C3939">
            <w:pPr>
              <w:pStyle w:val="ListParagraph"/>
              <w:numPr>
                <w:ilvl w:val="0"/>
                <w:numId w:val="9"/>
              </w:numPr>
              <w:spacing w:after="100" w:line="240" w:lineRule="auto"/>
              <w:ind w:left="465" w:hanging="142"/>
              <w:rPr>
                <w:i/>
                <w:iCs/>
                <w:sz w:val="16"/>
                <w:szCs w:val="16"/>
              </w:rPr>
            </w:pPr>
            <w:r w:rsidRPr="001C3939">
              <w:rPr>
                <w:sz w:val="16"/>
                <w:szCs w:val="16"/>
              </w:rPr>
              <w:t xml:space="preserve">Cannot be assessed, </w:t>
            </w:r>
            <w:r w:rsidRPr="001C3939">
              <w:rPr>
                <w:i/>
                <w:iCs/>
                <w:sz w:val="16"/>
                <w:szCs w:val="16"/>
              </w:rPr>
              <w:t>specify</w:t>
            </w:r>
            <w:r w:rsidR="004C2E98" w:rsidRPr="001C3939">
              <w:rPr>
                <w:i/>
                <w:iCs/>
                <w:sz w:val="16"/>
                <w:szCs w:val="16"/>
              </w:rPr>
              <w:t xml:space="preserve"> </w:t>
            </w:r>
          </w:p>
        </w:tc>
        <w:tc>
          <w:tcPr>
            <w:tcW w:w="7799" w:type="dxa"/>
            <w:shd w:val="clear" w:color="auto" w:fill="auto"/>
          </w:tcPr>
          <w:p w14:paraId="56B7C0AD" w14:textId="77777777" w:rsidR="006B5FAB" w:rsidRPr="006B5FAB" w:rsidRDefault="006B5FAB" w:rsidP="006B5F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16"/>
                <w:szCs w:val="16"/>
              </w:rPr>
            </w:pPr>
            <w:r w:rsidRPr="006B5FAB">
              <w:rPr>
                <w:sz w:val="16"/>
                <w:szCs w:val="16"/>
              </w:rPr>
              <w:t xml:space="preserve">Pathologic evaluation of mucosal melanomas of the head and neck includes determining the associated tissues and anatomic structures involved which directly relates to staging and prognosis. Those tumours limited to the mucosa and/or submucosa correspond to pT3 classification in </w:t>
            </w:r>
            <w:r w:rsidRPr="006B5FAB">
              <w:rPr>
                <w:rFonts w:cs="CenturyGothic"/>
                <w:color w:val="000000"/>
                <w:sz w:val="16"/>
                <w:szCs w:val="16"/>
              </w:rPr>
              <w:t>Union for International Cancer Control (UICC)/American Joint Committee on Cancer (AJCC)</w:t>
            </w:r>
            <w:r w:rsidRPr="006B5FAB">
              <w:rPr>
                <w:sz w:val="16"/>
                <w:szCs w:val="16"/>
              </w:rPr>
              <w:t xml:space="preserve"> the lowest classification for this aggressive tumour.</w:t>
            </w:r>
            <w:r w:rsidRPr="006B5FAB">
              <w:rPr>
                <w:sz w:val="16"/>
                <w:szCs w:val="16"/>
              </w:rPr>
              <w:fldChar w:fldCharType="begin"/>
            </w:r>
            <w:r w:rsidRPr="006B5FAB">
              <w:rPr>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vpa2zdr59wdzf5et02l5d556xps9ftrtav9f"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Cite&gt;&lt;Author&gt;Amin MB&lt;/Author&gt;&lt;Year&gt;2017&lt;/Year&gt;&lt;RecNum&gt;2447&lt;/RecNum&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6B5FAB">
              <w:rPr>
                <w:sz w:val="16"/>
                <w:szCs w:val="16"/>
              </w:rPr>
              <w:fldChar w:fldCharType="separate"/>
            </w:r>
            <w:r w:rsidRPr="006B5FAB">
              <w:rPr>
                <w:noProof/>
                <w:sz w:val="16"/>
                <w:szCs w:val="16"/>
                <w:vertAlign w:val="superscript"/>
              </w:rPr>
              <w:t>1,2</w:t>
            </w:r>
            <w:r w:rsidRPr="006B5FAB">
              <w:rPr>
                <w:sz w:val="16"/>
                <w:szCs w:val="16"/>
              </w:rPr>
              <w:fldChar w:fldCharType="end"/>
            </w:r>
            <w:r w:rsidRPr="006B5FAB">
              <w:rPr>
                <w:sz w:val="16"/>
                <w:szCs w:val="16"/>
              </w:rPr>
              <w:t xml:space="preserve"> </w:t>
            </w:r>
          </w:p>
          <w:p w14:paraId="626791B3" w14:textId="77777777" w:rsidR="006B5FAB" w:rsidRPr="006B5FAB" w:rsidRDefault="006B5FAB" w:rsidP="006B5F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16"/>
                <w:szCs w:val="16"/>
              </w:rPr>
            </w:pPr>
          </w:p>
          <w:p w14:paraId="3A4D6C99" w14:textId="77777777" w:rsidR="006B5FAB" w:rsidRPr="006B5FAB" w:rsidRDefault="006B5FAB" w:rsidP="003310B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16"/>
                <w:szCs w:val="16"/>
              </w:rPr>
            </w:pPr>
            <w:r w:rsidRPr="006B5FAB">
              <w:rPr>
                <w:sz w:val="16"/>
                <w:szCs w:val="16"/>
              </w:rPr>
              <w:t>Often invasion into other tissues indicates a moderately advanced tumour (pT4a), including invasion into deep soft tissue or muscle, underlying cartilage, bone or overlying skin.</w:t>
            </w:r>
          </w:p>
          <w:p w14:paraId="474C0AFD" w14:textId="77777777" w:rsidR="006B5FAB" w:rsidRPr="006B5FAB" w:rsidRDefault="006B5FAB" w:rsidP="006B5F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16"/>
                <w:szCs w:val="16"/>
              </w:rPr>
            </w:pPr>
          </w:p>
          <w:p w14:paraId="4B4E6AD8" w14:textId="77777777" w:rsidR="006B5FAB" w:rsidRPr="006B5FAB" w:rsidRDefault="006B5FAB" w:rsidP="006B5FA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sz w:val="16"/>
                <w:szCs w:val="16"/>
              </w:rPr>
            </w:pPr>
            <w:r w:rsidRPr="006B5FAB">
              <w:rPr>
                <w:sz w:val="16"/>
                <w:szCs w:val="16"/>
              </w:rPr>
              <w:t>Similarly, recognition of invasion into surrounding subsites is also recorded as a core element. The following sites indicate a very advanced (pT4b), including</w:t>
            </w:r>
            <w:r w:rsidRPr="006B5FAB">
              <w:rPr>
                <w:rFonts w:ascii="Helvetica" w:hAnsi="Helvetica" w:cs="Helvetica"/>
                <w:color w:val="000000"/>
                <w:sz w:val="16"/>
                <w:szCs w:val="16"/>
                <w:lang w:val="en-US"/>
              </w:rPr>
              <w:t xml:space="preserve"> </w:t>
            </w:r>
            <w:r w:rsidRPr="006B5FAB">
              <w:rPr>
                <w:sz w:val="16"/>
                <w:szCs w:val="16"/>
              </w:rPr>
              <w:t xml:space="preserve">brain, dura, skull base, any cranial nerves (IX, X, </w:t>
            </w:r>
            <w:proofErr w:type="gramStart"/>
            <w:r w:rsidRPr="006B5FAB">
              <w:rPr>
                <w:sz w:val="16"/>
                <w:szCs w:val="16"/>
              </w:rPr>
              <w:t>XI,XII</w:t>
            </w:r>
            <w:proofErr w:type="gramEnd"/>
            <w:r w:rsidRPr="006B5FAB">
              <w:rPr>
                <w:sz w:val="16"/>
                <w:szCs w:val="16"/>
              </w:rPr>
              <w:t>), masticator space, carotid artery, prevertebral space, and/or mediastinal structures.</w:t>
            </w:r>
          </w:p>
          <w:p w14:paraId="1A65BFA1" w14:textId="77777777" w:rsidR="006B5FAB" w:rsidRPr="006B5FAB" w:rsidRDefault="006B5FAB" w:rsidP="006B5FAB">
            <w:pPr>
              <w:spacing w:after="0"/>
              <w:rPr>
                <w:b/>
                <w:bCs/>
                <w:sz w:val="16"/>
                <w:szCs w:val="16"/>
              </w:rPr>
            </w:pPr>
          </w:p>
          <w:p w14:paraId="4C755130" w14:textId="77777777" w:rsidR="006B5FAB" w:rsidRPr="006B5FAB" w:rsidRDefault="006B5FAB" w:rsidP="006B5FAB">
            <w:pPr>
              <w:spacing w:after="0"/>
              <w:rPr>
                <w:sz w:val="16"/>
                <w:szCs w:val="16"/>
              </w:rPr>
            </w:pPr>
            <w:r w:rsidRPr="006B5FAB">
              <w:rPr>
                <w:b/>
                <w:bCs/>
                <w:sz w:val="16"/>
                <w:szCs w:val="16"/>
              </w:rPr>
              <w:t>References</w:t>
            </w:r>
            <w:r w:rsidRPr="006B5FAB">
              <w:rPr>
                <w:sz w:val="16"/>
                <w:szCs w:val="16"/>
              </w:rPr>
              <w:fldChar w:fldCharType="begin"/>
            </w:r>
            <w:r w:rsidRPr="006B5FAB">
              <w:rPr>
                <w:sz w:val="16"/>
                <w:szCs w:val="16"/>
              </w:rPr>
              <w:instrText xml:space="preserve"> ADDIN EN.REFLIST </w:instrText>
            </w:r>
            <w:r w:rsidRPr="006B5FAB">
              <w:rPr>
                <w:sz w:val="16"/>
                <w:szCs w:val="16"/>
              </w:rPr>
              <w:fldChar w:fldCharType="separate"/>
            </w:r>
          </w:p>
          <w:p w14:paraId="00FED58B" w14:textId="5EE83D62" w:rsidR="006B5FAB" w:rsidRPr="006B5FAB" w:rsidRDefault="006B5FAB" w:rsidP="006B5FAB">
            <w:pPr>
              <w:pStyle w:val="EndNoteBibliography"/>
              <w:spacing w:after="0"/>
              <w:ind w:left="318" w:hanging="318"/>
              <w:rPr>
                <w:sz w:val="16"/>
                <w:szCs w:val="16"/>
              </w:rPr>
            </w:pPr>
            <w:r w:rsidRPr="006B5FAB">
              <w:rPr>
                <w:sz w:val="16"/>
                <w:szCs w:val="16"/>
              </w:rPr>
              <w:t>1</w:t>
            </w:r>
            <w:r w:rsidRPr="006B5FAB">
              <w:rPr>
                <w:sz w:val="16"/>
                <w:szCs w:val="16"/>
              </w:rPr>
              <w:tab/>
            </w:r>
            <w:r w:rsidRPr="006B5FAB">
              <w:rPr>
                <w:rFonts w:cs="Segoe UI"/>
                <w:color w:val="000000"/>
                <w:sz w:val="16"/>
                <w:szCs w:val="16"/>
                <w:lang w:val="en"/>
              </w:rPr>
              <w:t xml:space="preserve">Brierley JD, Gospodarowicz MK and Wittekind C (eds) (2016). </w:t>
            </w:r>
            <w:r w:rsidRPr="006B5FAB">
              <w:rPr>
                <w:rFonts w:cs="Segoe UI"/>
                <w:i/>
                <w:iCs/>
                <w:color w:val="000000"/>
                <w:sz w:val="16"/>
                <w:szCs w:val="16"/>
                <w:lang w:val="en"/>
              </w:rPr>
              <w:t>Union for International Cancer Control.</w:t>
            </w:r>
            <w:r w:rsidRPr="006B5FAB">
              <w:rPr>
                <w:rFonts w:cs="Segoe UI"/>
                <w:color w:val="000000"/>
                <w:sz w:val="16"/>
                <w:szCs w:val="16"/>
                <w:lang w:val="en"/>
              </w:rPr>
              <w:t xml:space="preserve"> </w:t>
            </w:r>
            <w:r w:rsidRPr="006B5FAB">
              <w:rPr>
                <w:rFonts w:cs="Segoe UI"/>
                <w:i/>
                <w:iCs/>
                <w:color w:val="000000"/>
                <w:sz w:val="16"/>
                <w:szCs w:val="16"/>
                <w:lang w:val="en"/>
              </w:rPr>
              <w:t>TNM Classification of Malignant Tumours, 8th Edition</w:t>
            </w:r>
            <w:r w:rsidRPr="006B5FAB">
              <w:rPr>
                <w:rFonts w:cs="Segoe UI"/>
                <w:color w:val="000000"/>
                <w:sz w:val="16"/>
                <w:szCs w:val="16"/>
                <w:lang w:val="en"/>
              </w:rPr>
              <w:t xml:space="preserve">, Wiley, </w:t>
            </w:r>
            <w:r w:rsidRPr="006B5FAB">
              <w:rPr>
                <w:sz w:val="16"/>
                <w:szCs w:val="16"/>
              </w:rPr>
              <w:t>USA.</w:t>
            </w:r>
          </w:p>
          <w:p w14:paraId="4B52ED64" w14:textId="77777777" w:rsidR="006B5FAB" w:rsidRPr="006B5FAB" w:rsidRDefault="006B5FAB" w:rsidP="006B5FAB">
            <w:pPr>
              <w:pStyle w:val="EndNoteBibliography"/>
              <w:spacing w:after="0"/>
              <w:ind w:left="318" w:hanging="318"/>
              <w:rPr>
                <w:sz w:val="16"/>
                <w:szCs w:val="16"/>
              </w:rPr>
            </w:pPr>
            <w:r w:rsidRPr="006B5FAB">
              <w:rPr>
                <w:sz w:val="16"/>
                <w:szCs w:val="16"/>
              </w:rPr>
              <w:t>2</w:t>
            </w:r>
            <w:r w:rsidRPr="006B5FAB">
              <w:rPr>
                <w:sz w:val="16"/>
                <w:szCs w:val="16"/>
              </w:rPr>
              <w:tab/>
              <w:t>Amin MB, Edge SB, Greene FL, Byrd DR, Brookland RK, Washington MK, Gershenwald JE, Compton CC, Hess KR, Sullivan DC, Jessup JM, Brierley JD, Gaspar LE, Schilsky RL, Balch CM, Winchester DP, Asare EA, Madera M, Gress DM and Meyer LR (eds) (2017).</w:t>
            </w:r>
            <w:r w:rsidRPr="006B5FAB">
              <w:rPr>
                <w:i/>
                <w:sz w:val="16"/>
                <w:szCs w:val="16"/>
              </w:rPr>
              <w:t xml:space="preserve"> AJCC Cancer Staging Manual. 8th ed.</w:t>
            </w:r>
            <w:r w:rsidRPr="006B5FAB">
              <w:rPr>
                <w:sz w:val="16"/>
                <w:szCs w:val="16"/>
              </w:rPr>
              <w:t>, Springer, New York.</w:t>
            </w:r>
          </w:p>
          <w:p w14:paraId="476A0280" w14:textId="77777777" w:rsidR="006B5FAB" w:rsidRPr="006B5FAB" w:rsidRDefault="006B5FAB" w:rsidP="006B5FAB">
            <w:pPr>
              <w:pStyle w:val="EndNoteBibliography"/>
              <w:rPr>
                <w:sz w:val="16"/>
                <w:szCs w:val="16"/>
              </w:rPr>
            </w:pPr>
          </w:p>
          <w:p w14:paraId="20FB15DB" w14:textId="48EEC064" w:rsidR="004C2E98" w:rsidRPr="006B5FAB" w:rsidRDefault="006B5FAB" w:rsidP="006B5FAB">
            <w:pPr>
              <w:pStyle w:val="EndNoteBibliography"/>
              <w:ind w:left="318" w:hanging="318"/>
              <w:rPr>
                <w:rFonts w:asciiTheme="minorHAnsi" w:hAnsiTheme="minorHAnsi" w:cstheme="minorHAnsi"/>
                <w:color w:val="000000"/>
                <w:sz w:val="16"/>
                <w:szCs w:val="16"/>
                <w:lang w:val="en-AU"/>
              </w:rPr>
            </w:pPr>
            <w:r w:rsidRPr="006B5FAB">
              <w:rPr>
                <w:sz w:val="16"/>
                <w:szCs w:val="16"/>
              </w:rPr>
              <w:fldChar w:fldCharType="end"/>
            </w:r>
          </w:p>
        </w:tc>
        <w:tc>
          <w:tcPr>
            <w:tcW w:w="2098" w:type="dxa"/>
            <w:shd w:val="clear" w:color="auto" w:fill="auto"/>
          </w:tcPr>
          <w:p w14:paraId="5B8230BF" w14:textId="77777777" w:rsidR="004C2E98" w:rsidRPr="002008ED" w:rsidRDefault="004C2E98" w:rsidP="004C2E98">
            <w:pPr>
              <w:spacing w:after="0" w:line="240" w:lineRule="auto"/>
              <w:rPr>
                <w:color w:val="000000"/>
                <w:sz w:val="16"/>
                <w:szCs w:val="16"/>
              </w:rPr>
            </w:pPr>
          </w:p>
        </w:tc>
      </w:tr>
      <w:tr w:rsidR="004C2E98" w:rsidRPr="00CC5E7C" w14:paraId="3EAC5479" w14:textId="77777777" w:rsidTr="005C42DF">
        <w:trPr>
          <w:trHeight w:val="456"/>
        </w:trPr>
        <w:tc>
          <w:tcPr>
            <w:tcW w:w="865" w:type="dxa"/>
            <w:shd w:val="clear" w:color="000000" w:fill="EEECE1"/>
          </w:tcPr>
          <w:p w14:paraId="75ED625E" w14:textId="62D784D5" w:rsidR="004C2E98" w:rsidRDefault="00001C40" w:rsidP="004C2E98">
            <w:pPr>
              <w:spacing w:after="0" w:line="240" w:lineRule="auto"/>
              <w:rPr>
                <w:rFonts w:ascii="Calibri" w:hAnsi="Calibri"/>
                <w:sz w:val="16"/>
                <w:szCs w:val="16"/>
              </w:rPr>
            </w:pPr>
            <w:r>
              <w:rPr>
                <w:rFonts w:ascii="Calibri" w:hAnsi="Calibri"/>
                <w:sz w:val="16"/>
                <w:szCs w:val="16"/>
              </w:rPr>
              <w:t>Non-c</w:t>
            </w:r>
            <w:r w:rsidR="004C2E98">
              <w:rPr>
                <w:rFonts w:ascii="Calibri" w:hAnsi="Calibri"/>
                <w:sz w:val="16"/>
                <w:szCs w:val="16"/>
              </w:rPr>
              <w:t>ore</w:t>
            </w:r>
          </w:p>
        </w:tc>
        <w:tc>
          <w:tcPr>
            <w:tcW w:w="1871" w:type="dxa"/>
            <w:shd w:val="clear" w:color="000000" w:fill="EEECE1"/>
          </w:tcPr>
          <w:p w14:paraId="2EE3B645" w14:textId="3083EB0D" w:rsidR="004C2E98" w:rsidRPr="00174250" w:rsidRDefault="004C2E98" w:rsidP="004C2E98">
            <w:pPr>
              <w:spacing w:after="0" w:line="240" w:lineRule="auto"/>
              <w:rPr>
                <w:rFonts w:ascii="Calibri" w:hAnsi="Calibri"/>
                <w:bCs/>
                <w:sz w:val="16"/>
                <w:szCs w:val="16"/>
              </w:rPr>
            </w:pPr>
            <w:r w:rsidRPr="00D11CBF">
              <w:rPr>
                <w:rFonts w:ascii="Calibri" w:hAnsi="Calibri"/>
                <w:bCs/>
                <w:color w:val="808080" w:themeColor="background1" w:themeShade="80"/>
                <w:sz w:val="16"/>
                <w:szCs w:val="16"/>
              </w:rPr>
              <w:t>LYMPHOVASCULAR INVASION</w:t>
            </w:r>
          </w:p>
        </w:tc>
        <w:tc>
          <w:tcPr>
            <w:tcW w:w="2553" w:type="dxa"/>
            <w:shd w:val="clear" w:color="auto" w:fill="auto"/>
          </w:tcPr>
          <w:p w14:paraId="679F877C" w14:textId="77777777" w:rsidR="004C2E98" w:rsidRPr="00001C40" w:rsidRDefault="004C2E98" w:rsidP="00001C40">
            <w:pPr>
              <w:pStyle w:val="ListParagraph"/>
              <w:numPr>
                <w:ilvl w:val="0"/>
                <w:numId w:val="6"/>
              </w:numPr>
              <w:spacing w:after="0" w:line="240" w:lineRule="auto"/>
              <w:ind w:left="180" w:hanging="180"/>
              <w:rPr>
                <w:color w:val="808080" w:themeColor="background1" w:themeShade="80"/>
                <w:sz w:val="16"/>
                <w:szCs w:val="16"/>
              </w:rPr>
            </w:pPr>
            <w:r w:rsidRPr="00001C40">
              <w:rPr>
                <w:color w:val="808080" w:themeColor="background1" w:themeShade="80"/>
                <w:sz w:val="16"/>
                <w:szCs w:val="16"/>
              </w:rPr>
              <w:t xml:space="preserve">Not identified </w:t>
            </w:r>
          </w:p>
          <w:p w14:paraId="70D4544C" w14:textId="36C0F410" w:rsidR="004C2E98" w:rsidRPr="00001C40" w:rsidRDefault="004C2E98" w:rsidP="00001C40">
            <w:pPr>
              <w:pStyle w:val="ListParagraph"/>
              <w:numPr>
                <w:ilvl w:val="0"/>
                <w:numId w:val="6"/>
              </w:numPr>
              <w:spacing w:after="0" w:line="240" w:lineRule="auto"/>
              <w:ind w:left="180" w:hanging="180"/>
              <w:rPr>
                <w:color w:val="808080" w:themeColor="background1" w:themeShade="80"/>
                <w:sz w:val="16"/>
                <w:szCs w:val="16"/>
              </w:rPr>
            </w:pPr>
            <w:r w:rsidRPr="00001C40">
              <w:rPr>
                <w:color w:val="808080" w:themeColor="background1" w:themeShade="80"/>
                <w:sz w:val="16"/>
                <w:szCs w:val="16"/>
              </w:rPr>
              <w:t>Present</w:t>
            </w:r>
            <w:r w:rsidR="00BC7A11">
              <w:rPr>
                <w:color w:val="808080" w:themeColor="background1" w:themeShade="80"/>
                <w:sz w:val="16"/>
                <w:szCs w:val="16"/>
              </w:rPr>
              <w:t>,</w:t>
            </w:r>
            <w:r w:rsidR="00677F6C" w:rsidRPr="00001C40">
              <w:rPr>
                <w:color w:val="808080" w:themeColor="background1" w:themeShade="80"/>
                <w:sz w:val="16"/>
                <w:szCs w:val="16"/>
              </w:rPr>
              <w:t xml:space="preserve"> </w:t>
            </w:r>
            <w:r w:rsidR="00677F6C" w:rsidRPr="00BC7A11">
              <w:rPr>
                <w:i/>
                <w:iCs/>
                <w:color w:val="808080" w:themeColor="background1" w:themeShade="80"/>
                <w:sz w:val="16"/>
                <w:szCs w:val="16"/>
              </w:rPr>
              <w:t>specify if named</w:t>
            </w:r>
          </w:p>
        </w:tc>
        <w:tc>
          <w:tcPr>
            <w:tcW w:w="7799" w:type="dxa"/>
            <w:shd w:val="clear" w:color="auto" w:fill="auto"/>
          </w:tcPr>
          <w:p w14:paraId="101766B7" w14:textId="77777777" w:rsidR="00822867" w:rsidRPr="00822867" w:rsidRDefault="00822867" w:rsidP="00822867">
            <w:pPr>
              <w:autoSpaceDE w:val="0"/>
              <w:autoSpaceDN w:val="0"/>
              <w:adjustRightInd w:val="0"/>
              <w:spacing w:after="0" w:line="240" w:lineRule="auto"/>
              <w:rPr>
                <w:rFonts w:cs="CenturyGothic"/>
                <w:color w:val="000000"/>
                <w:sz w:val="16"/>
                <w:szCs w:val="16"/>
              </w:rPr>
            </w:pPr>
            <w:r w:rsidRPr="00822867">
              <w:rPr>
                <w:rFonts w:cs="CenturyGothic"/>
                <w:color w:val="000000"/>
                <w:sz w:val="16"/>
                <w:szCs w:val="16"/>
              </w:rPr>
              <w:t>Identifying the presence of lymphovascular invasion in the primary tumour site, may be reported though is without independent prognosis for mucosal melanomas. Biologically, lymphovascular invasion occurs in approximately 15% of patients presenting with nodal disease at and 12% with distant metastasis. The frequency of regional and distant metastases is higher in oral cavity primaries compared to sinonasal origin.</w:t>
            </w:r>
            <w:r w:rsidRPr="00822867">
              <w:rPr>
                <w:rFonts w:cs="CenturyGothic"/>
                <w:color w:val="000000"/>
                <w:sz w:val="16"/>
                <w:szCs w:val="16"/>
              </w:rPr>
              <w:fldChar w:fldCharType="begin">
                <w:fldData xml:space="preserve">PEVuZE5vdGU+PENpdGU+PEF1dGhvcj5Nb3lhLVBsYW5hPC9BdXRob3I+PFllYXI+MjAxOTwvWWVh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</w:fldData>
              </w:fldChar>
            </w:r>
            <w:r w:rsidRPr="00822867">
              <w:rPr>
                <w:rFonts w:cs="CenturyGothic"/>
                <w:color w:val="000000"/>
                <w:sz w:val="16"/>
                <w:szCs w:val="16"/>
              </w:rPr>
              <w:instrText xml:space="preserve"> ADDIN EN.CITE </w:instrText>
            </w:r>
            <w:r w:rsidRPr="00822867">
              <w:rPr>
                <w:rFonts w:cs="CenturyGothic"/>
                <w:color w:val="000000"/>
                <w:sz w:val="16"/>
                <w:szCs w:val="16"/>
              </w:rPr>
              <w:fldChar w:fldCharType="begin">
                <w:fldData xml:space="preserve">PEVuZE5vdGU+PENpdGU+PEF1dGhvcj5Nb3lhLVBsYW5hPC9BdXRob3I+PFllYXI+MjAxOTwvWWVh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</w:fldData>
              </w:fldChar>
            </w:r>
            <w:r w:rsidRPr="00822867">
              <w:rPr>
                <w:rFonts w:cs="CenturyGothic"/>
                <w:color w:val="000000"/>
                <w:sz w:val="16"/>
                <w:szCs w:val="16"/>
              </w:rPr>
              <w:instrText xml:space="preserve"> ADDIN EN.CITE.DATA </w:instrText>
            </w:r>
            <w:r w:rsidRPr="00822867">
              <w:rPr>
                <w:rFonts w:cs="CenturyGothic"/>
                <w:color w:val="000000"/>
                <w:sz w:val="16"/>
                <w:szCs w:val="16"/>
              </w:rPr>
            </w:r>
            <w:r w:rsidRPr="00822867">
              <w:rPr>
                <w:rFonts w:cs="CenturyGothic"/>
                <w:color w:val="000000"/>
                <w:sz w:val="16"/>
                <w:szCs w:val="16"/>
              </w:rPr>
              <w:fldChar w:fldCharType="end"/>
            </w:r>
            <w:r w:rsidRPr="00822867">
              <w:rPr>
                <w:rFonts w:cs="CenturyGothic"/>
                <w:color w:val="000000"/>
                <w:sz w:val="16"/>
                <w:szCs w:val="16"/>
              </w:rPr>
            </w:r>
            <w:r w:rsidRPr="00822867">
              <w:rPr>
                <w:rFonts w:cs="CenturyGothic"/>
                <w:color w:val="000000"/>
                <w:sz w:val="16"/>
                <w:szCs w:val="16"/>
              </w:rPr>
              <w:fldChar w:fldCharType="separate"/>
            </w:r>
            <w:r w:rsidRPr="00822867">
              <w:rPr>
                <w:rFonts w:cs="CenturyGothic"/>
                <w:noProof/>
                <w:color w:val="000000"/>
                <w:sz w:val="16"/>
                <w:szCs w:val="16"/>
                <w:vertAlign w:val="superscript"/>
              </w:rPr>
              <w:t>1</w:t>
            </w:r>
            <w:r w:rsidRPr="00822867">
              <w:rPr>
                <w:rFonts w:cs="CenturyGothic"/>
                <w:color w:val="000000"/>
                <w:sz w:val="16"/>
                <w:szCs w:val="16"/>
              </w:rPr>
              <w:fldChar w:fldCharType="end"/>
            </w:r>
            <w:r w:rsidRPr="00822867">
              <w:rPr>
                <w:rFonts w:cs="CenturyGothic"/>
                <w:color w:val="000000"/>
                <w:sz w:val="16"/>
                <w:szCs w:val="16"/>
              </w:rPr>
              <w:t xml:space="preserve"> </w:t>
            </w:r>
          </w:p>
          <w:p w14:paraId="6CCC3EBD" w14:textId="77777777" w:rsidR="00822867" w:rsidRPr="00822867" w:rsidRDefault="00822867" w:rsidP="00822867">
            <w:pPr>
              <w:autoSpaceDE w:val="0"/>
              <w:autoSpaceDN w:val="0"/>
              <w:adjustRightInd w:val="0"/>
              <w:spacing w:after="0" w:line="240" w:lineRule="auto"/>
              <w:rPr>
                <w:rFonts w:cs="CenturyGothic"/>
                <w:color w:val="000000"/>
                <w:sz w:val="16"/>
                <w:szCs w:val="16"/>
              </w:rPr>
            </w:pPr>
          </w:p>
          <w:p w14:paraId="728FC4B4" w14:textId="77777777" w:rsidR="00822867" w:rsidRDefault="00822867" w:rsidP="00822867">
            <w:pPr>
              <w:spacing w:after="0" w:line="240" w:lineRule="auto"/>
              <w:rPr>
                <w:sz w:val="16"/>
                <w:szCs w:val="16"/>
              </w:rPr>
            </w:pPr>
            <w:r w:rsidRPr="00822867">
              <w:rPr>
                <w:sz w:val="16"/>
                <w:szCs w:val="16"/>
              </w:rPr>
              <w:t xml:space="preserve">Cases that are still equivocal after taking additional steps may be reported as ‘indeterminate’ for lymphovascular invasion, but this designation should be sparingly </w:t>
            </w:r>
            <w:proofErr w:type="gramStart"/>
            <w:r w:rsidRPr="00822867">
              <w:rPr>
                <w:sz w:val="16"/>
                <w:szCs w:val="16"/>
              </w:rPr>
              <w:t>used</w:t>
            </w:r>
            <w:proofErr w:type="gramEnd"/>
            <w:r w:rsidRPr="00822867">
              <w:rPr>
                <w:sz w:val="16"/>
                <w:szCs w:val="16"/>
              </w:rPr>
              <w:t xml:space="preserve"> and it is useful to provide the reason in a comment in the report.</w:t>
            </w:r>
          </w:p>
          <w:p w14:paraId="37F9E08C" w14:textId="77777777" w:rsidR="00822867" w:rsidRPr="00822867" w:rsidRDefault="00822867" w:rsidP="00822867">
            <w:pPr>
              <w:spacing w:after="0" w:line="240" w:lineRule="auto"/>
              <w:rPr>
                <w:sz w:val="16"/>
                <w:szCs w:val="16"/>
              </w:rPr>
            </w:pPr>
          </w:p>
          <w:p w14:paraId="39CC769F" w14:textId="77777777" w:rsidR="00822867" w:rsidRPr="00822867" w:rsidRDefault="00822867" w:rsidP="00822867">
            <w:pPr>
              <w:spacing w:after="0"/>
              <w:rPr>
                <w:b/>
                <w:bCs/>
                <w:sz w:val="16"/>
                <w:szCs w:val="16"/>
              </w:rPr>
            </w:pPr>
            <w:r w:rsidRPr="00822867">
              <w:rPr>
                <w:b/>
                <w:bCs/>
                <w:sz w:val="16"/>
                <w:szCs w:val="16"/>
              </w:rPr>
              <w:t>Reference</w:t>
            </w:r>
          </w:p>
          <w:p w14:paraId="1CB2E2A5" w14:textId="3D908DAD" w:rsidR="004C2E98" w:rsidRPr="00822867" w:rsidRDefault="00822867" w:rsidP="00822867">
            <w:pPr>
              <w:pStyle w:val="EndNoteBibliography"/>
              <w:spacing w:after="100"/>
              <w:ind w:left="318" w:hanging="318"/>
              <w:rPr>
                <w:color w:val="000000"/>
                <w:sz w:val="16"/>
                <w:szCs w:val="16"/>
              </w:rPr>
            </w:pPr>
            <w:r w:rsidRPr="00822867">
              <w:rPr>
                <w:rFonts w:cs="Calibri"/>
                <w:sz w:val="16"/>
                <w:szCs w:val="16"/>
              </w:rPr>
              <w:fldChar w:fldCharType="begin"/>
            </w:r>
            <w:r w:rsidRPr="00822867">
              <w:rPr>
                <w:sz w:val="16"/>
                <w:szCs w:val="16"/>
              </w:rPr>
              <w:instrText xml:space="preserve"> ADDIN EN.REFLIST </w:instrText>
            </w:r>
            <w:r w:rsidRPr="00822867">
              <w:rPr>
                <w:rFonts w:cs="Calibri"/>
                <w:sz w:val="16"/>
                <w:szCs w:val="16"/>
              </w:rPr>
              <w:fldChar w:fldCharType="separate"/>
            </w:r>
            <w:r w:rsidRPr="00822867">
              <w:rPr>
                <w:sz w:val="16"/>
                <w:szCs w:val="16"/>
              </w:rPr>
              <w:t>1</w:t>
            </w:r>
            <w:r w:rsidRPr="00822867">
              <w:rPr>
                <w:sz w:val="16"/>
                <w:szCs w:val="16"/>
              </w:rPr>
              <w:tab/>
              <w:t xml:space="preserve">Moya-Plana A, Aupérin A, Obongo R, Baglin A, Ferrand FR, Baujat B, Saroul N, Casiraghi O, Vergez S, Herman P, Janot F, Thariat J, Vérillaud B and de Gabory L (2019). Oncologic outcomes, prognostic factor analysis and therapeutic algorithm evaluation of head and neck mucosal melanomas in France. </w:t>
            </w:r>
            <w:r w:rsidRPr="00822867">
              <w:rPr>
                <w:i/>
                <w:sz w:val="16"/>
                <w:szCs w:val="16"/>
              </w:rPr>
              <w:t>Eur J Cancer</w:t>
            </w:r>
            <w:r w:rsidRPr="00822867">
              <w:rPr>
                <w:sz w:val="16"/>
                <w:szCs w:val="16"/>
              </w:rPr>
              <w:t xml:space="preserve"> 123:1-10.</w:t>
            </w:r>
            <w:r>
              <w:rPr>
                <w:sz w:val="16"/>
                <w:szCs w:val="16"/>
              </w:rPr>
              <w:t xml:space="preserve"> </w:t>
            </w:r>
            <w:r w:rsidRPr="00822867">
              <w:rPr>
                <w:sz w:val="16"/>
                <w:szCs w:val="16"/>
              </w:rPr>
              <w:fldChar w:fldCharType="end"/>
            </w:r>
          </w:p>
        </w:tc>
        <w:tc>
          <w:tcPr>
            <w:tcW w:w="2098" w:type="dxa"/>
            <w:shd w:val="clear" w:color="auto" w:fill="auto"/>
          </w:tcPr>
          <w:p w14:paraId="15AD9150" w14:textId="77777777" w:rsidR="004C2E98" w:rsidRPr="002008ED" w:rsidRDefault="004C2E98" w:rsidP="004C2E98">
            <w:pPr>
              <w:spacing w:after="0" w:line="240" w:lineRule="auto"/>
              <w:rPr>
                <w:color w:val="000000"/>
                <w:sz w:val="16"/>
                <w:szCs w:val="16"/>
              </w:rPr>
            </w:pPr>
          </w:p>
        </w:tc>
      </w:tr>
      <w:tr w:rsidR="00161F4F" w:rsidRPr="00CC5E7C" w14:paraId="51840109" w14:textId="77777777" w:rsidTr="005C42DF">
        <w:trPr>
          <w:trHeight w:val="456"/>
        </w:trPr>
        <w:tc>
          <w:tcPr>
            <w:tcW w:w="865" w:type="dxa"/>
            <w:shd w:val="clear" w:color="000000" w:fill="EEECE1"/>
          </w:tcPr>
          <w:p w14:paraId="1B158FC0" w14:textId="6B4FA5D1" w:rsidR="00161F4F" w:rsidRDefault="00161F4F" w:rsidP="00161F4F">
            <w:pPr>
              <w:spacing w:after="0" w:line="240" w:lineRule="auto"/>
              <w:rPr>
                <w:rFonts w:ascii="Calibri" w:hAnsi="Calibri"/>
                <w:sz w:val="16"/>
                <w:szCs w:val="16"/>
              </w:rPr>
            </w:pPr>
            <w:r>
              <w:rPr>
                <w:rFonts w:ascii="Calibri" w:hAnsi="Calibri"/>
                <w:sz w:val="16"/>
                <w:szCs w:val="16"/>
              </w:rPr>
              <w:lastRenderedPageBreak/>
              <w:t>Non-core</w:t>
            </w:r>
          </w:p>
        </w:tc>
        <w:tc>
          <w:tcPr>
            <w:tcW w:w="1871" w:type="dxa"/>
            <w:shd w:val="clear" w:color="000000" w:fill="EEECE1"/>
          </w:tcPr>
          <w:p w14:paraId="25387F1C" w14:textId="34F2BD4C" w:rsidR="00161F4F" w:rsidRPr="00D11CBF" w:rsidRDefault="00161F4F" w:rsidP="00161F4F">
            <w:pPr>
              <w:spacing w:after="0" w:line="240" w:lineRule="auto"/>
              <w:rPr>
                <w:rFonts w:ascii="Calibri" w:hAnsi="Calibri"/>
                <w:bCs/>
                <w:color w:val="808080" w:themeColor="background1" w:themeShade="80"/>
                <w:sz w:val="16"/>
                <w:szCs w:val="16"/>
              </w:rPr>
            </w:pPr>
            <w:r w:rsidRPr="00161F4F">
              <w:rPr>
                <w:rFonts w:ascii="Calibri" w:hAnsi="Calibri"/>
                <w:bCs/>
                <w:color w:val="808080" w:themeColor="background1" w:themeShade="80"/>
                <w:sz w:val="16"/>
                <w:szCs w:val="16"/>
              </w:rPr>
              <w:t>PERINEURAL INVASION</w:t>
            </w:r>
          </w:p>
        </w:tc>
        <w:tc>
          <w:tcPr>
            <w:tcW w:w="2553" w:type="dxa"/>
            <w:shd w:val="clear" w:color="auto" w:fill="auto"/>
          </w:tcPr>
          <w:p w14:paraId="37B9BA6C" w14:textId="77777777" w:rsidR="00161F4F" w:rsidRPr="00001C40" w:rsidRDefault="00161F4F" w:rsidP="00161F4F">
            <w:pPr>
              <w:pStyle w:val="ListParagraph"/>
              <w:numPr>
                <w:ilvl w:val="0"/>
                <w:numId w:val="6"/>
              </w:numPr>
              <w:spacing w:after="0" w:line="240" w:lineRule="auto"/>
              <w:ind w:left="180" w:hanging="180"/>
              <w:rPr>
                <w:color w:val="808080" w:themeColor="background1" w:themeShade="80"/>
                <w:sz w:val="16"/>
                <w:szCs w:val="16"/>
              </w:rPr>
            </w:pPr>
            <w:r w:rsidRPr="00001C40">
              <w:rPr>
                <w:color w:val="808080" w:themeColor="background1" w:themeShade="80"/>
                <w:sz w:val="16"/>
                <w:szCs w:val="16"/>
              </w:rPr>
              <w:t xml:space="preserve">Not identified </w:t>
            </w:r>
          </w:p>
          <w:p w14:paraId="03711E28" w14:textId="6B319C32" w:rsidR="00161F4F" w:rsidRPr="00001C40" w:rsidRDefault="00161F4F" w:rsidP="00161F4F">
            <w:pPr>
              <w:pStyle w:val="ListParagraph"/>
              <w:numPr>
                <w:ilvl w:val="0"/>
                <w:numId w:val="6"/>
              </w:numPr>
              <w:spacing w:after="0" w:line="240" w:lineRule="auto"/>
              <w:ind w:left="180" w:hanging="180"/>
              <w:rPr>
                <w:color w:val="808080" w:themeColor="background1" w:themeShade="80"/>
                <w:sz w:val="16"/>
                <w:szCs w:val="16"/>
              </w:rPr>
            </w:pPr>
            <w:r w:rsidRPr="00001C40">
              <w:rPr>
                <w:color w:val="808080" w:themeColor="background1" w:themeShade="80"/>
                <w:sz w:val="16"/>
                <w:szCs w:val="16"/>
              </w:rPr>
              <w:t>Present</w:t>
            </w:r>
            <w:r>
              <w:rPr>
                <w:color w:val="808080" w:themeColor="background1" w:themeShade="80"/>
                <w:sz w:val="16"/>
                <w:szCs w:val="16"/>
              </w:rPr>
              <w:t>,</w:t>
            </w:r>
            <w:r w:rsidRPr="00001C40">
              <w:rPr>
                <w:color w:val="808080" w:themeColor="background1" w:themeShade="80"/>
                <w:sz w:val="16"/>
                <w:szCs w:val="16"/>
              </w:rPr>
              <w:t xml:space="preserve"> </w:t>
            </w:r>
            <w:r w:rsidRPr="00BC7A11">
              <w:rPr>
                <w:i/>
                <w:iCs/>
                <w:color w:val="808080" w:themeColor="background1" w:themeShade="80"/>
                <w:sz w:val="16"/>
                <w:szCs w:val="16"/>
              </w:rPr>
              <w:t>specify if named</w:t>
            </w:r>
          </w:p>
        </w:tc>
        <w:tc>
          <w:tcPr>
            <w:tcW w:w="7799" w:type="dxa"/>
            <w:shd w:val="clear" w:color="auto" w:fill="auto"/>
          </w:tcPr>
          <w:p w14:paraId="317DDB87" w14:textId="77777777" w:rsidR="002211DA" w:rsidRPr="002211DA" w:rsidRDefault="002211DA" w:rsidP="002211DA">
            <w:pPr>
              <w:spacing w:after="0" w:line="240" w:lineRule="auto"/>
              <w:rPr>
                <w:sz w:val="16"/>
                <w:szCs w:val="16"/>
              </w:rPr>
            </w:pPr>
            <w:r w:rsidRPr="002211DA">
              <w:rPr>
                <w:sz w:val="16"/>
                <w:szCs w:val="16"/>
              </w:rPr>
              <w:t>Perineural invasion is commonly encountered in the rare desmoplastic histologic subtype and may contribute to local recurrence.</w:t>
            </w:r>
            <w:r w:rsidRPr="002211DA">
              <w:rPr>
                <w:sz w:val="16"/>
                <w:szCs w:val="16"/>
              </w:rPr>
              <w:fldChar w:fldCharType="begin"/>
            </w:r>
            <w:r w:rsidRPr="002211DA">
              <w:rPr>
                <w:sz w:val="16"/>
                <w:szCs w:val="16"/>
              </w:rPr>
              <w:instrText xml:space="preserve"> ADDIN EN.CITE &lt;EndNote&gt;&lt;Cite&gt;&lt;Author&gt;Prasad&lt;/Author&gt;&lt;Year&gt;2004&lt;/Year&gt;&lt;RecNum&gt;4037&lt;/RecNum&gt;&lt;DisplayText&gt;&lt;style face="superscript"&gt;1&lt;/style&gt;&lt;/DisplayText&gt;&lt;record&gt;&lt;rec-number&gt;4037&lt;/rec-number&gt;&lt;foreign-keys&gt;&lt;key app="EN" db-id="vpa2zdr59wdzf5et02l5d556xps9ftrtav9f" timestamp="1705812268"&gt;4037&lt;/key&gt;&lt;/foreign-keys&gt;&lt;ref-type name="Journal Article"&gt;17&lt;/ref-type&gt;&lt;contributors&gt;&lt;authors&gt;&lt;author&gt;Prasad, M. L.&lt;/author&gt;&lt;author&gt;Patel, S. G.&lt;/author&gt;&lt;author&gt;Busam, K. J.&lt;/author&gt;&lt;/authors&gt;&lt;/contributors&gt;&lt;auth-address&gt;Department of Pathology, Memorial Sloan-Kettering Cancer Center, New York, New York, USA. prasad-1@medctr.osu.edu&lt;/auth-address&gt;&lt;titles&gt;&lt;title&gt;Primary mucosal desmoplastic melanoma of the head and neck&lt;/title&gt;&lt;secondary-title&gt;Head Neck&lt;/secondary-title&gt;&lt;/titles&gt;&lt;periodical&gt;&lt;full-title&gt;Head Neck&lt;/full-title&gt;&lt;/periodical&gt;&lt;pages&gt;373-7&lt;/pages&gt;&lt;volume&gt;26&lt;/volume&gt;&lt;number&gt;4&lt;/number&gt;&lt;edition&gt;2004/04/01&lt;/edition&gt;&lt;keywords&gt;&lt;keyword&gt;Adult&lt;/keyword&gt;&lt;keyword&gt;Aged&lt;/keyword&gt;&lt;keyword&gt;Female&lt;/keyword&gt;&lt;keyword&gt;Genes, p53&lt;/keyword&gt;&lt;keyword&gt;Humans&lt;/keyword&gt;&lt;keyword&gt;Lymphatic Metastasis&lt;/keyword&gt;&lt;keyword&gt;Male&lt;/keyword&gt;&lt;keyword&gt;Melanoma/genetics/mortality/*pathology&lt;/keyword&gt;&lt;keyword&gt;Middle Aged&lt;/keyword&gt;&lt;keyword&gt;Mouth Neoplasms/genetics/mortality/*pathology&lt;/keyword&gt;&lt;keyword&gt;Mutation&lt;/keyword&gt;&lt;keyword&gt;Neoplasm Recurrence, Local/pathology&lt;/keyword&gt;&lt;keyword&gt;Nose Neoplasms/genetics/mortality/*pathology&lt;/keyword&gt;&lt;/keywords&gt;&lt;dates&gt;&lt;year&gt;2004&lt;/year&gt;&lt;pub-dates&gt;&lt;date&gt;Apr&lt;/date&gt;&lt;/pub-dates&gt;&lt;/dates&gt;&lt;isbn&gt;1043-3074 (Print)&amp;#xD;1043-3074&lt;/isbn&gt;&lt;accession-num&gt;15054741&lt;/accession-num&gt;&lt;urls&gt;&lt;/urls&gt;&lt;electronic-resource-num&gt;10.1002/hed.10384&lt;/electronic-resource-num&gt;&lt;remote-database-provider&gt;NLM&lt;/remote-database-provider&gt;&lt;language&gt;eng&lt;/language&gt;&lt;/record&gt;&lt;/Cite&gt;&lt;/EndNote&gt;</w:instrText>
            </w:r>
            <w:r w:rsidRPr="002211DA">
              <w:rPr>
                <w:sz w:val="16"/>
                <w:szCs w:val="16"/>
              </w:rPr>
              <w:fldChar w:fldCharType="separate"/>
            </w:r>
            <w:r w:rsidRPr="002211DA">
              <w:rPr>
                <w:noProof/>
                <w:sz w:val="16"/>
                <w:szCs w:val="16"/>
                <w:vertAlign w:val="superscript"/>
              </w:rPr>
              <w:t>1</w:t>
            </w:r>
            <w:r w:rsidRPr="002211DA">
              <w:rPr>
                <w:sz w:val="16"/>
                <w:szCs w:val="16"/>
              </w:rPr>
              <w:fldChar w:fldCharType="end"/>
            </w:r>
            <w:r w:rsidRPr="002211DA">
              <w:rPr>
                <w:sz w:val="16"/>
                <w:szCs w:val="16"/>
              </w:rPr>
              <w:t xml:space="preserve"> Include the presence or absence of perineural invasion when performing histologic review (non-core). </w:t>
            </w:r>
          </w:p>
          <w:p w14:paraId="445BA29C" w14:textId="77777777" w:rsidR="002211DA" w:rsidRPr="002211DA" w:rsidRDefault="002211DA" w:rsidP="002211DA">
            <w:pPr>
              <w:spacing w:after="0"/>
              <w:rPr>
                <w:b/>
                <w:bCs/>
                <w:sz w:val="16"/>
                <w:szCs w:val="16"/>
              </w:rPr>
            </w:pPr>
          </w:p>
          <w:p w14:paraId="0A7A08FA" w14:textId="77777777" w:rsidR="002211DA" w:rsidRPr="002211DA" w:rsidRDefault="002211DA" w:rsidP="002211DA">
            <w:pPr>
              <w:spacing w:after="0"/>
              <w:rPr>
                <w:b/>
                <w:bCs/>
                <w:sz w:val="16"/>
                <w:szCs w:val="16"/>
              </w:rPr>
            </w:pPr>
            <w:r w:rsidRPr="002211DA">
              <w:rPr>
                <w:b/>
                <w:bCs/>
                <w:sz w:val="16"/>
                <w:szCs w:val="16"/>
              </w:rPr>
              <w:t xml:space="preserve">Reference </w:t>
            </w:r>
          </w:p>
          <w:p w14:paraId="259E94DD" w14:textId="6FBA3AC0" w:rsidR="00161F4F" w:rsidRPr="002211DA" w:rsidRDefault="002211DA" w:rsidP="002211DA">
            <w:pPr>
              <w:pStyle w:val="EndNoteBibliography"/>
              <w:spacing w:after="100"/>
              <w:ind w:left="318" w:hanging="318"/>
              <w:rPr>
                <w:rFonts w:cs="CenturyGothic"/>
                <w:color w:val="000000"/>
                <w:sz w:val="16"/>
                <w:szCs w:val="16"/>
              </w:rPr>
            </w:pPr>
            <w:r w:rsidRPr="002211DA">
              <w:rPr>
                <w:rFonts w:cs="Calibri"/>
                <w:sz w:val="16"/>
                <w:szCs w:val="16"/>
              </w:rPr>
              <w:fldChar w:fldCharType="begin"/>
            </w:r>
            <w:r w:rsidRPr="002211DA">
              <w:rPr>
                <w:sz w:val="16"/>
                <w:szCs w:val="16"/>
              </w:rPr>
              <w:instrText xml:space="preserve"> ADDIN EN.REFLIST </w:instrText>
            </w:r>
            <w:r w:rsidRPr="002211DA">
              <w:rPr>
                <w:rFonts w:cs="Calibri"/>
                <w:sz w:val="16"/>
                <w:szCs w:val="16"/>
              </w:rPr>
              <w:fldChar w:fldCharType="separate"/>
            </w:r>
            <w:r w:rsidRPr="002211DA">
              <w:rPr>
                <w:sz w:val="16"/>
                <w:szCs w:val="16"/>
              </w:rPr>
              <w:t>1</w:t>
            </w:r>
            <w:r w:rsidRPr="002211DA">
              <w:rPr>
                <w:sz w:val="16"/>
                <w:szCs w:val="16"/>
              </w:rPr>
              <w:tab/>
              <w:t xml:space="preserve">Prasad ML, Patel SG and Busam KJ (2004). Primary mucosal desmoplastic melanoma of the head and neck. </w:t>
            </w:r>
            <w:r w:rsidRPr="002211DA">
              <w:rPr>
                <w:i/>
                <w:sz w:val="16"/>
                <w:szCs w:val="16"/>
              </w:rPr>
              <w:t>Head Neck</w:t>
            </w:r>
            <w:r w:rsidRPr="002211DA">
              <w:rPr>
                <w:sz w:val="16"/>
                <w:szCs w:val="16"/>
              </w:rPr>
              <w:t xml:space="preserve"> 26(4):373-377.</w:t>
            </w:r>
            <w:r>
              <w:rPr>
                <w:sz w:val="16"/>
                <w:szCs w:val="16"/>
              </w:rPr>
              <w:t xml:space="preserve"> </w:t>
            </w:r>
            <w:r w:rsidRPr="002211DA">
              <w:rPr>
                <w:sz w:val="16"/>
                <w:szCs w:val="16"/>
              </w:rPr>
              <w:fldChar w:fldCharType="end"/>
            </w:r>
          </w:p>
        </w:tc>
        <w:tc>
          <w:tcPr>
            <w:tcW w:w="2098" w:type="dxa"/>
            <w:shd w:val="clear" w:color="auto" w:fill="auto"/>
          </w:tcPr>
          <w:p w14:paraId="4FC19BD4" w14:textId="77777777" w:rsidR="00161F4F" w:rsidRPr="002008ED" w:rsidRDefault="00161F4F" w:rsidP="00161F4F">
            <w:pPr>
              <w:spacing w:after="0" w:line="240" w:lineRule="auto"/>
              <w:rPr>
                <w:color w:val="000000"/>
                <w:sz w:val="16"/>
                <w:szCs w:val="16"/>
              </w:rPr>
            </w:pPr>
          </w:p>
        </w:tc>
      </w:tr>
      <w:tr w:rsidR="00D368D7" w:rsidRPr="00CC5E7C" w14:paraId="116DB5BB" w14:textId="77777777" w:rsidTr="005C42DF">
        <w:trPr>
          <w:trHeight w:val="456"/>
        </w:trPr>
        <w:tc>
          <w:tcPr>
            <w:tcW w:w="865" w:type="dxa"/>
            <w:shd w:val="clear" w:color="000000" w:fill="EEECE1"/>
          </w:tcPr>
          <w:p w14:paraId="0FBEB1A3" w14:textId="48EBBE12" w:rsidR="00D368D7" w:rsidRDefault="00D368D7" w:rsidP="00161F4F">
            <w:pPr>
              <w:spacing w:after="0" w:line="240" w:lineRule="auto"/>
              <w:rPr>
                <w:rFonts w:ascii="Calibri" w:hAnsi="Calibri"/>
                <w:sz w:val="16"/>
                <w:szCs w:val="16"/>
              </w:rPr>
            </w:pPr>
            <w:r>
              <w:rPr>
                <w:rFonts w:ascii="Calibri" w:hAnsi="Calibri"/>
                <w:sz w:val="16"/>
                <w:szCs w:val="16"/>
              </w:rPr>
              <w:t>Non-core</w:t>
            </w:r>
          </w:p>
        </w:tc>
        <w:tc>
          <w:tcPr>
            <w:tcW w:w="1871" w:type="dxa"/>
            <w:shd w:val="clear" w:color="000000" w:fill="EEECE1"/>
          </w:tcPr>
          <w:p w14:paraId="21B16D65" w14:textId="17857CEF" w:rsidR="00D368D7" w:rsidRPr="00161F4F" w:rsidRDefault="00D368D7" w:rsidP="00161F4F">
            <w:pPr>
              <w:spacing w:after="0" w:line="240" w:lineRule="auto"/>
              <w:rPr>
                <w:rFonts w:ascii="Calibri" w:hAnsi="Calibri"/>
                <w:bCs/>
                <w:color w:val="808080" w:themeColor="background1" w:themeShade="80"/>
                <w:sz w:val="16"/>
                <w:szCs w:val="16"/>
              </w:rPr>
            </w:pPr>
            <w:r w:rsidRPr="00D368D7">
              <w:rPr>
                <w:rFonts w:ascii="Calibri" w:hAnsi="Calibri"/>
                <w:bCs/>
                <w:color w:val="808080" w:themeColor="background1" w:themeShade="80"/>
                <w:sz w:val="16"/>
                <w:szCs w:val="16"/>
              </w:rPr>
              <w:t>POST THERAPY CHANGES</w:t>
            </w:r>
          </w:p>
        </w:tc>
        <w:tc>
          <w:tcPr>
            <w:tcW w:w="2553" w:type="dxa"/>
            <w:shd w:val="clear" w:color="auto" w:fill="auto"/>
          </w:tcPr>
          <w:p w14:paraId="09FB6C53" w14:textId="77777777" w:rsidR="00282E25" w:rsidRPr="00282E25" w:rsidRDefault="00282E25" w:rsidP="00282E25">
            <w:pPr>
              <w:pStyle w:val="ListParagraph"/>
              <w:numPr>
                <w:ilvl w:val="0"/>
                <w:numId w:val="6"/>
              </w:numPr>
              <w:spacing w:after="0" w:line="240" w:lineRule="auto"/>
              <w:ind w:left="180" w:hanging="180"/>
              <w:rPr>
                <w:color w:val="808080" w:themeColor="background1" w:themeShade="80"/>
                <w:sz w:val="16"/>
                <w:szCs w:val="16"/>
              </w:rPr>
            </w:pPr>
            <w:r w:rsidRPr="00282E25">
              <w:rPr>
                <w:color w:val="808080" w:themeColor="background1" w:themeShade="80"/>
                <w:sz w:val="16"/>
                <w:szCs w:val="16"/>
              </w:rPr>
              <w:t>No response</w:t>
            </w:r>
          </w:p>
          <w:p w14:paraId="39686188" w14:textId="77777777" w:rsidR="00D368D7" w:rsidRDefault="00282E25" w:rsidP="00282E25">
            <w:pPr>
              <w:pStyle w:val="ListParagraph"/>
              <w:numPr>
                <w:ilvl w:val="0"/>
                <w:numId w:val="6"/>
              </w:numPr>
              <w:spacing w:after="0" w:line="240" w:lineRule="auto"/>
              <w:ind w:left="180" w:hanging="180"/>
              <w:rPr>
                <w:color w:val="808080" w:themeColor="background1" w:themeShade="80"/>
                <w:sz w:val="16"/>
                <w:szCs w:val="16"/>
              </w:rPr>
            </w:pPr>
            <w:r w:rsidRPr="00282E25">
              <w:rPr>
                <w:color w:val="808080" w:themeColor="background1" w:themeShade="80"/>
                <w:sz w:val="16"/>
                <w:szCs w:val="16"/>
              </w:rPr>
              <w:t>Response</w:t>
            </w:r>
          </w:p>
          <w:p w14:paraId="4BD4F5EC" w14:textId="5CDE3D1C" w:rsidR="00282E25" w:rsidRPr="00DC67E6" w:rsidRDefault="00282E25" w:rsidP="00282E25">
            <w:pPr>
              <w:pStyle w:val="ListParagraph"/>
              <w:spacing w:after="0" w:line="240" w:lineRule="auto"/>
              <w:ind w:left="180"/>
              <w:rPr>
                <w:b/>
                <w:bCs/>
                <w:color w:val="808080" w:themeColor="background1" w:themeShade="80"/>
                <w:sz w:val="16"/>
                <w:szCs w:val="16"/>
              </w:rPr>
            </w:pPr>
            <w:r w:rsidRPr="00DC67E6">
              <w:rPr>
                <w:b/>
                <w:bCs/>
                <w:color w:val="808080" w:themeColor="background1" w:themeShade="80"/>
                <w:sz w:val="16"/>
                <w:szCs w:val="16"/>
              </w:rPr>
              <w:t>Tumour viability</w:t>
            </w:r>
          </w:p>
          <w:p w14:paraId="382D0614" w14:textId="77777777" w:rsidR="00282E25" w:rsidRPr="00282E25" w:rsidRDefault="00282E25" w:rsidP="00DC67E6">
            <w:pPr>
              <w:pStyle w:val="ListParagraph"/>
              <w:numPr>
                <w:ilvl w:val="0"/>
                <w:numId w:val="6"/>
              </w:numPr>
              <w:spacing w:after="0" w:line="240" w:lineRule="auto"/>
              <w:ind w:left="322" w:hanging="142"/>
              <w:rPr>
                <w:color w:val="808080" w:themeColor="background1" w:themeShade="80"/>
                <w:sz w:val="16"/>
                <w:szCs w:val="16"/>
              </w:rPr>
            </w:pPr>
            <w:r w:rsidRPr="00282E25">
              <w:rPr>
                <w:color w:val="808080" w:themeColor="background1" w:themeShade="80"/>
                <w:sz w:val="16"/>
                <w:szCs w:val="16"/>
              </w:rPr>
              <w:t xml:space="preserve">Absent </w:t>
            </w:r>
          </w:p>
          <w:p w14:paraId="4C3848E8" w14:textId="77777777" w:rsidR="00282E25" w:rsidRPr="00DC67E6" w:rsidRDefault="00282E25" w:rsidP="00DC67E6">
            <w:pPr>
              <w:pStyle w:val="ListParagraph"/>
              <w:numPr>
                <w:ilvl w:val="0"/>
                <w:numId w:val="6"/>
              </w:numPr>
              <w:spacing w:after="0" w:line="240" w:lineRule="auto"/>
              <w:ind w:left="322" w:hanging="142"/>
              <w:rPr>
                <w:color w:val="808080" w:themeColor="background1" w:themeShade="80"/>
                <w:sz w:val="16"/>
                <w:szCs w:val="16"/>
              </w:rPr>
            </w:pPr>
            <w:r w:rsidRPr="00DC67E6">
              <w:rPr>
                <w:color w:val="808080" w:themeColor="background1" w:themeShade="80"/>
                <w:sz w:val="16"/>
                <w:szCs w:val="16"/>
              </w:rPr>
              <w:t>Present</w:t>
            </w:r>
          </w:p>
          <w:p w14:paraId="7DC3F34F" w14:textId="77777777" w:rsidR="00DC67E6" w:rsidRDefault="00DC67E6" w:rsidP="00DC67E6">
            <w:pPr>
              <w:pStyle w:val="ListParagraph"/>
              <w:spacing w:after="0" w:line="240" w:lineRule="auto"/>
              <w:ind w:left="180"/>
              <w:rPr>
                <w:color w:val="808080" w:themeColor="background1" w:themeShade="80"/>
                <w:sz w:val="16"/>
                <w:szCs w:val="16"/>
              </w:rPr>
            </w:pPr>
            <w:r>
              <w:rPr>
                <w:color w:val="808080" w:themeColor="background1" w:themeShade="80"/>
                <w:sz w:val="16"/>
                <w:szCs w:val="16"/>
              </w:rPr>
              <w:t xml:space="preserve">      </w:t>
            </w:r>
            <w:r w:rsidRPr="00DC67E6">
              <w:rPr>
                <w:color w:val="808080" w:themeColor="background1" w:themeShade="80"/>
                <w:sz w:val="16"/>
                <w:szCs w:val="16"/>
              </w:rPr>
              <w:t>Percentage viable tumour</w:t>
            </w:r>
          </w:p>
          <w:p w14:paraId="7790A7BC" w14:textId="43BF317C" w:rsidR="00DC67E6" w:rsidRDefault="00DC67E6" w:rsidP="00DC67E6">
            <w:pPr>
              <w:pStyle w:val="ListParagraph"/>
              <w:spacing w:after="0" w:line="240" w:lineRule="auto"/>
              <w:ind w:left="180"/>
              <w:rPr>
                <w:color w:val="808080" w:themeColor="background1" w:themeShade="80"/>
                <w:sz w:val="16"/>
                <w:szCs w:val="16"/>
              </w:rPr>
            </w:pPr>
            <w:r>
              <w:rPr>
                <w:color w:val="808080" w:themeColor="background1" w:themeShade="80"/>
                <w:sz w:val="16"/>
                <w:szCs w:val="16"/>
              </w:rPr>
              <w:t xml:space="preserve">      ___%</w:t>
            </w:r>
          </w:p>
          <w:p w14:paraId="2EBE717E" w14:textId="113ABEC8" w:rsidR="00DC67E6" w:rsidRPr="00001C40" w:rsidRDefault="00DC67E6" w:rsidP="00DC67E6">
            <w:pPr>
              <w:pStyle w:val="ListParagraph"/>
              <w:spacing w:after="0" w:line="240" w:lineRule="auto"/>
              <w:ind w:left="180"/>
              <w:rPr>
                <w:color w:val="808080" w:themeColor="background1" w:themeShade="80"/>
                <w:sz w:val="16"/>
                <w:szCs w:val="16"/>
              </w:rPr>
            </w:pPr>
          </w:p>
        </w:tc>
        <w:tc>
          <w:tcPr>
            <w:tcW w:w="7799" w:type="dxa"/>
            <w:shd w:val="clear" w:color="auto" w:fill="auto"/>
          </w:tcPr>
          <w:p w14:paraId="31504E7B" w14:textId="77777777" w:rsidR="001E1C6C" w:rsidRDefault="001E1C6C" w:rsidP="001E1C6C">
            <w:pPr>
              <w:spacing w:after="0" w:line="240" w:lineRule="auto"/>
              <w:rPr>
                <w:sz w:val="16"/>
                <w:szCs w:val="16"/>
              </w:rPr>
            </w:pPr>
            <w:r w:rsidRPr="001E1C6C">
              <w:rPr>
                <w:sz w:val="16"/>
                <w:szCs w:val="16"/>
              </w:rPr>
              <w:t>In the post neoadjuvant setting only, tumour viability may be recorded as a percentage of viable tumour within the tumour bed. The tumour bed size is estimated based on the area of histologic changes showing fibrosis, inflammation and/or necrosis. Viable tumour can be difficult to distinguish from background macrophages which are more common than tumour necrosis.</w:t>
            </w:r>
            <w:r w:rsidRPr="001E1C6C">
              <w:rPr>
                <w:sz w:val="16"/>
                <w:szCs w:val="16"/>
              </w:rPr>
              <w:fldChar w:fldCharType="begin">
                <w:fldData xml:space="preserve">PEVuZE5vdGU+PENpdGU+PEF1dGhvcj5TaG91c2h0YXJpPC9BdXRob3I+PFllYXI+MjAxNjwvWWVh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</w:fldData>
              </w:fldChar>
            </w:r>
            <w:r w:rsidRPr="001E1C6C">
              <w:rPr>
                <w:sz w:val="16"/>
                <w:szCs w:val="16"/>
              </w:rPr>
              <w:instrText xml:space="preserve"> ADDIN EN.CITE </w:instrText>
            </w:r>
            <w:r w:rsidRPr="001E1C6C">
              <w:rPr>
                <w:sz w:val="16"/>
                <w:szCs w:val="16"/>
              </w:rPr>
              <w:fldChar w:fldCharType="begin">
                <w:fldData xml:space="preserve">PEVuZE5vdGU+PENpdGU+PEF1dGhvcj5TaG91c2h0YXJpPC9BdXRob3I+PFllYXI+MjAxNjwvWWVh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</w:fldData>
              </w:fldChar>
            </w:r>
            <w:r w:rsidRPr="001E1C6C">
              <w:rPr>
                <w:sz w:val="16"/>
                <w:szCs w:val="16"/>
              </w:rPr>
              <w:instrText xml:space="preserve"> ADDIN EN.CITE.DATA </w:instrText>
            </w:r>
            <w:r w:rsidRPr="001E1C6C">
              <w:rPr>
                <w:sz w:val="16"/>
                <w:szCs w:val="16"/>
              </w:rPr>
            </w:r>
            <w:r w:rsidRPr="001E1C6C">
              <w:rPr>
                <w:sz w:val="16"/>
                <w:szCs w:val="16"/>
              </w:rPr>
              <w:fldChar w:fldCharType="end"/>
            </w:r>
            <w:r w:rsidRPr="001E1C6C">
              <w:rPr>
                <w:sz w:val="16"/>
                <w:szCs w:val="16"/>
              </w:rPr>
            </w:r>
            <w:r w:rsidRPr="001E1C6C">
              <w:rPr>
                <w:sz w:val="16"/>
                <w:szCs w:val="16"/>
              </w:rPr>
              <w:fldChar w:fldCharType="separate"/>
            </w:r>
            <w:r w:rsidRPr="001E1C6C">
              <w:rPr>
                <w:noProof/>
                <w:sz w:val="16"/>
                <w:szCs w:val="16"/>
                <w:vertAlign w:val="superscript"/>
              </w:rPr>
              <w:t>1</w:t>
            </w:r>
            <w:r w:rsidRPr="001E1C6C">
              <w:rPr>
                <w:sz w:val="16"/>
                <w:szCs w:val="16"/>
              </w:rPr>
              <w:fldChar w:fldCharType="end"/>
            </w:r>
            <w:r w:rsidRPr="001E1C6C">
              <w:rPr>
                <w:sz w:val="16"/>
                <w:szCs w:val="16"/>
              </w:rPr>
              <w:t xml:space="preserve"> </w:t>
            </w:r>
          </w:p>
          <w:p w14:paraId="367BE816" w14:textId="77777777" w:rsidR="001E1C6C" w:rsidRPr="001E1C6C" w:rsidRDefault="001E1C6C" w:rsidP="001E1C6C">
            <w:pPr>
              <w:spacing w:after="0" w:line="240" w:lineRule="auto"/>
              <w:rPr>
                <w:sz w:val="16"/>
                <w:szCs w:val="16"/>
              </w:rPr>
            </w:pPr>
          </w:p>
          <w:p w14:paraId="4A1CB707" w14:textId="77777777" w:rsidR="001E1C6C" w:rsidRPr="001E1C6C" w:rsidRDefault="001E1C6C" w:rsidP="001E1C6C">
            <w:pPr>
              <w:spacing w:after="0"/>
              <w:rPr>
                <w:b/>
                <w:bCs/>
                <w:sz w:val="16"/>
                <w:szCs w:val="16"/>
              </w:rPr>
            </w:pPr>
            <w:r w:rsidRPr="001E1C6C">
              <w:rPr>
                <w:b/>
                <w:bCs/>
                <w:sz w:val="16"/>
                <w:szCs w:val="16"/>
              </w:rPr>
              <w:t xml:space="preserve">Reference </w:t>
            </w:r>
          </w:p>
          <w:p w14:paraId="5B14B248" w14:textId="6C74A575" w:rsidR="00D368D7" w:rsidRPr="001E1C6C" w:rsidRDefault="001E1C6C" w:rsidP="001E1C6C">
            <w:pPr>
              <w:pStyle w:val="EndNoteBibliography"/>
              <w:spacing w:after="100"/>
              <w:ind w:left="318" w:hanging="318"/>
              <w:rPr>
                <w:sz w:val="16"/>
                <w:szCs w:val="16"/>
              </w:rPr>
            </w:pPr>
            <w:r w:rsidRPr="001E1C6C">
              <w:rPr>
                <w:rFonts w:cs="Calibri"/>
                <w:sz w:val="16"/>
                <w:szCs w:val="16"/>
              </w:rPr>
              <w:fldChar w:fldCharType="begin"/>
            </w:r>
            <w:r w:rsidRPr="001E1C6C">
              <w:rPr>
                <w:sz w:val="16"/>
                <w:szCs w:val="16"/>
              </w:rPr>
              <w:instrText xml:space="preserve"> ADDIN EN.REFLIST </w:instrText>
            </w:r>
            <w:r w:rsidRPr="001E1C6C">
              <w:rPr>
                <w:rFonts w:cs="Calibri"/>
                <w:sz w:val="16"/>
                <w:szCs w:val="16"/>
              </w:rPr>
              <w:fldChar w:fldCharType="separate"/>
            </w:r>
            <w:r w:rsidRPr="001E1C6C">
              <w:rPr>
                <w:sz w:val="16"/>
                <w:szCs w:val="16"/>
              </w:rPr>
              <w:t>1</w:t>
            </w:r>
            <w:r w:rsidRPr="001E1C6C">
              <w:rPr>
                <w:sz w:val="16"/>
                <w:szCs w:val="16"/>
              </w:rPr>
              <w:tab/>
              <w:t xml:space="preserve">Shoushtari AN, Munhoz RR, Kuk D, Ott PA, Johnson DB, Tsai KK, Rapisuwon S, Eroglu Z, Sullivan RJ, Luke JJ, Gangadhar TC, Salama AK, Clark V, Burias C, Puzanov I, Atkins MB, Algazi AP, Ribas A, Wolchok JD and Postow MA (2016). The efficacy of anti-PD-1 agents in acral and mucosal melanoma. </w:t>
            </w:r>
            <w:r w:rsidRPr="001E1C6C">
              <w:rPr>
                <w:i/>
                <w:sz w:val="16"/>
                <w:szCs w:val="16"/>
              </w:rPr>
              <w:t>Cancer</w:t>
            </w:r>
            <w:r w:rsidRPr="001E1C6C">
              <w:rPr>
                <w:sz w:val="16"/>
                <w:szCs w:val="16"/>
              </w:rPr>
              <w:t xml:space="preserve"> 122(21):3354-3362.</w:t>
            </w:r>
            <w:r>
              <w:rPr>
                <w:sz w:val="16"/>
                <w:szCs w:val="16"/>
              </w:rPr>
              <w:t xml:space="preserve">  </w:t>
            </w:r>
            <w:r w:rsidRPr="001E1C6C">
              <w:rPr>
                <w:sz w:val="16"/>
                <w:szCs w:val="16"/>
              </w:rPr>
              <w:fldChar w:fldCharType="end"/>
            </w:r>
          </w:p>
        </w:tc>
        <w:tc>
          <w:tcPr>
            <w:tcW w:w="2098" w:type="dxa"/>
            <w:shd w:val="clear" w:color="auto" w:fill="auto"/>
          </w:tcPr>
          <w:p w14:paraId="4408673F" w14:textId="77777777" w:rsidR="00D368D7" w:rsidRPr="002008ED" w:rsidRDefault="00D368D7" w:rsidP="00161F4F">
            <w:pPr>
              <w:spacing w:after="0" w:line="240" w:lineRule="auto"/>
              <w:rPr>
                <w:color w:val="000000"/>
                <w:sz w:val="16"/>
                <w:szCs w:val="16"/>
              </w:rPr>
            </w:pPr>
          </w:p>
        </w:tc>
      </w:tr>
      <w:tr w:rsidR="004C2E98" w:rsidRPr="00CC5E7C" w14:paraId="637DEDC0" w14:textId="77777777" w:rsidTr="004D1677">
        <w:trPr>
          <w:trHeight w:val="456"/>
        </w:trPr>
        <w:tc>
          <w:tcPr>
            <w:tcW w:w="865" w:type="dxa"/>
            <w:shd w:val="clear" w:color="000000" w:fill="EEECE1"/>
          </w:tcPr>
          <w:p w14:paraId="637DEDA0" w14:textId="590A042D" w:rsidR="004C2E98" w:rsidRPr="00174250" w:rsidRDefault="005E4ED7" w:rsidP="004C2E98">
            <w:pPr>
              <w:spacing w:after="0" w:line="240" w:lineRule="auto"/>
              <w:rPr>
                <w:rFonts w:ascii="Calibri" w:hAnsi="Calibri"/>
                <w:sz w:val="16"/>
                <w:szCs w:val="16"/>
              </w:rPr>
            </w:pPr>
            <w:r>
              <w:rPr>
                <w:rFonts w:ascii="Calibri" w:hAnsi="Calibri"/>
                <w:sz w:val="16"/>
                <w:szCs w:val="16"/>
              </w:rPr>
              <w:t>Non-c</w:t>
            </w:r>
            <w:r w:rsidR="004C2E98">
              <w:rPr>
                <w:rFonts w:ascii="Calibri" w:hAnsi="Calibri"/>
                <w:sz w:val="16"/>
                <w:szCs w:val="16"/>
              </w:rPr>
              <w:t xml:space="preserve">ore </w:t>
            </w:r>
          </w:p>
        </w:tc>
        <w:tc>
          <w:tcPr>
            <w:tcW w:w="1871" w:type="dxa"/>
            <w:shd w:val="clear" w:color="000000" w:fill="EEECE1"/>
          </w:tcPr>
          <w:p w14:paraId="4030A551" w14:textId="648F80AB" w:rsidR="004C2E98" w:rsidRPr="005E4ED7" w:rsidRDefault="004C2E98" w:rsidP="004C2E98">
            <w:pPr>
              <w:spacing w:after="0" w:line="240" w:lineRule="auto"/>
              <w:rPr>
                <w:rFonts w:ascii="Calibri" w:hAnsi="Calibri"/>
                <w:bCs/>
                <w:color w:val="808080" w:themeColor="background1" w:themeShade="80"/>
                <w:sz w:val="16"/>
                <w:szCs w:val="16"/>
              </w:rPr>
            </w:pPr>
            <w:r w:rsidRPr="005E4ED7">
              <w:rPr>
                <w:rFonts w:ascii="Calibri" w:hAnsi="Calibri"/>
                <w:bCs/>
                <w:color w:val="808080" w:themeColor="background1" w:themeShade="80"/>
                <w:sz w:val="16"/>
                <w:szCs w:val="16"/>
              </w:rPr>
              <w:t>MARGIN STATUS</w:t>
            </w:r>
          </w:p>
          <w:p w14:paraId="637DEDA1" w14:textId="7FEDE5A2" w:rsidR="004C2E98" w:rsidRPr="00174250" w:rsidRDefault="004C2E98" w:rsidP="004C2E98">
            <w:pPr>
              <w:spacing w:line="240" w:lineRule="auto"/>
              <w:rPr>
                <w:rFonts w:ascii="Calibri" w:hAnsi="Calibri"/>
                <w:bCs/>
                <w:sz w:val="16"/>
                <w:szCs w:val="16"/>
              </w:rPr>
            </w:pPr>
          </w:p>
        </w:tc>
        <w:tc>
          <w:tcPr>
            <w:tcW w:w="2553" w:type="dxa"/>
            <w:shd w:val="clear" w:color="auto" w:fill="auto"/>
          </w:tcPr>
          <w:p w14:paraId="52BD8EE6" w14:textId="69D47382" w:rsidR="00F26B60" w:rsidRPr="00F26B60" w:rsidRDefault="00F26B60" w:rsidP="00F26B60">
            <w:pPr>
              <w:spacing w:after="0" w:line="240" w:lineRule="auto"/>
              <w:rPr>
                <w:rFonts w:cstheme="minorHAnsi"/>
                <w:b/>
                <w:bCs/>
                <w:color w:val="808080" w:themeColor="background1" w:themeShade="80"/>
                <w:sz w:val="16"/>
                <w:szCs w:val="16"/>
              </w:rPr>
            </w:pPr>
            <w:r w:rsidRPr="00F26B60">
              <w:rPr>
                <w:rFonts w:cstheme="minorHAnsi"/>
                <w:b/>
                <w:bCs/>
                <w:color w:val="949698"/>
                <w:sz w:val="16"/>
                <w:szCs w:val="16"/>
              </w:rPr>
              <w:t xml:space="preserve">Invasive </w:t>
            </w:r>
            <w:r w:rsidRPr="00F26B60">
              <w:rPr>
                <w:rFonts w:cstheme="minorHAnsi"/>
                <w:b/>
                <w:bCs/>
                <w:color w:val="808080" w:themeColor="background1" w:themeShade="80"/>
                <w:sz w:val="16"/>
                <w:szCs w:val="16"/>
              </w:rPr>
              <w:t>melanoma</w:t>
            </w:r>
          </w:p>
          <w:p w14:paraId="04B2FC64" w14:textId="613BF7A7" w:rsidR="004C2E98" w:rsidRPr="00C41665" w:rsidRDefault="004C2E98" w:rsidP="00C41665">
            <w:pPr>
              <w:pStyle w:val="ListParagraph"/>
              <w:numPr>
                <w:ilvl w:val="0"/>
                <w:numId w:val="6"/>
              </w:numPr>
              <w:spacing w:after="0" w:line="240" w:lineRule="auto"/>
              <w:ind w:left="180" w:hanging="180"/>
              <w:rPr>
                <w:color w:val="808080" w:themeColor="background1" w:themeShade="80"/>
                <w:sz w:val="16"/>
                <w:szCs w:val="16"/>
              </w:rPr>
            </w:pPr>
            <w:r w:rsidRPr="00C41665">
              <w:rPr>
                <w:color w:val="808080" w:themeColor="background1" w:themeShade="80"/>
                <w:sz w:val="16"/>
                <w:szCs w:val="16"/>
              </w:rPr>
              <w:t xml:space="preserve">Not involved </w:t>
            </w:r>
          </w:p>
          <w:p w14:paraId="17F3471A" w14:textId="77777777" w:rsidR="00082A35" w:rsidRDefault="00082A35" w:rsidP="00082A35">
            <w:pPr>
              <w:pStyle w:val="ListParagraph"/>
              <w:spacing w:after="0" w:line="240" w:lineRule="auto"/>
              <w:ind w:left="180"/>
              <w:rPr>
                <w:color w:val="808080" w:themeColor="background1" w:themeShade="80"/>
                <w:sz w:val="16"/>
                <w:szCs w:val="16"/>
              </w:rPr>
            </w:pPr>
            <w:r>
              <w:rPr>
                <w:color w:val="808080" w:themeColor="background1" w:themeShade="80"/>
                <w:sz w:val="16"/>
                <w:szCs w:val="16"/>
              </w:rPr>
              <w:t xml:space="preserve">   </w:t>
            </w:r>
            <w:r w:rsidR="004C2E98" w:rsidRPr="00082A35">
              <w:rPr>
                <w:color w:val="808080" w:themeColor="background1" w:themeShade="80"/>
                <w:sz w:val="16"/>
                <w:szCs w:val="16"/>
              </w:rPr>
              <w:t xml:space="preserve">Distance of </w:t>
            </w:r>
            <w:r w:rsidRPr="00082A35">
              <w:rPr>
                <w:color w:val="808080" w:themeColor="background1" w:themeShade="80"/>
                <w:sz w:val="16"/>
                <w:szCs w:val="16"/>
              </w:rPr>
              <w:t>invasive melanoma</w:t>
            </w:r>
            <w:r w:rsidR="004C2E98" w:rsidRPr="00082A35">
              <w:rPr>
                <w:color w:val="808080" w:themeColor="background1" w:themeShade="80"/>
                <w:sz w:val="16"/>
                <w:szCs w:val="16"/>
              </w:rPr>
              <w:t xml:space="preserve"> </w:t>
            </w:r>
          </w:p>
          <w:p w14:paraId="41AB136E" w14:textId="77777777" w:rsidR="00A24B72" w:rsidRDefault="00082A35" w:rsidP="00A24B72">
            <w:pPr>
              <w:pStyle w:val="ListParagraph"/>
              <w:spacing w:after="100" w:line="240" w:lineRule="auto"/>
              <w:ind w:left="181"/>
              <w:rPr>
                <w:color w:val="808080" w:themeColor="background1" w:themeShade="80"/>
                <w:sz w:val="16"/>
                <w:szCs w:val="16"/>
              </w:rPr>
            </w:pPr>
            <w:r>
              <w:rPr>
                <w:color w:val="808080" w:themeColor="background1" w:themeShade="80"/>
                <w:sz w:val="16"/>
                <w:szCs w:val="16"/>
              </w:rPr>
              <w:t xml:space="preserve">   </w:t>
            </w:r>
            <w:r w:rsidR="004C2E98" w:rsidRPr="00082A35">
              <w:rPr>
                <w:color w:val="808080" w:themeColor="background1" w:themeShade="80"/>
                <w:sz w:val="16"/>
                <w:szCs w:val="16"/>
              </w:rPr>
              <w:t>from closest margin ___ mm</w:t>
            </w:r>
          </w:p>
          <w:p w14:paraId="2B5311AD" w14:textId="77777777" w:rsidR="00525F88" w:rsidRPr="00525F88" w:rsidRDefault="00525F88" w:rsidP="00A24B72">
            <w:pPr>
              <w:pStyle w:val="ListParagraph"/>
              <w:spacing w:after="100" w:line="240" w:lineRule="auto"/>
              <w:ind w:left="181"/>
              <w:rPr>
                <w:color w:val="808080" w:themeColor="background1" w:themeShade="80"/>
                <w:sz w:val="4"/>
                <w:szCs w:val="4"/>
              </w:rPr>
            </w:pPr>
          </w:p>
          <w:p w14:paraId="6EA1CA7C" w14:textId="5235E06A" w:rsidR="004C2E98" w:rsidRPr="00A24B72" w:rsidRDefault="00525F88" w:rsidP="00525F88">
            <w:pPr>
              <w:pStyle w:val="ListParagraph"/>
              <w:spacing w:after="0" w:line="240" w:lineRule="auto"/>
              <w:ind w:left="181"/>
              <w:rPr>
                <w:color w:val="808080" w:themeColor="background1" w:themeShade="80"/>
                <w:sz w:val="16"/>
                <w:szCs w:val="16"/>
              </w:rPr>
            </w:pPr>
            <w:r>
              <w:rPr>
                <w:color w:val="808080" w:themeColor="background1" w:themeShade="80"/>
                <w:sz w:val="16"/>
                <w:szCs w:val="16"/>
              </w:rPr>
              <w:t xml:space="preserve">   </w:t>
            </w:r>
            <w:r w:rsidR="004C2E98" w:rsidRPr="00A24B72">
              <w:rPr>
                <w:color w:val="808080" w:themeColor="background1" w:themeShade="80"/>
                <w:sz w:val="16"/>
                <w:szCs w:val="16"/>
              </w:rPr>
              <w:t xml:space="preserve">Specify closest margin(s), if  </w:t>
            </w:r>
          </w:p>
          <w:p w14:paraId="6DE2818D" w14:textId="55A32FE3" w:rsidR="004C2E98" w:rsidRPr="00525F88" w:rsidRDefault="004C2E98" w:rsidP="00525F88">
            <w:pPr>
              <w:spacing w:after="100" w:line="240" w:lineRule="auto"/>
              <w:rPr>
                <w:color w:val="808080" w:themeColor="background1" w:themeShade="80"/>
                <w:sz w:val="16"/>
                <w:szCs w:val="16"/>
              </w:rPr>
            </w:pPr>
            <w:r w:rsidRPr="00525F88">
              <w:rPr>
                <w:color w:val="808080" w:themeColor="background1" w:themeShade="80"/>
                <w:sz w:val="16"/>
                <w:szCs w:val="16"/>
              </w:rPr>
              <w:t xml:space="preserve">  </w:t>
            </w:r>
            <w:r w:rsidR="00525F88">
              <w:rPr>
                <w:color w:val="808080" w:themeColor="background1" w:themeShade="80"/>
                <w:sz w:val="16"/>
                <w:szCs w:val="16"/>
              </w:rPr>
              <w:t xml:space="preserve">      </w:t>
            </w:r>
            <w:r w:rsidRPr="00525F88">
              <w:rPr>
                <w:color w:val="808080" w:themeColor="background1" w:themeShade="80"/>
                <w:sz w:val="16"/>
                <w:szCs w:val="16"/>
              </w:rPr>
              <w:t xml:space="preserve">possible </w:t>
            </w:r>
          </w:p>
          <w:p w14:paraId="42FEE071" w14:textId="62956321" w:rsidR="004C2E98" w:rsidRPr="00C41665" w:rsidRDefault="004C2E98" w:rsidP="00C41665">
            <w:pPr>
              <w:pStyle w:val="ListParagraph"/>
              <w:numPr>
                <w:ilvl w:val="0"/>
                <w:numId w:val="6"/>
              </w:numPr>
              <w:spacing w:after="0" w:line="240" w:lineRule="auto"/>
              <w:ind w:left="180" w:hanging="180"/>
              <w:rPr>
                <w:color w:val="808080" w:themeColor="background1" w:themeShade="80"/>
                <w:sz w:val="16"/>
                <w:szCs w:val="16"/>
              </w:rPr>
            </w:pPr>
            <w:r w:rsidRPr="00C41665">
              <w:rPr>
                <w:color w:val="808080" w:themeColor="background1" w:themeShade="80"/>
                <w:sz w:val="16"/>
                <w:szCs w:val="16"/>
              </w:rPr>
              <w:t xml:space="preserve">Involved </w:t>
            </w:r>
          </w:p>
          <w:p w14:paraId="498C90DC" w14:textId="1E46ADA3" w:rsidR="00525F88" w:rsidRPr="00A24B72" w:rsidRDefault="00525F88" w:rsidP="00525F88">
            <w:pPr>
              <w:pStyle w:val="ListParagraph"/>
              <w:spacing w:after="0" w:line="240" w:lineRule="auto"/>
              <w:ind w:left="181"/>
              <w:rPr>
                <w:color w:val="808080" w:themeColor="background1" w:themeShade="80"/>
                <w:sz w:val="16"/>
                <w:szCs w:val="16"/>
              </w:rPr>
            </w:pPr>
            <w:r>
              <w:rPr>
                <w:color w:val="808080" w:themeColor="background1" w:themeShade="80"/>
                <w:sz w:val="16"/>
                <w:szCs w:val="16"/>
              </w:rPr>
              <w:t xml:space="preserve">   </w:t>
            </w:r>
            <w:r w:rsidRPr="00A24B72">
              <w:rPr>
                <w:color w:val="808080" w:themeColor="background1" w:themeShade="80"/>
                <w:sz w:val="16"/>
                <w:szCs w:val="16"/>
              </w:rPr>
              <w:t xml:space="preserve">Specify closest margin(s), if  </w:t>
            </w:r>
          </w:p>
          <w:p w14:paraId="309E16E6" w14:textId="77777777" w:rsidR="00525F88" w:rsidRDefault="00525F88" w:rsidP="004D1677">
            <w:pPr>
              <w:spacing w:after="0" w:line="240" w:lineRule="auto"/>
              <w:rPr>
                <w:color w:val="808080" w:themeColor="background1" w:themeShade="80"/>
                <w:sz w:val="16"/>
                <w:szCs w:val="16"/>
              </w:rPr>
            </w:pPr>
            <w:r w:rsidRPr="00525F88">
              <w:rPr>
                <w:color w:val="808080" w:themeColor="background1" w:themeShade="80"/>
                <w:sz w:val="16"/>
                <w:szCs w:val="16"/>
              </w:rPr>
              <w:t xml:space="preserve">  </w:t>
            </w:r>
            <w:r>
              <w:rPr>
                <w:color w:val="808080" w:themeColor="background1" w:themeShade="80"/>
                <w:sz w:val="16"/>
                <w:szCs w:val="16"/>
              </w:rPr>
              <w:t xml:space="preserve">      </w:t>
            </w:r>
            <w:r w:rsidRPr="00525F88">
              <w:rPr>
                <w:color w:val="808080" w:themeColor="background1" w:themeShade="80"/>
                <w:sz w:val="16"/>
                <w:szCs w:val="16"/>
              </w:rPr>
              <w:t xml:space="preserve">possible </w:t>
            </w:r>
          </w:p>
          <w:p w14:paraId="50FC4930" w14:textId="77777777" w:rsidR="004D1677" w:rsidRPr="004D1677" w:rsidRDefault="004D1677" w:rsidP="004D1677">
            <w:pPr>
              <w:spacing w:after="0" w:line="240" w:lineRule="auto"/>
              <w:rPr>
                <w:color w:val="808080" w:themeColor="background1" w:themeShade="80"/>
                <w:sz w:val="10"/>
                <w:szCs w:val="10"/>
              </w:rPr>
            </w:pPr>
          </w:p>
          <w:p w14:paraId="1C3AA39A" w14:textId="5EC9ED89" w:rsidR="004D1677" w:rsidRPr="00F26B60" w:rsidRDefault="005832CE" w:rsidP="004D1677">
            <w:pPr>
              <w:spacing w:after="0" w:line="240" w:lineRule="auto"/>
              <w:rPr>
                <w:rFonts w:cstheme="minorHAnsi"/>
                <w:b/>
                <w:bCs/>
                <w:color w:val="808080" w:themeColor="background1" w:themeShade="80"/>
                <w:sz w:val="16"/>
                <w:szCs w:val="16"/>
              </w:rPr>
            </w:pPr>
            <w:r w:rsidRPr="005832CE">
              <w:rPr>
                <w:rFonts w:cstheme="minorHAnsi"/>
                <w:b/>
                <w:bCs/>
                <w:color w:val="949698"/>
                <w:sz w:val="16"/>
                <w:szCs w:val="16"/>
              </w:rPr>
              <w:t>Melanoma in situ</w:t>
            </w:r>
          </w:p>
          <w:p w14:paraId="10A2FC2D" w14:textId="77777777" w:rsidR="004D1677" w:rsidRPr="00C41665" w:rsidRDefault="004D1677" w:rsidP="004D1677">
            <w:pPr>
              <w:pStyle w:val="ListParagraph"/>
              <w:numPr>
                <w:ilvl w:val="0"/>
                <w:numId w:val="6"/>
              </w:numPr>
              <w:spacing w:after="0" w:line="240" w:lineRule="auto"/>
              <w:ind w:left="180" w:hanging="180"/>
              <w:rPr>
                <w:color w:val="808080" w:themeColor="background1" w:themeShade="80"/>
                <w:sz w:val="16"/>
                <w:szCs w:val="16"/>
              </w:rPr>
            </w:pPr>
            <w:r w:rsidRPr="00C41665">
              <w:rPr>
                <w:color w:val="808080" w:themeColor="background1" w:themeShade="80"/>
                <w:sz w:val="16"/>
                <w:szCs w:val="16"/>
              </w:rPr>
              <w:t xml:space="preserve">Not involved </w:t>
            </w:r>
          </w:p>
          <w:p w14:paraId="57B10AC9" w14:textId="5729CBC9" w:rsidR="004D1677" w:rsidRDefault="004D1677" w:rsidP="004D1677">
            <w:pPr>
              <w:pStyle w:val="ListParagraph"/>
              <w:spacing w:after="0" w:line="240" w:lineRule="auto"/>
              <w:ind w:left="180"/>
              <w:rPr>
                <w:color w:val="808080" w:themeColor="background1" w:themeShade="80"/>
                <w:sz w:val="16"/>
                <w:szCs w:val="16"/>
              </w:rPr>
            </w:pPr>
            <w:r>
              <w:rPr>
                <w:color w:val="808080" w:themeColor="background1" w:themeShade="80"/>
                <w:sz w:val="16"/>
                <w:szCs w:val="16"/>
              </w:rPr>
              <w:t xml:space="preserve">   </w:t>
            </w:r>
            <w:r w:rsidRPr="00082A35">
              <w:rPr>
                <w:color w:val="808080" w:themeColor="background1" w:themeShade="80"/>
                <w:sz w:val="16"/>
                <w:szCs w:val="16"/>
              </w:rPr>
              <w:t xml:space="preserve">Distance of melanoma </w:t>
            </w:r>
            <w:r w:rsidR="005832CE">
              <w:rPr>
                <w:color w:val="808080" w:themeColor="background1" w:themeShade="80"/>
                <w:sz w:val="16"/>
                <w:szCs w:val="16"/>
              </w:rPr>
              <w:t>in situ</w:t>
            </w:r>
          </w:p>
          <w:p w14:paraId="3DF7A2F4" w14:textId="77777777" w:rsidR="004D1677" w:rsidRDefault="004D1677" w:rsidP="004D1677">
            <w:pPr>
              <w:pStyle w:val="ListParagraph"/>
              <w:spacing w:after="100" w:line="240" w:lineRule="auto"/>
              <w:ind w:left="181"/>
              <w:rPr>
                <w:color w:val="808080" w:themeColor="background1" w:themeShade="80"/>
                <w:sz w:val="16"/>
                <w:szCs w:val="16"/>
              </w:rPr>
            </w:pPr>
            <w:r>
              <w:rPr>
                <w:color w:val="808080" w:themeColor="background1" w:themeShade="80"/>
                <w:sz w:val="16"/>
                <w:szCs w:val="16"/>
              </w:rPr>
              <w:t xml:space="preserve">   </w:t>
            </w:r>
            <w:r w:rsidRPr="00082A35">
              <w:rPr>
                <w:color w:val="808080" w:themeColor="background1" w:themeShade="80"/>
                <w:sz w:val="16"/>
                <w:szCs w:val="16"/>
              </w:rPr>
              <w:t>from closest margin ___ mm</w:t>
            </w:r>
          </w:p>
          <w:p w14:paraId="60332DA0" w14:textId="77777777" w:rsidR="004D1677" w:rsidRPr="00525F88" w:rsidRDefault="004D1677" w:rsidP="004D1677">
            <w:pPr>
              <w:pStyle w:val="ListParagraph"/>
              <w:spacing w:after="100" w:line="240" w:lineRule="auto"/>
              <w:ind w:left="181"/>
              <w:rPr>
                <w:color w:val="808080" w:themeColor="background1" w:themeShade="80"/>
                <w:sz w:val="4"/>
                <w:szCs w:val="4"/>
              </w:rPr>
            </w:pPr>
          </w:p>
          <w:p w14:paraId="266A3BCD" w14:textId="77777777" w:rsidR="004D1677" w:rsidRPr="00A24B72" w:rsidRDefault="004D1677" w:rsidP="004D1677">
            <w:pPr>
              <w:pStyle w:val="ListParagraph"/>
              <w:spacing w:after="0" w:line="240" w:lineRule="auto"/>
              <w:ind w:left="181"/>
              <w:rPr>
                <w:color w:val="808080" w:themeColor="background1" w:themeShade="80"/>
                <w:sz w:val="16"/>
                <w:szCs w:val="16"/>
              </w:rPr>
            </w:pPr>
            <w:r>
              <w:rPr>
                <w:color w:val="808080" w:themeColor="background1" w:themeShade="80"/>
                <w:sz w:val="16"/>
                <w:szCs w:val="16"/>
              </w:rPr>
              <w:t xml:space="preserve">   </w:t>
            </w:r>
            <w:r w:rsidRPr="00A24B72">
              <w:rPr>
                <w:color w:val="808080" w:themeColor="background1" w:themeShade="80"/>
                <w:sz w:val="16"/>
                <w:szCs w:val="16"/>
              </w:rPr>
              <w:t xml:space="preserve">Specify closest margin(s), if  </w:t>
            </w:r>
          </w:p>
          <w:p w14:paraId="5484F7CB" w14:textId="77777777" w:rsidR="004D1677" w:rsidRPr="00525F88" w:rsidRDefault="004D1677" w:rsidP="004D1677">
            <w:pPr>
              <w:spacing w:after="100" w:line="240" w:lineRule="auto"/>
              <w:rPr>
                <w:color w:val="808080" w:themeColor="background1" w:themeShade="80"/>
                <w:sz w:val="16"/>
                <w:szCs w:val="16"/>
              </w:rPr>
            </w:pPr>
            <w:r w:rsidRPr="00525F88">
              <w:rPr>
                <w:color w:val="808080" w:themeColor="background1" w:themeShade="80"/>
                <w:sz w:val="16"/>
                <w:szCs w:val="16"/>
              </w:rPr>
              <w:t xml:space="preserve">  </w:t>
            </w:r>
            <w:r>
              <w:rPr>
                <w:color w:val="808080" w:themeColor="background1" w:themeShade="80"/>
                <w:sz w:val="16"/>
                <w:szCs w:val="16"/>
              </w:rPr>
              <w:t xml:space="preserve">      </w:t>
            </w:r>
            <w:r w:rsidRPr="00525F88">
              <w:rPr>
                <w:color w:val="808080" w:themeColor="background1" w:themeShade="80"/>
                <w:sz w:val="16"/>
                <w:szCs w:val="16"/>
              </w:rPr>
              <w:t xml:space="preserve">possible </w:t>
            </w:r>
          </w:p>
          <w:p w14:paraId="0C231C2A" w14:textId="77777777" w:rsidR="004D1677" w:rsidRPr="00C41665" w:rsidRDefault="004D1677" w:rsidP="004D1677">
            <w:pPr>
              <w:pStyle w:val="ListParagraph"/>
              <w:numPr>
                <w:ilvl w:val="0"/>
                <w:numId w:val="6"/>
              </w:numPr>
              <w:spacing w:after="0" w:line="240" w:lineRule="auto"/>
              <w:ind w:left="180" w:hanging="180"/>
              <w:rPr>
                <w:color w:val="808080" w:themeColor="background1" w:themeShade="80"/>
                <w:sz w:val="16"/>
                <w:szCs w:val="16"/>
              </w:rPr>
            </w:pPr>
            <w:r w:rsidRPr="00C41665">
              <w:rPr>
                <w:color w:val="808080" w:themeColor="background1" w:themeShade="80"/>
                <w:sz w:val="16"/>
                <w:szCs w:val="16"/>
              </w:rPr>
              <w:t xml:space="preserve">Involved </w:t>
            </w:r>
          </w:p>
          <w:p w14:paraId="39FC1C93" w14:textId="77777777" w:rsidR="004D1677" w:rsidRPr="00A24B72" w:rsidRDefault="004D1677" w:rsidP="004D1677">
            <w:pPr>
              <w:pStyle w:val="ListParagraph"/>
              <w:spacing w:after="0" w:line="240" w:lineRule="auto"/>
              <w:ind w:left="181"/>
              <w:rPr>
                <w:color w:val="808080" w:themeColor="background1" w:themeShade="80"/>
                <w:sz w:val="16"/>
                <w:szCs w:val="16"/>
              </w:rPr>
            </w:pPr>
            <w:r>
              <w:rPr>
                <w:color w:val="808080" w:themeColor="background1" w:themeShade="80"/>
                <w:sz w:val="16"/>
                <w:szCs w:val="16"/>
              </w:rPr>
              <w:t xml:space="preserve">   </w:t>
            </w:r>
            <w:r w:rsidRPr="00A24B72">
              <w:rPr>
                <w:color w:val="808080" w:themeColor="background1" w:themeShade="80"/>
                <w:sz w:val="16"/>
                <w:szCs w:val="16"/>
              </w:rPr>
              <w:t xml:space="preserve">Specify closest margin(s), if  </w:t>
            </w:r>
          </w:p>
          <w:p w14:paraId="637DEDA8" w14:textId="2A94E3C9" w:rsidR="004C2E98" w:rsidRPr="00E30C52" w:rsidRDefault="004D1677" w:rsidP="00C82FF0">
            <w:pPr>
              <w:spacing w:after="100" w:line="240" w:lineRule="auto"/>
              <w:rPr>
                <w:color w:val="808080" w:themeColor="background1" w:themeShade="80"/>
                <w:sz w:val="16"/>
                <w:szCs w:val="16"/>
              </w:rPr>
            </w:pPr>
            <w:r w:rsidRPr="00525F88">
              <w:rPr>
                <w:color w:val="808080" w:themeColor="background1" w:themeShade="80"/>
                <w:sz w:val="16"/>
                <w:szCs w:val="16"/>
              </w:rPr>
              <w:t xml:space="preserve">  </w:t>
            </w:r>
            <w:r>
              <w:rPr>
                <w:color w:val="808080" w:themeColor="background1" w:themeShade="80"/>
                <w:sz w:val="16"/>
                <w:szCs w:val="16"/>
              </w:rPr>
              <w:t xml:space="preserve">      </w:t>
            </w:r>
            <w:r w:rsidRPr="00525F88">
              <w:rPr>
                <w:color w:val="808080" w:themeColor="background1" w:themeShade="80"/>
                <w:sz w:val="16"/>
                <w:szCs w:val="16"/>
              </w:rPr>
              <w:t xml:space="preserve">possible </w:t>
            </w:r>
          </w:p>
        </w:tc>
        <w:tc>
          <w:tcPr>
            <w:tcW w:w="7799" w:type="dxa"/>
            <w:shd w:val="clear" w:color="auto" w:fill="auto"/>
          </w:tcPr>
          <w:p w14:paraId="4FEE00FE" w14:textId="77777777" w:rsidR="00C82FF0" w:rsidRPr="004430AA" w:rsidRDefault="00C82FF0" w:rsidP="00C82FF0">
            <w:pPr>
              <w:spacing w:after="0" w:line="240" w:lineRule="auto"/>
              <w:rPr>
                <w:rFonts w:cstheme="minorHAnsi"/>
                <w:sz w:val="16"/>
                <w:szCs w:val="16"/>
              </w:rPr>
            </w:pPr>
            <w:r w:rsidRPr="004430AA">
              <w:rPr>
                <w:rFonts w:cstheme="minorHAnsi"/>
                <w:sz w:val="16"/>
                <w:szCs w:val="16"/>
              </w:rPr>
              <w:t>In general, tumour margins are reported, but margin status has not been an independent prognostic factor for head and neck mucosal melanomas secondary to systemic recurrences driving the poor prognosis. A 2021 study shows potential early benefit with negative surgical margins,</w:t>
            </w:r>
            <w:r w:rsidRPr="004430AA">
              <w:rPr>
                <w:rFonts w:cstheme="minorHAnsi"/>
                <w:sz w:val="16"/>
                <w:szCs w:val="16"/>
              </w:rPr>
              <w:fldChar w:fldCharType="begin">
                <w:fldData xml:space="preserve">PEVuZE5vdGU+PENpdGU+PEF1dGhvcj5TYWhvdmFsZXI8L0F1dGhvcj48WWVhcj4yMDIxPC9ZZWFy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</w:fldData>
              </w:fldChar>
            </w:r>
            <w:r w:rsidRPr="004430AA">
              <w:rPr>
                <w:rFonts w:cstheme="minorHAnsi"/>
                <w:sz w:val="16"/>
                <w:szCs w:val="16"/>
              </w:rPr>
              <w:instrText xml:space="preserve"> ADDIN EN.CITE </w:instrText>
            </w:r>
            <w:r w:rsidRPr="004430AA">
              <w:rPr>
                <w:rFonts w:cstheme="minorHAnsi"/>
                <w:sz w:val="16"/>
                <w:szCs w:val="16"/>
              </w:rPr>
              <w:fldChar w:fldCharType="begin">
                <w:fldData xml:space="preserve">PEVuZE5vdGU+PENpdGU+PEF1dGhvcj5TYWhvdmFsZXI8L0F1dGhvcj48WWVhcj4yMDIxPC9ZZWFy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</w:fldData>
              </w:fldChar>
            </w:r>
            <w:r w:rsidRPr="004430AA">
              <w:rPr>
                <w:rFonts w:cstheme="minorHAnsi"/>
                <w:sz w:val="16"/>
                <w:szCs w:val="16"/>
              </w:rPr>
              <w:instrText xml:space="preserve"> ADDIN EN.CITE.DATA </w:instrText>
            </w:r>
            <w:r w:rsidRPr="004430AA">
              <w:rPr>
                <w:rFonts w:cstheme="minorHAnsi"/>
                <w:sz w:val="16"/>
                <w:szCs w:val="16"/>
              </w:rPr>
            </w:r>
            <w:r w:rsidRPr="004430AA">
              <w:rPr>
                <w:rFonts w:cstheme="minorHAnsi"/>
                <w:sz w:val="16"/>
                <w:szCs w:val="16"/>
              </w:rPr>
              <w:fldChar w:fldCharType="end"/>
            </w:r>
            <w:r w:rsidRPr="004430AA">
              <w:rPr>
                <w:rFonts w:cstheme="minorHAnsi"/>
                <w:sz w:val="16"/>
                <w:szCs w:val="16"/>
              </w:rPr>
            </w:r>
            <w:r w:rsidRPr="004430AA">
              <w:rPr>
                <w:rFonts w:cstheme="minorHAnsi"/>
                <w:sz w:val="16"/>
                <w:szCs w:val="16"/>
              </w:rPr>
              <w:fldChar w:fldCharType="separate"/>
            </w:r>
            <w:r w:rsidRPr="004430AA">
              <w:rPr>
                <w:rFonts w:cstheme="minorHAnsi"/>
                <w:noProof/>
                <w:sz w:val="16"/>
                <w:szCs w:val="16"/>
                <w:vertAlign w:val="superscript"/>
              </w:rPr>
              <w:t>1</w:t>
            </w:r>
            <w:r w:rsidRPr="004430AA">
              <w:rPr>
                <w:rFonts w:cstheme="minorHAnsi"/>
                <w:sz w:val="16"/>
                <w:szCs w:val="16"/>
              </w:rPr>
              <w:fldChar w:fldCharType="end"/>
            </w:r>
            <w:r w:rsidRPr="004430AA">
              <w:rPr>
                <w:rFonts w:cstheme="minorHAnsi"/>
                <w:sz w:val="16"/>
                <w:szCs w:val="16"/>
              </w:rPr>
              <w:t xml:space="preserve"> which may prove important as changes in practice, including adjuvant therapies targeting systemic disease may aid in mucosal melanoma management. Melanoma in situ (if detected) may indicate risk for local recurrence and thus reporting is encouraged but is not a core element. </w:t>
            </w:r>
          </w:p>
          <w:p w14:paraId="0CB5332E" w14:textId="77777777" w:rsidR="00C82FF0" w:rsidRPr="004430AA" w:rsidRDefault="00C82FF0" w:rsidP="00C82FF0">
            <w:pPr>
              <w:spacing w:after="0" w:line="240" w:lineRule="auto"/>
              <w:rPr>
                <w:rFonts w:cstheme="minorHAnsi"/>
                <w:sz w:val="16"/>
                <w:szCs w:val="16"/>
              </w:rPr>
            </w:pPr>
          </w:p>
          <w:p w14:paraId="03E7E3AD" w14:textId="77777777" w:rsidR="00C82FF0" w:rsidRPr="004430AA" w:rsidRDefault="00C82FF0" w:rsidP="00C82FF0">
            <w:pPr>
              <w:spacing w:after="0"/>
              <w:rPr>
                <w:rFonts w:cstheme="minorHAnsi"/>
                <w:b/>
                <w:bCs/>
                <w:sz w:val="16"/>
                <w:szCs w:val="16"/>
              </w:rPr>
            </w:pPr>
            <w:r w:rsidRPr="004430AA">
              <w:rPr>
                <w:rFonts w:cstheme="minorHAnsi"/>
                <w:b/>
                <w:bCs/>
                <w:sz w:val="16"/>
                <w:szCs w:val="16"/>
              </w:rPr>
              <w:t xml:space="preserve">Reference </w:t>
            </w:r>
          </w:p>
          <w:p w14:paraId="7216136D" w14:textId="77777777" w:rsidR="00C82FF0" w:rsidRPr="004430AA" w:rsidRDefault="00C82FF0" w:rsidP="00C82FF0">
            <w:pPr>
              <w:pStyle w:val="EndNoteBibliography"/>
              <w:ind w:left="318" w:hanging="318"/>
              <w:rPr>
                <w:rFonts w:asciiTheme="minorHAnsi" w:hAnsiTheme="minorHAnsi" w:cstheme="minorHAnsi"/>
                <w:sz w:val="16"/>
                <w:szCs w:val="16"/>
              </w:rPr>
            </w:pPr>
            <w:r w:rsidRPr="004430AA">
              <w:rPr>
                <w:rFonts w:asciiTheme="minorHAnsi" w:hAnsiTheme="minorHAnsi" w:cstheme="minorHAnsi"/>
                <w:sz w:val="16"/>
                <w:szCs w:val="16"/>
              </w:rPr>
              <w:fldChar w:fldCharType="begin"/>
            </w:r>
            <w:r w:rsidRPr="004430AA">
              <w:rPr>
                <w:rFonts w:asciiTheme="minorHAnsi" w:hAnsiTheme="minorHAnsi" w:cstheme="minorHAnsi"/>
                <w:sz w:val="16"/>
                <w:szCs w:val="16"/>
              </w:rPr>
              <w:instrText xml:space="preserve"> ADDIN EN.REFLIST </w:instrText>
            </w:r>
            <w:r w:rsidRPr="004430AA">
              <w:rPr>
                <w:rFonts w:asciiTheme="minorHAnsi" w:hAnsiTheme="minorHAnsi" w:cstheme="minorHAnsi"/>
                <w:sz w:val="16"/>
                <w:szCs w:val="16"/>
              </w:rPr>
              <w:fldChar w:fldCharType="separate"/>
            </w:r>
            <w:r w:rsidRPr="004430AA">
              <w:rPr>
                <w:rFonts w:asciiTheme="minorHAnsi" w:hAnsiTheme="minorHAnsi" w:cstheme="minorHAnsi"/>
                <w:sz w:val="16"/>
                <w:szCs w:val="16"/>
              </w:rPr>
              <w:t>1</w:t>
            </w:r>
            <w:r w:rsidRPr="004430AA">
              <w:rPr>
                <w:rFonts w:asciiTheme="minorHAnsi" w:hAnsiTheme="minorHAnsi" w:cstheme="minorHAnsi"/>
                <w:sz w:val="16"/>
                <w:szCs w:val="16"/>
              </w:rPr>
              <w:tab/>
              <w:t xml:space="preserve">Sahovaler A, Ziai H, Cardemil F, Huang SH, Su J, Goldstein DP, Gilbert R, Hosni A, Hope A, Waldron J, Spreafico A, Monteiro E, Witterick I, Irish J, Gullane P, Xu W, O'Sullivan B and de Almeida JR (2021). Importance of Margins, Radiotherapy, and Systemic Therapy in Mucosal Melanoma of the Head and Neck. </w:t>
            </w:r>
            <w:r w:rsidRPr="004430AA">
              <w:rPr>
                <w:rFonts w:asciiTheme="minorHAnsi" w:hAnsiTheme="minorHAnsi" w:cstheme="minorHAnsi"/>
                <w:i/>
                <w:sz w:val="16"/>
                <w:szCs w:val="16"/>
              </w:rPr>
              <w:t>Laryngoscope</w:t>
            </w:r>
            <w:r w:rsidRPr="004430AA">
              <w:rPr>
                <w:rFonts w:asciiTheme="minorHAnsi" w:hAnsiTheme="minorHAnsi" w:cstheme="minorHAnsi"/>
                <w:sz w:val="16"/>
                <w:szCs w:val="16"/>
              </w:rPr>
              <w:t xml:space="preserve"> 131(10):2269-2276.</w:t>
            </w:r>
          </w:p>
          <w:p w14:paraId="53F4238C" w14:textId="77777777" w:rsidR="00C82FF0" w:rsidRPr="004430AA" w:rsidRDefault="00C82FF0" w:rsidP="00C82FF0">
            <w:pPr>
              <w:pStyle w:val="EndNoteBibliography"/>
              <w:rPr>
                <w:rFonts w:asciiTheme="minorHAnsi" w:hAnsiTheme="minorHAnsi" w:cstheme="minorHAnsi"/>
                <w:sz w:val="16"/>
                <w:szCs w:val="16"/>
              </w:rPr>
            </w:pPr>
          </w:p>
          <w:p w14:paraId="637DEDBE" w14:textId="5804A1E0" w:rsidR="004C2E98" w:rsidRPr="004430AA" w:rsidRDefault="00C82FF0" w:rsidP="00C82FF0">
            <w:pPr>
              <w:pStyle w:val="EndNoteBibliography"/>
              <w:spacing w:after="100"/>
              <w:ind w:left="318" w:hanging="318"/>
              <w:rPr>
                <w:rFonts w:asciiTheme="minorHAnsi" w:hAnsiTheme="minorHAnsi" w:cstheme="minorHAnsi"/>
                <w:color w:val="000000"/>
                <w:sz w:val="16"/>
                <w:szCs w:val="16"/>
                <w:lang w:val="en-AU"/>
              </w:rPr>
            </w:pPr>
            <w:r w:rsidRPr="004430AA">
              <w:rPr>
                <w:rFonts w:asciiTheme="minorHAnsi" w:hAnsiTheme="minorHAnsi" w:cstheme="minorHAnsi"/>
                <w:sz w:val="16"/>
                <w:szCs w:val="16"/>
              </w:rPr>
              <w:fldChar w:fldCharType="end"/>
            </w:r>
          </w:p>
        </w:tc>
        <w:tc>
          <w:tcPr>
            <w:tcW w:w="2098" w:type="dxa"/>
            <w:shd w:val="clear" w:color="auto" w:fill="auto"/>
          </w:tcPr>
          <w:p w14:paraId="637DEDBF" w14:textId="0FD27D2A" w:rsidR="004C2E98" w:rsidRPr="002008ED" w:rsidRDefault="004C2E98" w:rsidP="004C2E98">
            <w:pPr>
              <w:spacing w:after="0" w:line="240" w:lineRule="auto"/>
              <w:rPr>
                <w:color w:val="000000"/>
                <w:sz w:val="16"/>
                <w:szCs w:val="16"/>
              </w:rPr>
            </w:pPr>
          </w:p>
        </w:tc>
      </w:tr>
      <w:tr w:rsidR="004C2E98" w:rsidRPr="00CC5E7C" w14:paraId="39A34DFD" w14:textId="77777777" w:rsidTr="002579AB">
        <w:trPr>
          <w:cantSplit/>
          <w:trHeight w:val="456"/>
        </w:trPr>
        <w:tc>
          <w:tcPr>
            <w:tcW w:w="865" w:type="dxa"/>
            <w:shd w:val="clear" w:color="auto" w:fill="EEECE1" w:themeFill="background2"/>
          </w:tcPr>
          <w:p w14:paraId="1C176BC5" w14:textId="71D4B850" w:rsidR="004C2E98" w:rsidRDefault="004C2E98" w:rsidP="004C2E98">
            <w:pPr>
              <w:spacing w:after="0"/>
              <w:rPr>
                <w:rFonts w:ascii="Calibri" w:hAnsi="Calibri"/>
                <w:sz w:val="16"/>
                <w:szCs w:val="16"/>
              </w:rPr>
            </w:pPr>
            <w:r>
              <w:rPr>
                <w:rFonts w:ascii="Calibri" w:hAnsi="Calibri"/>
                <w:sz w:val="16"/>
                <w:szCs w:val="16"/>
              </w:rPr>
              <w:lastRenderedPageBreak/>
              <w:t>Non-core</w:t>
            </w:r>
          </w:p>
        </w:tc>
        <w:tc>
          <w:tcPr>
            <w:tcW w:w="1871" w:type="dxa"/>
            <w:shd w:val="clear" w:color="auto" w:fill="EEECE1" w:themeFill="background2"/>
          </w:tcPr>
          <w:p w14:paraId="498E2EAC" w14:textId="6495E85B" w:rsidR="004C2E98" w:rsidRPr="00E67E33" w:rsidRDefault="004C2E98" w:rsidP="004C2E98">
            <w:pPr>
              <w:spacing w:line="240" w:lineRule="auto"/>
              <w:rPr>
                <w:rFonts w:ascii="Calibri" w:hAnsi="Calibri"/>
                <w:bCs/>
                <w:sz w:val="16"/>
                <w:szCs w:val="16"/>
              </w:rPr>
            </w:pPr>
            <w:r w:rsidRPr="00793476">
              <w:rPr>
                <w:rFonts w:ascii="Calibri" w:hAnsi="Calibri"/>
                <w:bCs/>
                <w:color w:val="808080" w:themeColor="background1" w:themeShade="80"/>
                <w:sz w:val="16"/>
                <w:szCs w:val="16"/>
              </w:rPr>
              <w:t>COEXISTENT PATHOLOGY</w:t>
            </w:r>
          </w:p>
        </w:tc>
        <w:tc>
          <w:tcPr>
            <w:tcW w:w="2553" w:type="dxa"/>
            <w:shd w:val="clear" w:color="auto" w:fill="auto"/>
          </w:tcPr>
          <w:p w14:paraId="58AD3F74" w14:textId="63848C22" w:rsidR="004C2E98" w:rsidRDefault="004C2E98" w:rsidP="004C2E98">
            <w:pPr>
              <w:pStyle w:val="ListParagraph"/>
              <w:numPr>
                <w:ilvl w:val="0"/>
                <w:numId w:val="6"/>
              </w:numPr>
              <w:spacing w:after="0" w:line="240" w:lineRule="auto"/>
              <w:ind w:left="180" w:hanging="180"/>
              <w:rPr>
                <w:color w:val="808080" w:themeColor="background1" w:themeShade="80"/>
                <w:sz w:val="16"/>
                <w:szCs w:val="16"/>
              </w:rPr>
            </w:pPr>
            <w:r>
              <w:rPr>
                <w:color w:val="808080" w:themeColor="background1" w:themeShade="80"/>
                <w:sz w:val="16"/>
                <w:szCs w:val="16"/>
              </w:rPr>
              <w:t>None identified</w:t>
            </w:r>
          </w:p>
          <w:p w14:paraId="7EF5A509" w14:textId="77777777" w:rsidR="0063419A" w:rsidRPr="0063419A" w:rsidRDefault="0063419A" w:rsidP="0063419A">
            <w:pPr>
              <w:pStyle w:val="ListParagraph"/>
              <w:numPr>
                <w:ilvl w:val="0"/>
                <w:numId w:val="22"/>
              </w:numPr>
              <w:autoSpaceDE w:val="0"/>
              <w:autoSpaceDN w:val="0"/>
              <w:adjustRightInd w:val="0"/>
              <w:spacing w:after="100" w:line="181" w:lineRule="atLeast"/>
              <w:ind w:left="176" w:hanging="176"/>
              <w:rPr>
                <w:rFonts w:cstheme="minorHAnsi"/>
                <w:color w:val="949698"/>
                <w:sz w:val="16"/>
                <w:szCs w:val="16"/>
              </w:rPr>
            </w:pPr>
            <w:r w:rsidRPr="0063419A">
              <w:rPr>
                <w:rFonts w:cstheme="minorHAnsi"/>
                <w:color w:val="949698"/>
                <w:sz w:val="16"/>
                <w:szCs w:val="16"/>
              </w:rPr>
              <w:t>Melanosis</w:t>
            </w:r>
            <w:r w:rsidRPr="0063419A">
              <w:rPr>
                <w:rFonts w:ascii="Verdana" w:hAnsi="Verdana" w:cs="Verdana"/>
                <w:color w:val="949698"/>
                <w:sz w:val="16"/>
                <w:szCs w:val="16"/>
              </w:rPr>
              <w:t xml:space="preserve"> </w:t>
            </w:r>
          </w:p>
          <w:p w14:paraId="6EA1489C" w14:textId="66F16755" w:rsidR="004C2E98" w:rsidRPr="00FD5CBA" w:rsidRDefault="004C2E98" w:rsidP="004C2E98">
            <w:pPr>
              <w:pStyle w:val="ListParagraph"/>
              <w:numPr>
                <w:ilvl w:val="0"/>
                <w:numId w:val="22"/>
              </w:numPr>
              <w:autoSpaceDE w:val="0"/>
              <w:autoSpaceDN w:val="0"/>
              <w:adjustRightInd w:val="0"/>
              <w:spacing w:after="100" w:line="181" w:lineRule="atLeast"/>
              <w:ind w:left="176" w:hanging="176"/>
              <w:rPr>
                <w:rFonts w:cstheme="minorHAnsi"/>
                <w:color w:val="949698"/>
                <w:sz w:val="16"/>
                <w:szCs w:val="16"/>
              </w:rPr>
            </w:pPr>
            <w:r w:rsidRPr="00C239F8">
              <w:rPr>
                <w:rFonts w:cstheme="minorHAnsi"/>
                <w:color w:val="949698"/>
                <w:sz w:val="16"/>
                <w:szCs w:val="16"/>
              </w:rPr>
              <w:t xml:space="preserve">Other, </w:t>
            </w:r>
            <w:r w:rsidRPr="00C239F8">
              <w:rPr>
                <w:rFonts w:cstheme="minorHAnsi"/>
                <w:i/>
                <w:iCs/>
                <w:color w:val="949698"/>
                <w:sz w:val="16"/>
                <w:szCs w:val="16"/>
              </w:rPr>
              <w:t>specify</w:t>
            </w:r>
            <w:r>
              <w:rPr>
                <w:rFonts w:cstheme="minorHAnsi"/>
                <w:i/>
                <w:iCs/>
                <w:color w:val="949698"/>
                <w:sz w:val="16"/>
                <w:szCs w:val="16"/>
              </w:rPr>
              <w:t xml:space="preserve"> </w:t>
            </w:r>
          </w:p>
        </w:tc>
        <w:tc>
          <w:tcPr>
            <w:tcW w:w="7799" w:type="dxa"/>
            <w:shd w:val="clear" w:color="auto" w:fill="auto"/>
          </w:tcPr>
          <w:p w14:paraId="15072B99" w14:textId="77777777" w:rsidR="004430AA" w:rsidRDefault="004430AA" w:rsidP="004430AA">
            <w:pPr>
              <w:spacing w:after="0" w:line="240" w:lineRule="auto"/>
              <w:rPr>
                <w:sz w:val="16"/>
                <w:szCs w:val="16"/>
              </w:rPr>
            </w:pPr>
            <w:r w:rsidRPr="004430AA">
              <w:rPr>
                <w:sz w:val="16"/>
                <w:szCs w:val="16"/>
              </w:rPr>
              <w:t xml:space="preserve">Melanosis </w:t>
            </w:r>
            <w:proofErr w:type="gramStart"/>
            <w:r w:rsidRPr="004430AA">
              <w:rPr>
                <w:sz w:val="16"/>
                <w:szCs w:val="16"/>
              </w:rPr>
              <w:t>is considered to be</w:t>
            </w:r>
            <w:proofErr w:type="gramEnd"/>
            <w:r w:rsidRPr="004430AA">
              <w:rPr>
                <w:sz w:val="16"/>
                <w:szCs w:val="16"/>
              </w:rPr>
              <w:t xml:space="preserve"> a potential precursor, although with conflicting data based on anatomic site and geographic distribution of the reported patients.</w:t>
            </w:r>
            <w:r w:rsidRPr="004430AA">
              <w:rPr>
                <w:sz w:val="16"/>
                <w:szCs w:val="16"/>
              </w:rPr>
              <w:fldChar w:fldCharType="begin">
                <w:fldData xml:space="preserve">PEVuZE5vdGU+PENpdGU+PEF1dGhvcj5UYWthZ2k8L0F1dGhvcj48WWVhcj4xOTc0PC9ZZWFyPjxS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</w:fldData>
              </w:fldChar>
            </w:r>
            <w:r w:rsidRPr="004430AA">
              <w:rPr>
                <w:sz w:val="16"/>
                <w:szCs w:val="16"/>
              </w:rPr>
              <w:instrText xml:space="preserve"> ADDIN EN.CITE </w:instrText>
            </w:r>
            <w:r w:rsidRPr="004430AA">
              <w:rPr>
                <w:sz w:val="16"/>
                <w:szCs w:val="16"/>
              </w:rPr>
              <w:fldChar w:fldCharType="begin">
                <w:fldData xml:space="preserve">PEVuZE5vdGU+PENpdGU+PEF1dGhvcj5UYWthZ2k8L0F1dGhvcj48WWVhcj4xOTc0PC9ZZWFyPjxS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</w:fldData>
              </w:fldChar>
            </w:r>
            <w:r w:rsidRPr="004430AA">
              <w:rPr>
                <w:sz w:val="16"/>
                <w:szCs w:val="16"/>
              </w:rPr>
              <w:instrText xml:space="preserve"> ADDIN EN.CITE.DATA </w:instrText>
            </w:r>
            <w:r w:rsidRPr="004430AA">
              <w:rPr>
                <w:sz w:val="16"/>
                <w:szCs w:val="16"/>
              </w:rPr>
            </w:r>
            <w:r w:rsidRPr="004430AA">
              <w:rPr>
                <w:sz w:val="16"/>
                <w:szCs w:val="16"/>
              </w:rPr>
              <w:fldChar w:fldCharType="end"/>
            </w:r>
            <w:r w:rsidRPr="004430AA">
              <w:rPr>
                <w:sz w:val="16"/>
                <w:szCs w:val="16"/>
              </w:rPr>
            </w:r>
            <w:r w:rsidRPr="004430AA">
              <w:rPr>
                <w:sz w:val="16"/>
                <w:szCs w:val="16"/>
              </w:rPr>
              <w:fldChar w:fldCharType="separate"/>
            </w:r>
            <w:r w:rsidRPr="004430AA">
              <w:rPr>
                <w:noProof/>
                <w:sz w:val="16"/>
                <w:szCs w:val="16"/>
                <w:vertAlign w:val="superscript"/>
              </w:rPr>
              <w:t>1-3</w:t>
            </w:r>
            <w:r w:rsidRPr="004430AA">
              <w:rPr>
                <w:sz w:val="16"/>
                <w:szCs w:val="16"/>
              </w:rPr>
              <w:fldChar w:fldCharType="end"/>
            </w:r>
            <w:r w:rsidRPr="004430AA">
              <w:rPr>
                <w:sz w:val="16"/>
                <w:szCs w:val="16"/>
              </w:rPr>
              <w:t xml:space="preserve"> </w:t>
            </w:r>
          </w:p>
          <w:p w14:paraId="7F3717EF" w14:textId="77777777" w:rsidR="004430AA" w:rsidRPr="004430AA" w:rsidRDefault="004430AA" w:rsidP="004430AA">
            <w:pPr>
              <w:spacing w:after="0" w:line="240" w:lineRule="auto"/>
              <w:rPr>
                <w:sz w:val="16"/>
                <w:szCs w:val="16"/>
              </w:rPr>
            </w:pPr>
          </w:p>
          <w:p w14:paraId="242C46C7" w14:textId="77777777" w:rsidR="004430AA" w:rsidRPr="004430AA" w:rsidRDefault="004430AA" w:rsidP="004430AA">
            <w:pPr>
              <w:spacing w:after="0"/>
              <w:rPr>
                <w:b/>
                <w:bCs/>
                <w:sz w:val="16"/>
                <w:szCs w:val="16"/>
              </w:rPr>
            </w:pPr>
            <w:r w:rsidRPr="004430AA">
              <w:rPr>
                <w:b/>
                <w:bCs/>
                <w:sz w:val="16"/>
                <w:szCs w:val="16"/>
              </w:rPr>
              <w:t>References</w:t>
            </w:r>
          </w:p>
          <w:p w14:paraId="51A402E7" w14:textId="77777777" w:rsidR="004430AA" w:rsidRPr="004430AA" w:rsidRDefault="004430AA" w:rsidP="004430AA">
            <w:pPr>
              <w:pStyle w:val="EndNoteBibliography"/>
              <w:spacing w:after="0"/>
              <w:ind w:left="318" w:hanging="318"/>
              <w:rPr>
                <w:sz w:val="16"/>
                <w:szCs w:val="16"/>
              </w:rPr>
            </w:pPr>
            <w:r w:rsidRPr="004430AA">
              <w:rPr>
                <w:sz w:val="16"/>
                <w:szCs w:val="16"/>
              </w:rPr>
              <w:fldChar w:fldCharType="begin"/>
            </w:r>
            <w:r w:rsidRPr="004430AA">
              <w:rPr>
                <w:sz w:val="16"/>
                <w:szCs w:val="16"/>
              </w:rPr>
              <w:instrText xml:space="preserve"> ADDIN EN.REFLIST </w:instrText>
            </w:r>
            <w:r w:rsidRPr="004430AA">
              <w:rPr>
                <w:sz w:val="16"/>
                <w:szCs w:val="16"/>
              </w:rPr>
              <w:fldChar w:fldCharType="separate"/>
            </w:r>
            <w:r w:rsidRPr="004430AA">
              <w:rPr>
                <w:sz w:val="16"/>
                <w:szCs w:val="16"/>
              </w:rPr>
              <w:t>1</w:t>
            </w:r>
            <w:r w:rsidRPr="004430AA">
              <w:rPr>
                <w:sz w:val="16"/>
                <w:szCs w:val="16"/>
              </w:rPr>
              <w:tab/>
              <w:t xml:space="preserve">Takagi M, Ishikawa G and Mori W (1974). Primary malignant melanoma of the oral cavity in Japan. With special reference to mucosal melanosis. </w:t>
            </w:r>
            <w:r w:rsidRPr="004430AA">
              <w:rPr>
                <w:i/>
                <w:sz w:val="16"/>
                <w:szCs w:val="16"/>
              </w:rPr>
              <w:t>Cancer</w:t>
            </w:r>
            <w:r w:rsidRPr="004430AA">
              <w:rPr>
                <w:sz w:val="16"/>
                <w:szCs w:val="16"/>
              </w:rPr>
              <w:t xml:space="preserve"> 34(2):358-370.</w:t>
            </w:r>
          </w:p>
          <w:p w14:paraId="3711F177" w14:textId="77777777" w:rsidR="004430AA" w:rsidRPr="004430AA" w:rsidRDefault="004430AA" w:rsidP="004430AA">
            <w:pPr>
              <w:pStyle w:val="EndNoteBibliography"/>
              <w:spacing w:after="0"/>
              <w:ind w:left="318" w:hanging="318"/>
              <w:rPr>
                <w:sz w:val="16"/>
                <w:szCs w:val="16"/>
              </w:rPr>
            </w:pPr>
            <w:r w:rsidRPr="004430AA">
              <w:rPr>
                <w:sz w:val="16"/>
                <w:szCs w:val="16"/>
              </w:rPr>
              <w:t>2</w:t>
            </w:r>
            <w:r w:rsidRPr="004430AA">
              <w:rPr>
                <w:sz w:val="16"/>
                <w:szCs w:val="16"/>
              </w:rPr>
              <w:tab/>
              <w:t xml:space="preserve">Shehata M, Gombos D, Bishop J and Zafereo ME (2015). Sinonasal melanoma arising from conjunctival primary acquired melanosis. </w:t>
            </w:r>
            <w:r w:rsidRPr="004430AA">
              <w:rPr>
                <w:i/>
                <w:sz w:val="16"/>
                <w:szCs w:val="16"/>
              </w:rPr>
              <w:t>BMJ Case Rep</w:t>
            </w:r>
            <w:r w:rsidRPr="004430AA">
              <w:rPr>
                <w:sz w:val="16"/>
                <w:szCs w:val="16"/>
              </w:rPr>
              <w:t>.</w:t>
            </w:r>
            <w:r w:rsidRPr="004430AA">
              <w:rPr>
                <w:sz w:val="16"/>
                <w:szCs w:val="16"/>
                <w:shd w:val="clear" w:color="auto" w:fill="FFFFFF"/>
              </w:rPr>
              <w:t>18:2015:bcr2014208522.</w:t>
            </w:r>
          </w:p>
          <w:p w14:paraId="3C6B777E" w14:textId="6D79DF4C" w:rsidR="004C2E98" w:rsidRPr="004430AA" w:rsidRDefault="004430AA" w:rsidP="004430AA">
            <w:pPr>
              <w:pStyle w:val="EndNoteBibliography"/>
              <w:spacing w:after="100"/>
              <w:ind w:left="318" w:hanging="318"/>
              <w:rPr>
                <w:rFonts w:asciiTheme="minorHAnsi" w:hAnsiTheme="minorHAnsi" w:cstheme="minorHAnsi"/>
                <w:sz w:val="16"/>
                <w:szCs w:val="16"/>
                <w:lang w:val="en-AU"/>
              </w:rPr>
            </w:pPr>
            <w:r w:rsidRPr="004430AA">
              <w:rPr>
                <w:sz w:val="16"/>
                <w:szCs w:val="16"/>
              </w:rPr>
              <w:t>3</w:t>
            </w:r>
            <w:r w:rsidRPr="004430AA">
              <w:rPr>
                <w:sz w:val="16"/>
                <w:szCs w:val="16"/>
              </w:rPr>
              <w:tab/>
              <w:t xml:space="preserve">Salari B, Duncan LM, Lennerz JK, Holbrook EH, Emerick KS and Foreman RK (2021). Observed progression from melanosis with melanocyte hyperplasia to sinonasal melanoma with distant metastasis and a unique genetic rearrangement. </w:t>
            </w:r>
            <w:r w:rsidRPr="004430AA">
              <w:rPr>
                <w:i/>
                <w:sz w:val="16"/>
                <w:szCs w:val="16"/>
              </w:rPr>
              <w:t>J Cutan Pathol</w:t>
            </w:r>
            <w:r w:rsidRPr="004430AA">
              <w:rPr>
                <w:sz w:val="16"/>
                <w:szCs w:val="16"/>
              </w:rPr>
              <w:t xml:space="preserve"> 48(7):948-953.</w:t>
            </w:r>
            <w:r>
              <w:rPr>
                <w:sz w:val="16"/>
                <w:szCs w:val="16"/>
              </w:rPr>
              <w:t xml:space="preserve"> </w:t>
            </w:r>
            <w:r w:rsidRPr="004430AA">
              <w:rPr>
                <w:rFonts w:cs="Calibri"/>
                <w:sz w:val="16"/>
                <w:szCs w:val="16"/>
              </w:rPr>
              <w:fldChar w:fldCharType="end"/>
            </w:r>
          </w:p>
        </w:tc>
        <w:tc>
          <w:tcPr>
            <w:tcW w:w="2098" w:type="dxa"/>
            <w:shd w:val="clear" w:color="auto" w:fill="auto"/>
          </w:tcPr>
          <w:p w14:paraId="01D3E921" w14:textId="5122DF3E" w:rsidR="004C2E98" w:rsidRPr="00C66205" w:rsidRDefault="004C2E98" w:rsidP="004C2E98">
            <w:pPr>
              <w:autoSpaceDE w:val="0"/>
              <w:autoSpaceDN w:val="0"/>
              <w:adjustRightInd w:val="0"/>
              <w:spacing w:after="80" w:line="240" w:lineRule="auto"/>
              <w:rPr>
                <w:rFonts w:cstheme="minorHAnsi"/>
                <w:color w:val="221E1F"/>
                <w:sz w:val="16"/>
                <w:szCs w:val="16"/>
              </w:rPr>
            </w:pPr>
          </w:p>
        </w:tc>
      </w:tr>
      <w:tr w:rsidR="004C2E98" w:rsidRPr="00CC5E7C" w14:paraId="51AC3D72" w14:textId="77777777" w:rsidTr="005C42DF">
        <w:trPr>
          <w:trHeight w:val="456"/>
        </w:trPr>
        <w:tc>
          <w:tcPr>
            <w:tcW w:w="865" w:type="dxa"/>
            <w:shd w:val="clear" w:color="auto" w:fill="EEECE1" w:themeFill="background2"/>
          </w:tcPr>
          <w:p w14:paraId="1271FD86" w14:textId="09CE5F4C" w:rsidR="004C2E98" w:rsidRDefault="004C2E98" w:rsidP="004C2E98">
            <w:pPr>
              <w:spacing w:after="0" w:line="240" w:lineRule="auto"/>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3A17B640" w14:textId="3975AB12" w:rsidR="004C2E98" w:rsidRPr="00E67E33" w:rsidRDefault="004C2E98" w:rsidP="004C2E98">
            <w:pPr>
              <w:spacing w:line="240" w:lineRule="auto"/>
              <w:rPr>
                <w:rFonts w:ascii="Calibri" w:hAnsi="Calibri"/>
                <w:bCs/>
                <w:sz w:val="16"/>
                <w:szCs w:val="16"/>
              </w:rPr>
            </w:pPr>
            <w:r w:rsidRPr="004E4912">
              <w:rPr>
                <w:rFonts w:ascii="Calibri" w:hAnsi="Calibri"/>
                <w:bCs/>
                <w:color w:val="808080" w:themeColor="background1" w:themeShade="80"/>
                <w:sz w:val="16"/>
                <w:szCs w:val="16"/>
              </w:rPr>
              <w:t>ANCILLARY STUDIES</w:t>
            </w:r>
          </w:p>
        </w:tc>
        <w:tc>
          <w:tcPr>
            <w:tcW w:w="2553" w:type="dxa"/>
            <w:shd w:val="clear" w:color="auto" w:fill="auto"/>
          </w:tcPr>
          <w:p w14:paraId="289364FE" w14:textId="77777777" w:rsidR="004C2E98" w:rsidRPr="008D4561" w:rsidRDefault="004C2E98" w:rsidP="008D4561">
            <w:pPr>
              <w:pStyle w:val="ListParagraph"/>
              <w:numPr>
                <w:ilvl w:val="0"/>
                <w:numId w:val="6"/>
              </w:numPr>
              <w:spacing w:after="0" w:line="240" w:lineRule="auto"/>
              <w:ind w:left="180" w:hanging="180"/>
              <w:rPr>
                <w:color w:val="808080" w:themeColor="background1" w:themeShade="80"/>
                <w:sz w:val="16"/>
                <w:szCs w:val="16"/>
              </w:rPr>
            </w:pPr>
            <w:r w:rsidRPr="008D4561">
              <w:rPr>
                <w:color w:val="808080" w:themeColor="background1" w:themeShade="80"/>
                <w:sz w:val="16"/>
                <w:szCs w:val="16"/>
              </w:rPr>
              <w:t xml:space="preserve">Not performed </w:t>
            </w:r>
          </w:p>
          <w:p w14:paraId="084F1A17" w14:textId="77777777" w:rsidR="004E4912" w:rsidRPr="004E4912" w:rsidRDefault="008D4561" w:rsidP="004E4912">
            <w:pPr>
              <w:pStyle w:val="ListParagraph"/>
              <w:numPr>
                <w:ilvl w:val="0"/>
                <w:numId w:val="6"/>
              </w:numPr>
              <w:spacing w:line="240" w:lineRule="auto"/>
              <w:ind w:left="180" w:hanging="180"/>
              <w:rPr>
                <w:color w:val="808080" w:themeColor="background1" w:themeShade="80"/>
                <w:sz w:val="16"/>
                <w:szCs w:val="16"/>
              </w:rPr>
            </w:pPr>
            <w:r w:rsidRPr="008D4561">
              <w:rPr>
                <w:color w:val="808080" w:themeColor="background1" w:themeShade="80"/>
                <w:sz w:val="16"/>
                <w:szCs w:val="16"/>
              </w:rPr>
              <w:t xml:space="preserve">Performed, </w:t>
            </w:r>
            <w:r w:rsidRPr="008D4561">
              <w:rPr>
                <w:i/>
                <w:iCs/>
                <w:color w:val="808080" w:themeColor="background1" w:themeShade="80"/>
                <w:sz w:val="16"/>
                <w:szCs w:val="16"/>
              </w:rPr>
              <w:t>record test(s), methodology and results</w:t>
            </w:r>
          </w:p>
          <w:p w14:paraId="478EB4DE" w14:textId="77777777" w:rsidR="004620A0" w:rsidRDefault="004620A0" w:rsidP="004E4912">
            <w:pPr>
              <w:pStyle w:val="ListParagraph"/>
              <w:spacing w:after="0" w:line="240" w:lineRule="auto"/>
              <w:ind w:left="180"/>
              <w:rPr>
                <w:rFonts w:cstheme="minorHAnsi"/>
                <w:b/>
                <w:bCs/>
                <w:color w:val="808080" w:themeColor="background1" w:themeShade="80"/>
                <w:sz w:val="16"/>
                <w:szCs w:val="16"/>
              </w:rPr>
            </w:pPr>
          </w:p>
          <w:p w14:paraId="3AB79469" w14:textId="6D072E78" w:rsidR="004C2E98" w:rsidRPr="004E4912" w:rsidRDefault="004C2E98" w:rsidP="004E4912">
            <w:pPr>
              <w:pStyle w:val="ListParagraph"/>
              <w:spacing w:after="0" w:line="240" w:lineRule="auto"/>
              <w:ind w:left="180"/>
              <w:rPr>
                <w:color w:val="808080" w:themeColor="background1" w:themeShade="80"/>
                <w:sz w:val="16"/>
                <w:szCs w:val="16"/>
              </w:rPr>
            </w:pPr>
            <w:r w:rsidRPr="004E4912">
              <w:rPr>
                <w:rFonts w:cstheme="minorHAnsi"/>
                <w:b/>
                <w:bCs/>
                <w:color w:val="808080" w:themeColor="background1" w:themeShade="80"/>
                <w:sz w:val="16"/>
                <w:szCs w:val="16"/>
              </w:rPr>
              <w:t>Representative blocks for ancillary studies</w:t>
            </w:r>
            <w:r w:rsidRPr="004E4912">
              <w:rPr>
                <w:rFonts w:cstheme="minorHAnsi"/>
                <w:color w:val="808080" w:themeColor="background1" w:themeShade="80"/>
                <w:sz w:val="16"/>
                <w:szCs w:val="16"/>
              </w:rPr>
              <w:t xml:space="preserve">, </w:t>
            </w:r>
            <w:r w:rsidRPr="004E4912">
              <w:rPr>
                <w:rFonts w:cstheme="minorHAnsi"/>
                <w:i/>
                <w:iCs/>
                <w:color w:val="808080" w:themeColor="background1" w:themeShade="80"/>
                <w:sz w:val="16"/>
                <w:szCs w:val="16"/>
              </w:rPr>
              <w:t>specify those blocks best representing tumour and/or normal tissue for further study</w:t>
            </w:r>
          </w:p>
        </w:tc>
        <w:tc>
          <w:tcPr>
            <w:tcW w:w="7799" w:type="dxa"/>
            <w:shd w:val="clear" w:color="auto" w:fill="auto"/>
          </w:tcPr>
          <w:p w14:paraId="7532B2E1" w14:textId="77777777" w:rsidR="00A2042C" w:rsidRDefault="00A2042C" w:rsidP="00A2042C">
            <w:pPr>
              <w:spacing w:after="0" w:line="240" w:lineRule="auto"/>
              <w:rPr>
                <w:rFonts w:cs="Calibri"/>
                <w:sz w:val="16"/>
                <w:szCs w:val="16"/>
              </w:rPr>
            </w:pPr>
            <w:r w:rsidRPr="00A2042C">
              <w:rPr>
                <w:rFonts w:cs="Calibri"/>
                <w:sz w:val="16"/>
                <w:szCs w:val="16"/>
              </w:rPr>
              <w:t xml:space="preserve">The diagnosis of melanoma is supported </w:t>
            </w:r>
            <w:proofErr w:type="gramStart"/>
            <w:r w:rsidRPr="00A2042C">
              <w:rPr>
                <w:rFonts w:cs="Calibri"/>
                <w:sz w:val="16"/>
                <w:szCs w:val="16"/>
              </w:rPr>
              <w:t>by the use of</w:t>
            </w:r>
            <w:proofErr w:type="gramEnd"/>
            <w:r w:rsidRPr="00A2042C">
              <w:rPr>
                <w:rFonts w:cs="Calibri"/>
                <w:sz w:val="16"/>
                <w:szCs w:val="16"/>
              </w:rPr>
              <w:t xml:space="preserve"> melanoma markers, including S100 protein, SOX10, HMB45, Melan A and tyrosinase, among others. CD117 may be aberrantly expressed, but does not correlate to KIT gene mutation status and thus may not be meaningful.</w:t>
            </w:r>
            <w:r w:rsidRPr="00A2042C">
              <w:rPr>
                <w:rFonts w:cs="Calibri"/>
                <w:sz w:val="16"/>
                <w:szCs w:val="16"/>
              </w:rPr>
              <w:fldChar w:fldCharType="begin">
                <w:fldData xml:space="preserve">PEVuZE5vdGU+PENpdGU+PEF1dGhvcj5NaWxsw6FuLUVzdGViYW48L0F1dGhvcj48WWVhcj4yMDIx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</w:fldData>
              </w:fldChar>
            </w:r>
            <w:r w:rsidRPr="00A2042C">
              <w:rPr>
                <w:rFonts w:cs="Calibri"/>
                <w:sz w:val="16"/>
                <w:szCs w:val="16"/>
              </w:rPr>
              <w:instrText xml:space="preserve"> ADDIN EN.CITE </w:instrText>
            </w:r>
            <w:r w:rsidRPr="00A2042C">
              <w:rPr>
                <w:rFonts w:cs="Calibri"/>
                <w:sz w:val="16"/>
                <w:szCs w:val="16"/>
              </w:rPr>
              <w:fldChar w:fldCharType="begin">
                <w:fldData xml:space="preserve">PEVuZE5vdGU+PENpdGU+PEF1dGhvcj5NaWxsw6FuLUVzdGViYW48L0F1dGhvcj48WWVhcj4yMDIx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</w:fldData>
              </w:fldChar>
            </w:r>
            <w:r w:rsidRPr="00A2042C">
              <w:rPr>
                <w:rFonts w:cs="Calibri"/>
                <w:sz w:val="16"/>
                <w:szCs w:val="16"/>
              </w:rPr>
              <w:instrText xml:space="preserve"> ADDIN EN.CITE.DATA </w:instrText>
            </w:r>
            <w:r w:rsidRPr="00A2042C">
              <w:rPr>
                <w:rFonts w:cs="Calibri"/>
                <w:sz w:val="16"/>
                <w:szCs w:val="16"/>
              </w:rPr>
            </w:r>
            <w:r w:rsidRPr="00A2042C">
              <w:rPr>
                <w:rFonts w:cs="Calibri"/>
                <w:sz w:val="16"/>
                <w:szCs w:val="16"/>
              </w:rPr>
              <w:fldChar w:fldCharType="end"/>
            </w:r>
            <w:r w:rsidRPr="00A2042C">
              <w:rPr>
                <w:rFonts w:cs="Calibri"/>
                <w:sz w:val="16"/>
                <w:szCs w:val="16"/>
              </w:rPr>
            </w:r>
            <w:r w:rsidRPr="00A2042C">
              <w:rPr>
                <w:rFonts w:cs="Calibri"/>
                <w:sz w:val="16"/>
                <w:szCs w:val="16"/>
              </w:rPr>
              <w:fldChar w:fldCharType="separate"/>
            </w:r>
            <w:r w:rsidRPr="00A2042C">
              <w:rPr>
                <w:rFonts w:cs="Calibri"/>
                <w:noProof/>
                <w:sz w:val="16"/>
                <w:szCs w:val="16"/>
                <w:vertAlign w:val="superscript"/>
              </w:rPr>
              <w:t>1-3</w:t>
            </w:r>
            <w:r w:rsidRPr="00A2042C">
              <w:rPr>
                <w:rFonts w:cs="Calibri"/>
                <w:sz w:val="16"/>
                <w:szCs w:val="16"/>
              </w:rPr>
              <w:fldChar w:fldCharType="end"/>
            </w:r>
            <w:r w:rsidRPr="00A2042C">
              <w:rPr>
                <w:rFonts w:cs="Calibri"/>
                <w:sz w:val="16"/>
                <w:szCs w:val="16"/>
              </w:rPr>
              <w:t xml:space="preserve"> Further, molecular studies can also be performed in selected cases, either for diagnostic purposes (helping to confirm the diagnosis), or for potential use in targeted therapies based on the results. Molecular findings in mucosal melanoma are different from cutaneous primaries, with </w:t>
            </w:r>
            <w:r w:rsidRPr="00A2042C">
              <w:rPr>
                <w:rFonts w:cs="Calibri"/>
                <w:i/>
                <w:sz w:val="16"/>
                <w:szCs w:val="16"/>
              </w:rPr>
              <w:t>NRAS</w:t>
            </w:r>
            <w:r w:rsidRPr="00A2042C">
              <w:rPr>
                <w:rFonts w:cs="Calibri"/>
                <w:sz w:val="16"/>
                <w:szCs w:val="16"/>
              </w:rPr>
              <w:t xml:space="preserve"> mutations (approximately 40%) predominating and alterations in </w:t>
            </w:r>
            <w:r w:rsidRPr="00A2042C">
              <w:rPr>
                <w:rFonts w:cs="Calibri"/>
                <w:color w:val="2E2E2E"/>
                <w:sz w:val="16"/>
                <w:szCs w:val="16"/>
              </w:rPr>
              <w:t>regulators of Ras-MAPK </w:t>
            </w:r>
            <w:hyperlink r:id="rId14" w:tooltip="Learn more about signaling pathway from ScienceDirect's AI-generated Topic Pages" w:history="1">
              <w:r w:rsidRPr="00A2042C">
                <w:rPr>
                  <w:rStyle w:val="Hyperlink"/>
                  <w:rFonts w:cs="Calibri"/>
                  <w:color w:val="2E2E2E"/>
                  <w:sz w:val="16"/>
                  <w:szCs w:val="16"/>
                </w:rPr>
                <w:t>signalling pathway</w:t>
              </w:r>
            </w:hyperlink>
            <w:r w:rsidRPr="00A2042C">
              <w:rPr>
                <w:rStyle w:val="Hyperlink"/>
                <w:rFonts w:cs="Calibri"/>
                <w:color w:val="2E2E2E"/>
                <w:sz w:val="16"/>
                <w:szCs w:val="16"/>
              </w:rPr>
              <w:t>,</w:t>
            </w:r>
            <w:r w:rsidRPr="00A2042C">
              <w:rPr>
                <w:rFonts w:cs="Calibri"/>
                <w:color w:val="2E2E2E"/>
                <w:sz w:val="16"/>
                <w:szCs w:val="16"/>
              </w:rPr>
              <w:t xml:space="preserve"> including in </w:t>
            </w:r>
            <w:r w:rsidRPr="00A2042C">
              <w:rPr>
                <w:rStyle w:val="Emphasis"/>
                <w:rFonts w:cs="Calibri"/>
                <w:color w:val="2E2E2E"/>
                <w:sz w:val="16"/>
                <w:szCs w:val="16"/>
              </w:rPr>
              <w:t>NF1</w:t>
            </w:r>
            <w:r w:rsidRPr="00A2042C">
              <w:rPr>
                <w:rFonts w:cs="Calibri"/>
                <w:color w:val="2E2E2E"/>
                <w:sz w:val="16"/>
                <w:szCs w:val="16"/>
              </w:rPr>
              <w:t xml:space="preserve">, </w:t>
            </w:r>
            <w:r w:rsidRPr="00A2042C">
              <w:rPr>
                <w:rStyle w:val="Emphasis"/>
                <w:rFonts w:cs="Calibri"/>
                <w:color w:val="2E2E2E"/>
                <w:sz w:val="16"/>
                <w:szCs w:val="16"/>
              </w:rPr>
              <w:t>PTEN</w:t>
            </w:r>
            <w:r w:rsidRPr="00A2042C">
              <w:rPr>
                <w:rFonts w:cs="Calibri"/>
                <w:color w:val="2E2E2E"/>
                <w:sz w:val="16"/>
                <w:szCs w:val="16"/>
              </w:rPr>
              <w:t xml:space="preserve">, </w:t>
            </w:r>
            <w:r w:rsidRPr="00A2042C">
              <w:rPr>
                <w:rStyle w:val="Emphasis"/>
                <w:rFonts w:cs="Calibri"/>
                <w:color w:val="2E2E2E"/>
                <w:sz w:val="16"/>
                <w:szCs w:val="16"/>
              </w:rPr>
              <w:t>PIK3CA, SPRED1,</w:t>
            </w:r>
            <w:r w:rsidRPr="00A2042C">
              <w:rPr>
                <w:rFonts w:cs="Calibri"/>
                <w:color w:val="2E2E2E"/>
                <w:sz w:val="16"/>
                <w:szCs w:val="16"/>
              </w:rPr>
              <w:t xml:space="preserve"> and others. </w:t>
            </w:r>
            <w:r w:rsidRPr="00A2042C">
              <w:rPr>
                <w:rFonts w:cs="Calibri"/>
                <w:i/>
                <w:sz w:val="16"/>
                <w:szCs w:val="16"/>
              </w:rPr>
              <w:t xml:space="preserve">BRAF </w:t>
            </w:r>
            <w:r w:rsidRPr="00A2042C">
              <w:rPr>
                <w:rFonts w:cs="Calibri"/>
                <w:sz w:val="16"/>
                <w:szCs w:val="16"/>
              </w:rPr>
              <w:t xml:space="preserve">mutations are rare, identified in only </w:t>
            </w:r>
            <w:r w:rsidRPr="00A2042C">
              <w:rPr>
                <w:rFonts w:cs="Calibri"/>
                <w:iCs/>
                <w:sz w:val="16"/>
                <w:szCs w:val="16"/>
              </w:rPr>
              <w:t>4%</w:t>
            </w:r>
            <w:r w:rsidRPr="00A2042C">
              <w:rPr>
                <w:rFonts w:cs="Calibri"/>
                <w:sz w:val="16"/>
                <w:szCs w:val="16"/>
              </w:rPr>
              <w:t xml:space="preserve"> of melanomas of mucosal sites.</w:t>
            </w:r>
            <w:r w:rsidRPr="00A2042C">
              <w:rPr>
                <w:rFonts w:cs="Calibri"/>
                <w:sz w:val="16"/>
                <w:szCs w:val="16"/>
              </w:rPr>
              <w:fldChar w:fldCharType="begin">
                <w:fldData xml:space="preserve">PEVuZE5vdGU+PENpdGU+PEF1dGhvcj5Mb3BlejwvQXV0aG9yPjxZZWFyPjIwMTY8L1llYXI+PFJl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</w:fldData>
              </w:fldChar>
            </w:r>
            <w:r w:rsidRPr="00A2042C">
              <w:rPr>
                <w:rFonts w:cs="Calibri"/>
                <w:sz w:val="16"/>
                <w:szCs w:val="16"/>
              </w:rPr>
              <w:instrText xml:space="preserve"> ADDIN EN.CITE </w:instrText>
            </w:r>
            <w:r w:rsidRPr="00A2042C">
              <w:rPr>
                <w:rFonts w:cs="Calibri"/>
                <w:sz w:val="16"/>
                <w:szCs w:val="16"/>
              </w:rPr>
              <w:fldChar w:fldCharType="begin">
                <w:fldData xml:space="preserve">PEVuZE5vdGU+PENpdGU+PEF1dGhvcj5Mb3BlejwvQXV0aG9yPjxZZWFyPjIwMTY8L1llYXI+PFJl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</w:fldData>
              </w:fldChar>
            </w:r>
            <w:r w:rsidRPr="00A2042C">
              <w:rPr>
                <w:rFonts w:cs="Calibri"/>
                <w:sz w:val="16"/>
                <w:szCs w:val="16"/>
              </w:rPr>
              <w:instrText xml:space="preserve"> ADDIN EN.CITE.DATA </w:instrText>
            </w:r>
            <w:r w:rsidRPr="00A2042C">
              <w:rPr>
                <w:rFonts w:cs="Calibri"/>
                <w:sz w:val="16"/>
                <w:szCs w:val="16"/>
              </w:rPr>
            </w:r>
            <w:r w:rsidRPr="00A2042C">
              <w:rPr>
                <w:rFonts w:cs="Calibri"/>
                <w:sz w:val="16"/>
                <w:szCs w:val="16"/>
              </w:rPr>
              <w:fldChar w:fldCharType="end"/>
            </w:r>
            <w:r w:rsidRPr="00A2042C">
              <w:rPr>
                <w:rFonts w:cs="Calibri"/>
                <w:sz w:val="16"/>
                <w:szCs w:val="16"/>
              </w:rPr>
            </w:r>
            <w:r w:rsidRPr="00A2042C">
              <w:rPr>
                <w:rFonts w:cs="Calibri"/>
                <w:sz w:val="16"/>
                <w:szCs w:val="16"/>
              </w:rPr>
              <w:fldChar w:fldCharType="separate"/>
            </w:r>
            <w:r w:rsidRPr="00A2042C">
              <w:rPr>
                <w:rFonts w:cs="Calibri"/>
                <w:noProof/>
                <w:sz w:val="16"/>
                <w:szCs w:val="16"/>
                <w:vertAlign w:val="superscript"/>
              </w:rPr>
              <w:t>4-8</w:t>
            </w:r>
            <w:r w:rsidRPr="00A2042C">
              <w:rPr>
                <w:rFonts w:cs="Calibri"/>
                <w:sz w:val="16"/>
                <w:szCs w:val="16"/>
              </w:rPr>
              <w:fldChar w:fldCharType="end"/>
            </w:r>
          </w:p>
          <w:p w14:paraId="1357A42D" w14:textId="77777777" w:rsidR="00A2042C" w:rsidRPr="00A2042C" w:rsidRDefault="00A2042C" w:rsidP="00A2042C">
            <w:pPr>
              <w:spacing w:after="0" w:line="240" w:lineRule="auto"/>
              <w:rPr>
                <w:rFonts w:cs="Calibri"/>
                <w:b/>
                <w:bCs/>
                <w:sz w:val="16"/>
                <w:szCs w:val="16"/>
              </w:rPr>
            </w:pPr>
          </w:p>
          <w:p w14:paraId="271B93E0" w14:textId="77777777" w:rsidR="00A2042C" w:rsidRPr="00A2042C" w:rsidRDefault="00A2042C" w:rsidP="00A2042C">
            <w:pPr>
              <w:spacing w:after="0"/>
              <w:rPr>
                <w:b/>
                <w:bCs/>
                <w:sz w:val="16"/>
                <w:szCs w:val="16"/>
              </w:rPr>
            </w:pPr>
            <w:r w:rsidRPr="00A2042C">
              <w:rPr>
                <w:b/>
                <w:bCs/>
                <w:sz w:val="16"/>
                <w:szCs w:val="16"/>
              </w:rPr>
              <w:t xml:space="preserve">References </w:t>
            </w:r>
          </w:p>
          <w:p w14:paraId="6804AD6C" w14:textId="77777777" w:rsidR="00A2042C" w:rsidRPr="00A2042C" w:rsidRDefault="00A2042C" w:rsidP="00A2042C">
            <w:pPr>
              <w:pStyle w:val="EndNoteBibliography"/>
              <w:spacing w:after="0"/>
              <w:ind w:left="318" w:hanging="318"/>
              <w:rPr>
                <w:sz w:val="16"/>
                <w:szCs w:val="16"/>
              </w:rPr>
            </w:pPr>
            <w:r w:rsidRPr="00A2042C">
              <w:rPr>
                <w:sz w:val="16"/>
                <w:szCs w:val="16"/>
              </w:rPr>
              <w:fldChar w:fldCharType="begin"/>
            </w:r>
            <w:r w:rsidRPr="00A2042C">
              <w:rPr>
                <w:sz w:val="16"/>
                <w:szCs w:val="16"/>
              </w:rPr>
              <w:instrText xml:space="preserve"> ADDIN EN.REFLIST </w:instrText>
            </w:r>
            <w:r w:rsidRPr="00A2042C">
              <w:rPr>
                <w:sz w:val="16"/>
                <w:szCs w:val="16"/>
              </w:rPr>
              <w:fldChar w:fldCharType="separate"/>
            </w:r>
            <w:r w:rsidRPr="00A2042C">
              <w:rPr>
                <w:sz w:val="16"/>
                <w:szCs w:val="16"/>
              </w:rPr>
              <w:t>1</w:t>
            </w:r>
            <w:r w:rsidRPr="00A2042C">
              <w:rPr>
                <w:sz w:val="16"/>
                <w:szCs w:val="16"/>
              </w:rPr>
              <w:tab/>
              <w:t xml:space="preserve">Millán-Esteban D, García-Casado Z, Manrique-Silva E, Virós A, Kumar R, Furney S, López-Guerrero JA, Requena C, Bañuls J, Traves V and Nagore E (2021). Distribution and clinical role of KIT gene mutations in melanoma according to subtype: a study of 492 Spanish patients. </w:t>
            </w:r>
            <w:r w:rsidRPr="00A2042C">
              <w:rPr>
                <w:i/>
                <w:sz w:val="16"/>
                <w:szCs w:val="16"/>
              </w:rPr>
              <w:t>Eur J Dermatol</w:t>
            </w:r>
            <w:r w:rsidRPr="00A2042C">
              <w:rPr>
                <w:sz w:val="16"/>
                <w:szCs w:val="16"/>
              </w:rPr>
              <w:t xml:space="preserve"> 31(6):830-838.</w:t>
            </w:r>
          </w:p>
          <w:p w14:paraId="79CC1CBD" w14:textId="77777777" w:rsidR="00A2042C" w:rsidRPr="00A2042C" w:rsidRDefault="00A2042C" w:rsidP="00A2042C">
            <w:pPr>
              <w:pStyle w:val="EndNoteBibliography"/>
              <w:spacing w:after="0"/>
              <w:ind w:left="318" w:hanging="318"/>
              <w:rPr>
                <w:sz w:val="16"/>
                <w:szCs w:val="16"/>
              </w:rPr>
            </w:pPr>
            <w:r w:rsidRPr="00A2042C">
              <w:rPr>
                <w:sz w:val="16"/>
                <w:szCs w:val="16"/>
              </w:rPr>
              <w:t>2</w:t>
            </w:r>
            <w:r w:rsidRPr="00A2042C">
              <w:rPr>
                <w:sz w:val="16"/>
                <w:szCs w:val="16"/>
              </w:rPr>
              <w:tab/>
              <w:t xml:space="preserve">Maldonado-Mendoza J, Ramírez-Amador V, Anaya-Saavedra G, Ruíz-García E, Maldonado-Martínez H, Fernández Figueroa E and Meneses-García A (2019). CD117 immunoexpression in oral and sinonasal mucosal melanoma does not correlate with somatic driver mutations in the MAPK pathway. </w:t>
            </w:r>
            <w:r w:rsidRPr="00A2042C">
              <w:rPr>
                <w:i/>
                <w:sz w:val="16"/>
                <w:szCs w:val="16"/>
              </w:rPr>
              <w:t>J Oral Pathol Med</w:t>
            </w:r>
            <w:r w:rsidRPr="00A2042C">
              <w:rPr>
                <w:sz w:val="16"/>
                <w:szCs w:val="16"/>
              </w:rPr>
              <w:t xml:space="preserve"> 48(5):382-388.</w:t>
            </w:r>
          </w:p>
          <w:p w14:paraId="50BAFC7F" w14:textId="77777777" w:rsidR="00A2042C" w:rsidRPr="00A2042C" w:rsidRDefault="00A2042C" w:rsidP="00A2042C">
            <w:pPr>
              <w:pStyle w:val="EndNoteBibliography"/>
              <w:spacing w:after="0"/>
              <w:ind w:left="318" w:hanging="318"/>
              <w:rPr>
                <w:sz w:val="16"/>
                <w:szCs w:val="16"/>
              </w:rPr>
            </w:pPr>
            <w:r w:rsidRPr="00A2042C">
              <w:rPr>
                <w:sz w:val="16"/>
                <w:szCs w:val="16"/>
              </w:rPr>
              <w:t>3</w:t>
            </w:r>
            <w:r w:rsidRPr="00A2042C">
              <w:rPr>
                <w:sz w:val="16"/>
                <w:szCs w:val="16"/>
              </w:rPr>
              <w:tab/>
              <w:t xml:space="preserve">Zebary A, Jangard M, Omholt K, Ragnarsson-Olding B and Hansson J (2013). KIT, NRAS and BRAF mutations in sinonasal mucosal melanoma: a study of 56 cases. </w:t>
            </w:r>
            <w:r w:rsidRPr="00A2042C">
              <w:rPr>
                <w:i/>
                <w:sz w:val="16"/>
                <w:szCs w:val="16"/>
              </w:rPr>
              <w:t>Br J Cancer</w:t>
            </w:r>
            <w:r w:rsidRPr="00A2042C">
              <w:rPr>
                <w:sz w:val="16"/>
                <w:szCs w:val="16"/>
              </w:rPr>
              <w:t xml:space="preserve"> 109(3):559-564.</w:t>
            </w:r>
          </w:p>
          <w:p w14:paraId="27251DAC" w14:textId="77777777" w:rsidR="00A2042C" w:rsidRPr="00A2042C" w:rsidRDefault="00A2042C" w:rsidP="00A2042C">
            <w:pPr>
              <w:pStyle w:val="EndNoteBibliography"/>
              <w:spacing w:after="0"/>
              <w:ind w:left="318" w:hanging="318"/>
              <w:rPr>
                <w:sz w:val="16"/>
                <w:szCs w:val="16"/>
              </w:rPr>
            </w:pPr>
            <w:r w:rsidRPr="00A2042C">
              <w:rPr>
                <w:sz w:val="16"/>
                <w:szCs w:val="16"/>
              </w:rPr>
              <w:t>4</w:t>
            </w:r>
            <w:r w:rsidRPr="00A2042C">
              <w:rPr>
                <w:sz w:val="16"/>
                <w:szCs w:val="16"/>
              </w:rPr>
              <w:tab/>
              <w:t xml:space="preserve">Lopez F, Rodrigo JP, Cardesa A, Triantafyllou A, Devaney KO, Mendenhall WM, Haigentz M, Jr., Strojan P, Pellitteri PK, Bradford CR, Shaha AR, Hunt JL, de Bree R, Takes RP, Rinaldo A and Ferlito A (2016). Update on primary head and neck mucosal melanoma. </w:t>
            </w:r>
            <w:r w:rsidRPr="00A2042C">
              <w:rPr>
                <w:i/>
                <w:sz w:val="16"/>
                <w:szCs w:val="16"/>
              </w:rPr>
              <w:t>Head Neck</w:t>
            </w:r>
            <w:r w:rsidRPr="00A2042C">
              <w:rPr>
                <w:sz w:val="16"/>
                <w:szCs w:val="16"/>
              </w:rPr>
              <w:t xml:space="preserve"> 38(1):147-155.</w:t>
            </w:r>
          </w:p>
          <w:p w14:paraId="750479A5" w14:textId="77777777" w:rsidR="00A2042C" w:rsidRPr="00A2042C" w:rsidRDefault="00A2042C" w:rsidP="00A2042C">
            <w:pPr>
              <w:pStyle w:val="EndNoteBibliography"/>
              <w:spacing w:after="0"/>
              <w:ind w:left="318" w:hanging="318"/>
              <w:rPr>
                <w:sz w:val="16"/>
                <w:szCs w:val="16"/>
              </w:rPr>
            </w:pPr>
            <w:r w:rsidRPr="00A2042C">
              <w:rPr>
                <w:sz w:val="16"/>
                <w:szCs w:val="16"/>
              </w:rPr>
              <w:t>5</w:t>
            </w:r>
            <w:r w:rsidRPr="00A2042C">
              <w:rPr>
                <w:sz w:val="16"/>
                <w:szCs w:val="16"/>
              </w:rPr>
              <w:tab/>
              <w:t xml:space="preserve">Thuaire A, Nicot R, Boileau M, Raoul G, Descarpentries C, Mouawad F, Germain N, Mortier L and Schlund M (2022). Oral mucosal melanoma - A systematic review. </w:t>
            </w:r>
            <w:r w:rsidRPr="00A2042C">
              <w:rPr>
                <w:i/>
                <w:sz w:val="16"/>
                <w:szCs w:val="16"/>
              </w:rPr>
              <w:t>J Stomatol Oral Maxillofac Surg</w:t>
            </w:r>
            <w:r w:rsidRPr="00A2042C">
              <w:rPr>
                <w:sz w:val="16"/>
                <w:szCs w:val="16"/>
              </w:rPr>
              <w:t xml:space="preserve"> 123(5):e425-e432.</w:t>
            </w:r>
          </w:p>
          <w:p w14:paraId="0768C28A" w14:textId="77777777" w:rsidR="00A2042C" w:rsidRPr="00A2042C" w:rsidRDefault="00A2042C" w:rsidP="00A2042C">
            <w:pPr>
              <w:pStyle w:val="EndNoteBibliography"/>
              <w:spacing w:after="0"/>
              <w:ind w:left="318" w:hanging="318"/>
              <w:rPr>
                <w:sz w:val="16"/>
                <w:szCs w:val="16"/>
              </w:rPr>
            </w:pPr>
            <w:r w:rsidRPr="00A2042C">
              <w:rPr>
                <w:sz w:val="16"/>
                <w:szCs w:val="16"/>
              </w:rPr>
              <w:t>6</w:t>
            </w:r>
            <w:r w:rsidRPr="00A2042C">
              <w:rPr>
                <w:sz w:val="16"/>
                <w:szCs w:val="16"/>
              </w:rPr>
              <w:tab/>
              <w:t xml:space="preserve">Chłopek M, Lasota J, Thompson LDR, Szczepaniak M, Kuźniacka A, Hińcza K, Kubicka K, Kaczorowski M, Newford M, Liu Y, Agaimy A, Biernat W, Durzyńska M, Dziuba I, Hartmann A, Inaguma S, Iżycka-Świeszewska E, Kato H, Kopczyński J, Michal M, Michal M, Pęksa R, Prochorec-Sobieszek M, Starzyńska A, Takahashi S, Wasąg B, Kowalik A and Miettinen M (2022). Alterations in key signaling pathways in sinonasal tract melanoma. A molecular genetics and immunohistochemical study of 90 cases and comprehensive review of the literature. </w:t>
            </w:r>
            <w:r w:rsidRPr="00A2042C">
              <w:rPr>
                <w:i/>
                <w:sz w:val="16"/>
                <w:szCs w:val="16"/>
              </w:rPr>
              <w:t>Mod Pathol</w:t>
            </w:r>
            <w:r w:rsidRPr="00A2042C">
              <w:rPr>
                <w:sz w:val="16"/>
                <w:szCs w:val="16"/>
              </w:rPr>
              <w:t xml:space="preserve"> 35(11):1609-1617.</w:t>
            </w:r>
          </w:p>
          <w:p w14:paraId="4F78749D" w14:textId="77777777" w:rsidR="00A2042C" w:rsidRPr="00A2042C" w:rsidRDefault="00A2042C" w:rsidP="00A2042C">
            <w:pPr>
              <w:pStyle w:val="EndNoteBibliography"/>
              <w:spacing w:after="0"/>
              <w:ind w:left="318" w:hanging="318"/>
              <w:rPr>
                <w:sz w:val="16"/>
                <w:szCs w:val="16"/>
              </w:rPr>
            </w:pPr>
            <w:r w:rsidRPr="00A2042C">
              <w:rPr>
                <w:sz w:val="16"/>
                <w:szCs w:val="16"/>
              </w:rPr>
              <w:t>7</w:t>
            </w:r>
            <w:r w:rsidRPr="00A2042C">
              <w:rPr>
                <w:sz w:val="16"/>
                <w:szCs w:val="16"/>
              </w:rPr>
              <w:tab/>
              <w:t xml:space="preserve">Beaudoux O, Oudart JB, Riffaud L, Visseaux L, Marchal A, Lebre AS and Grange F (2022). Mutational Characteristics of Primary Mucosal Melanoma: A Systematic Review. </w:t>
            </w:r>
            <w:r w:rsidRPr="00A2042C">
              <w:rPr>
                <w:i/>
                <w:sz w:val="16"/>
                <w:szCs w:val="16"/>
              </w:rPr>
              <w:t>Mol Diagn Ther</w:t>
            </w:r>
            <w:r w:rsidRPr="00A2042C">
              <w:rPr>
                <w:sz w:val="16"/>
                <w:szCs w:val="16"/>
              </w:rPr>
              <w:t xml:space="preserve"> 26(2):189-202.</w:t>
            </w:r>
          </w:p>
          <w:p w14:paraId="2FC54DD9" w14:textId="62E1F8BE" w:rsidR="004C2E98" w:rsidRPr="00A2042C" w:rsidRDefault="00A2042C" w:rsidP="00A2042C">
            <w:pPr>
              <w:pStyle w:val="EndNoteBibliography"/>
              <w:spacing w:after="100"/>
              <w:ind w:left="318" w:hanging="318"/>
              <w:rPr>
                <w:rFonts w:asciiTheme="minorHAnsi" w:hAnsiTheme="minorHAnsi" w:cstheme="minorHAnsi"/>
                <w:sz w:val="16"/>
                <w:szCs w:val="16"/>
                <w:lang w:val="en-AU"/>
              </w:rPr>
            </w:pPr>
            <w:r w:rsidRPr="00A2042C">
              <w:rPr>
                <w:sz w:val="16"/>
                <w:szCs w:val="16"/>
              </w:rPr>
              <w:lastRenderedPageBreak/>
              <w:t>8</w:t>
            </w:r>
            <w:r w:rsidRPr="00A2042C">
              <w:rPr>
                <w:sz w:val="16"/>
                <w:szCs w:val="16"/>
              </w:rPr>
              <w:tab/>
              <w:t xml:space="preserve">Broit N, Johansson PA, Rodgers CB, Walpole ST, Newell F, Hayward NK and Pritchard AL (2021). Meta-Analysis and Systematic Review of the Genomics of Mucosal Melanoma. </w:t>
            </w:r>
            <w:r w:rsidRPr="00A2042C">
              <w:rPr>
                <w:i/>
                <w:sz w:val="16"/>
                <w:szCs w:val="16"/>
              </w:rPr>
              <w:t>Mol Cancer Res</w:t>
            </w:r>
            <w:r w:rsidRPr="00A2042C">
              <w:rPr>
                <w:sz w:val="16"/>
                <w:szCs w:val="16"/>
              </w:rPr>
              <w:t xml:space="preserve"> 19(6):991-1004. </w:t>
            </w:r>
            <w:r w:rsidRPr="00A2042C">
              <w:rPr>
                <w:sz w:val="16"/>
                <w:szCs w:val="16"/>
              </w:rPr>
              <w:fldChar w:fldCharType="end"/>
            </w:r>
            <w:r>
              <w:rPr>
                <w:sz w:val="16"/>
                <w:szCs w:val="16"/>
              </w:rPr>
              <w:t xml:space="preserve"> </w:t>
            </w:r>
          </w:p>
        </w:tc>
        <w:tc>
          <w:tcPr>
            <w:tcW w:w="2098" w:type="dxa"/>
            <w:shd w:val="clear" w:color="auto" w:fill="auto"/>
          </w:tcPr>
          <w:p w14:paraId="3F483F2B" w14:textId="51FAE7FD" w:rsidR="004C2E98" w:rsidRPr="00C66205" w:rsidRDefault="004C2E98" w:rsidP="004C2E98">
            <w:pPr>
              <w:autoSpaceDE w:val="0"/>
              <w:autoSpaceDN w:val="0"/>
              <w:adjustRightInd w:val="0"/>
              <w:spacing w:after="80" w:line="240" w:lineRule="auto"/>
              <w:rPr>
                <w:rFonts w:cstheme="minorHAnsi"/>
                <w:color w:val="221E1F"/>
                <w:sz w:val="16"/>
                <w:szCs w:val="16"/>
              </w:rPr>
            </w:pPr>
          </w:p>
        </w:tc>
      </w:tr>
      <w:tr w:rsidR="004C2E98" w:rsidRPr="00CC5E7C" w14:paraId="637DEDF6" w14:textId="77777777" w:rsidTr="005C42DF">
        <w:trPr>
          <w:trHeight w:val="456"/>
        </w:trPr>
        <w:tc>
          <w:tcPr>
            <w:tcW w:w="865" w:type="dxa"/>
            <w:shd w:val="clear" w:color="auto" w:fill="EEECE1" w:themeFill="background2"/>
          </w:tcPr>
          <w:p w14:paraId="637DEDC1" w14:textId="7EB860E4" w:rsidR="004C2E98" w:rsidRPr="00CF06C9" w:rsidRDefault="004C2E98" w:rsidP="004C2E98">
            <w:pPr>
              <w:spacing w:after="0"/>
              <w:rPr>
                <w:rFonts w:ascii="Calibri" w:hAnsi="Calibri"/>
                <w:color w:val="A6A6A6" w:themeColor="background1" w:themeShade="A6"/>
                <w:sz w:val="16"/>
                <w:szCs w:val="16"/>
              </w:rPr>
            </w:pPr>
            <w:r>
              <w:rPr>
                <w:rFonts w:ascii="Calibri" w:hAnsi="Calibri"/>
                <w:sz w:val="16"/>
                <w:szCs w:val="16"/>
              </w:rPr>
              <w:t>Core</w:t>
            </w:r>
          </w:p>
        </w:tc>
        <w:tc>
          <w:tcPr>
            <w:tcW w:w="1871" w:type="dxa"/>
            <w:shd w:val="clear" w:color="auto" w:fill="EEECE1" w:themeFill="background2"/>
          </w:tcPr>
          <w:p w14:paraId="4F550198" w14:textId="635B093B" w:rsidR="004C2E98" w:rsidRDefault="004C2E98" w:rsidP="004C2E98">
            <w:pPr>
              <w:spacing w:after="0" w:line="240" w:lineRule="auto"/>
              <w:rPr>
                <w:rFonts w:ascii="Calibri" w:hAnsi="Calibri"/>
                <w:bCs/>
                <w:sz w:val="16"/>
                <w:szCs w:val="16"/>
              </w:rPr>
            </w:pPr>
            <w:r w:rsidRPr="009312CD">
              <w:rPr>
                <w:rFonts w:ascii="Calibri" w:hAnsi="Calibri"/>
                <w:bCs/>
                <w:sz w:val="16"/>
                <w:szCs w:val="16"/>
              </w:rPr>
              <w:t xml:space="preserve">PATHOLOGICAL </w:t>
            </w:r>
            <w:proofErr w:type="spellStart"/>
            <w:r w:rsidRPr="009312CD">
              <w:rPr>
                <w:rFonts w:ascii="Calibri" w:hAnsi="Calibri"/>
                <w:bCs/>
                <w:sz w:val="16"/>
                <w:szCs w:val="16"/>
              </w:rPr>
              <w:t>STAGING</w:t>
            </w:r>
            <w:r w:rsidR="00466793" w:rsidRPr="00466793">
              <w:rPr>
                <w:rFonts w:cstheme="minorHAnsi"/>
                <w:color w:val="221E1F"/>
                <w:sz w:val="18"/>
                <w:szCs w:val="18"/>
                <w:vertAlign w:val="superscript"/>
              </w:rPr>
              <w:t>b</w:t>
            </w:r>
            <w:proofErr w:type="spellEnd"/>
          </w:p>
          <w:p w14:paraId="637DEDC2" w14:textId="3BC7998C" w:rsidR="004C2E98" w:rsidRPr="00912688" w:rsidRDefault="004C2E98" w:rsidP="004C2E98">
            <w:pPr>
              <w:spacing w:line="240" w:lineRule="auto"/>
              <w:rPr>
                <w:rFonts w:ascii="Calibri" w:hAnsi="Calibri"/>
                <w:b/>
                <w:bCs/>
                <w:sz w:val="16"/>
                <w:szCs w:val="16"/>
              </w:rPr>
            </w:pPr>
            <w:r w:rsidRPr="00912688">
              <w:rPr>
                <w:rStyle w:val="A1"/>
                <w:b w:val="0"/>
                <w:bCs w:val="0"/>
              </w:rPr>
              <w:t>(UICC TNM 8</w:t>
            </w:r>
            <w:proofErr w:type="spellStart"/>
            <w:r w:rsidRPr="00912688">
              <w:rPr>
                <w:rFonts w:cs="Verdana"/>
                <w:b/>
                <w:bCs/>
                <w:color w:val="221E1F"/>
                <w:position w:val="5"/>
                <w:sz w:val="9"/>
                <w:szCs w:val="9"/>
                <w:vertAlign w:val="superscript"/>
              </w:rPr>
              <w:t>th</w:t>
            </w:r>
            <w:proofErr w:type="spellEnd"/>
            <w:r w:rsidRPr="00912688">
              <w:rPr>
                <w:rFonts w:cs="Verdana"/>
                <w:b/>
                <w:bCs/>
                <w:color w:val="221E1F"/>
                <w:position w:val="5"/>
                <w:sz w:val="9"/>
                <w:szCs w:val="9"/>
                <w:vertAlign w:val="superscript"/>
              </w:rPr>
              <w:t xml:space="preserve"> </w:t>
            </w:r>
            <w:r w:rsidRPr="00912688">
              <w:rPr>
                <w:rStyle w:val="A1"/>
                <w:b w:val="0"/>
                <w:bCs w:val="0"/>
              </w:rPr>
              <w:t>edition)</w:t>
            </w:r>
          </w:p>
          <w:p w14:paraId="3D67C20B" w14:textId="77777777" w:rsidR="004C2E98" w:rsidRPr="00DA7E23" w:rsidRDefault="004C2E98" w:rsidP="004C2E98">
            <w:pPr>
              <w:spacing w:line="240" w:lineRule="auto"/>
              <w:rPr>
                <w:rFonts w:ascii="Calibri" w:hAnsi="Calibri"/>
                <w:bCs/>
                <w:sz w:val="16"/>
                <w:szCs w:val="16"/>
              </w:rPr>
            </w:pPr>
          </w:p>
          <w:p w14:paraId="637DEDC3" w14:textId="77777777" w:rsidR="004C2E98" w:rsidRPr="002D49D0" w:rsidRDefault="004C2E98" w:rsidP="004C2E98">
            <w:pPr>
              <w:spacing w:line="240" w:lineRule="auto"/>
              <w:rPr>
                <w:rFonts w:ascii="Calibri" w:hAnsi="Calibri"/>
                <w:bCs/>
                <w:color w:val="808080" w:themeColor="background1" w:themeShade="80"/>
                <w:sz w:val="16"/>
                <w:szCs w:val="16"/>
                <w:vertAlign w:val="superscript"/>
              </w:rPr>
            </w:pPr>
          </w:p>
          <w:p w14:paraId="637DEDC4" w14:textId="77777777" w:rsidR="004C2E98" w:rsidRPr="002D49D0" w:rsidRDefault="004C2E98" w:rsidP="004C2E98">
            <w:pPr>
              <w:spacing w:after="80" w:line="240" w:lineRule="auto"/>
              <w:rPr>
                <w:rFonts w:ascii="Calibri" w:hAnsi="Calibri"/>
                <w:bCs/>
                <w:color w:val="808080" w:themeColor="background1" w:themeShade="80"/>
                <w:sz w:val="16"/>
                <w:szCs w:val="16"/>
              </w:rPr>
            </w:pPr>
          </w:p>
        </w:tc>
        <w:tc>
          <w:tcPr>
            <w:tcW w:w="2553" w:type="dxa"/>
            <w:shd w:val="clear" w:color="auto" w:fill="auto"/>
          </w:tcPr>
          <w:p w14:paraId="7281CAFC" w14:textId="77777777" w:rsidR="004C2E98" w:rsidRDefault="004C2E98" w:rsidP="004C2E98">
            <w:pPr>
              <w:spacing w:after="0" w:line="240" w:lineRule="auto"/>
              <w:rPr>
                <w:sz w:val="14"/>
                <w:szCs w:val="14"/>
              </w:rPr>
            </w:pPr>
            <w:r w:rsidRPr="00900403">
              <w:rPr>
                <w:b/>
                <w:bCs/>
                <w:sz w:val="16"/>
                <w:szCs w:val="16"/>
              </w:rPr>
              <w:t>TNM Descriptors</w:t>
            </w:r>
            <w:r w:rsidRPr="00900403">
              <w:rPr>
                <w:sz w:val="16"/>
                <w:szCs w:val="16"/>
              </w:rPr>
              <w:t xml:space="preserve"> (only if applicable) </w:t>
            </w:r>
            <w:r w:rsidRPr="00900403">
              <w:rPr>
                <w:sz w:val="14"/>
                <w:szCs w:val="14"/>
              </w:rPr>
              <w:t>(select all that apply)</w:t>
            </w:r>
          </w:p>
          <w:p w14:paraId="43DDC603" w14:textId="77777777" w:rsidR="004C2E98" w:rsidRPr="00981E6B" w:rsidRDefault="004C2E98" w:rsidP="004C2E98">
            <w:pPr>
              <w:pStyle w:val="ListParagraph"/>
              <w:numPr>
                <w:ilvl w:val="0"/>
                <w:numId w:val="3"/>
              </w:numPr>
              <w:spacing w:after="0" w:line="240" w:lineRule="auto"/>
              <w:ind w:left="176" w:hanging="176"/>
              <w:rPr>
                <w:sz w:val="16"/>
                <w:szCs w:val="16"/>
              </w:rPr>
            </w:pPr>
            <w:r w:rsidRPr="00981E6B">
              <w:rPr>
                <w:sz w:val="16"/>
                <w:szCs w:val="16"/>
              </w:rPr>
              <w:t>m - multiple primary tumours</w:t>
            </w:r>
          </w:p>
          <w:p w14:paraId="2E02286C" w14:textId="77777777" w:rsidR="004C2E98" w:rsidRPr="00981E6B" w:rsidRDefault="004C2E98" w:rsidP="004C2E98">
            <w:pPr>
              <w:pStyle w:val="ListParagraph"/>
              <w:numPr>
                <w:ilvl w:val="0"/>
                <w:numId w:val="3"/>
              </w:numPr>
              <w:spacing w:after="0" w:line="240" w:lineRule="auto"/>
              <w:ind w:left="176" w:hanging="176"/>
              <w:rPr>
                <w:sz w:val="16"/>
                <w:szCs w:val="16"/>
              </w:rPr>
            </w:pPr>
            <w:r w:rsidRPr="00981E6B">
              <w:rPr>
                <w:sz w:val="16"/>
                <w:szCs w:val="16"/>
              </w:rPr>
              <w:t>r - recurrent</w:t>
            </w:r>
          </w:p>
          <w:p w14:paraId="17DD0169" w14:textId="6FA5D00F" w:rsidR="004C2E98" w:rsidRPr="005D2032" w:rsidRDefault="004C2E98" w:rsidP="004C2E98">
            <w:pPr>
              <w:pStyle w:val="ListParagraph"/>
              <w:numPr>
                <w:ilvl w:val="0"/>
                <w:numId w:val="3"/>
              </w:numPr>
              <w:spacing w:after="100" w:line="240" w:lineRule="auto"/>
              <w:ind w:left="176" w:hanging="176"/>
              <w:rPr>
                <w:sz w:val="16"/>
                <w:szCs w:val="16"/>
              </w:rPr>
            </w:pPr>
            <w:r w:rsidRPr="00981E6B">
              <w:rPr>
                <w:sz w:val="16"/>
                <w:szCs w:val="16"/>
              </w:rPr>
              <w:t>y - during or following multimodality therapy</w:t>
            </w:r>
          </w:p>
          <w:p w14:paraId="35B7BD76" w14:textId="379EADD5" w:rsidR="004C2E98" w:rsidRDefault="004C2E98" w:rsidP="004C2E98">
            <w:pPr>
              <w:spacing w:after="0" w:line="240" w:lineRule="auto"/>
              <w:rPr>
                <w:b/>
                <w:bCs/>
                <w:sz w:val="18"/>
                <w:szCs w:val="18"/>
                <w:vertAlign w:val="superscript"/>
              </w:rPr>
            </w:pPr>
            <w:r w:rsidRPr="002E02F7">
              <w:rPr>
                <w:b/>
                <w:bCs/>
                <w:sz w:val="16"/>
                <w:szCs w:val="16"/>
              </w:rPr>
              <w:t xml:space="preserve">Primary </w:t>
            </w:r>
            <w:r w:rsidRPr="00382C7F">
              <w:rPr>
                <w:b/>
                <w:bCs/>
                <w:sz w:val="16"/>
                <w:szCs w:val="16"/>
              </w:rPr>
              <w:t>tumour</w:t>
            </w:r>
            <w:r w:rsidR="00956FE6">
              <w:rPr>
                <w:b/>
                <w:bCs/>
                <w:sz w:val="16"/>
                <w:szCs w:val="16"/>
              </w:rPr>
              <w:t xml:space="preserve"> (</w:t>
            </w:r>
            <w:proofErr w:type="spellStart"/>
            <w:r w:rsidR="00956FE6">
              <w:rPr>
                <w:b/>
                <w:bCs/>
                <w:sz w:val="16"/>
                <w:szCs w:val="16"/>
              </w:rPr>
              <w:t>pT</w:t>
            </w:r>
            <w:proofErr w:type="spellEnd"/>
            <w:r w:rsidR="00956FE6">
              <w:rPr>
                <w:b/>
                <w:bCs/>
                <w:sz w:val="16"/>
                <w:szCs w:val="16"/>
              </w:rPr>
              <w:t>)</w:t>
            </w:r>
            <w:r w:rsidR="00A53788" w:rsidRPr="00A53788">
              <w:rPr>
                <w:b/>
                <w:bCs/>
                <w:sz w:val="18"/>
                <w:szCs w:val="18"/>
                <w:vertAlign w:val="superscript"/>
              </w:rPr>
              <w:t>c</w:t>
            </w:r>
          </w:p>
          <w:p w14:paraId="5BD94557" w14:textId="77777777" w:rsidR="009B4850" w:rsidRPr="009B4850" w:rsidRDefault="009B4850" w:rsidP="009B4850">
            <w:pPr>
              <w:pStyle w:val="ListParagraph"/>
              <w:numPr>
                <w:ilvl w:val="0"/>
                <w:numId w:val="9"/>
              </w:numPr>
              <w:spacing w:after="0" w:line="240" w:lineRule="auto"/>
              <w:ind w:left="176" w:hanging="176"/>
              <w:rPr>
                <w:sz w:val="16"/>
                <w:szCs w:val="16"/>
              </w:rPr>
            </w:pPr>
            <w:proofErr w:type="spellStart"/>
            <w:r w:rsidRPr="009B4850">
              <w:rPr>
                <w:sz w:val="16"/>
                <w:szCs w:val="16"/>
              </w:rPr>
              <w:t>TX</w:t>
            </w:r>
            <w:r w:rsidRPr="009B4850">
              <w:rPr>
                <w:sz w:val="18"/>
                <w:szCs w:val="18"/>
                <w:vertAlign w:val="superscript"/>
              </w:rPr>
              <w:t>d</w:t>
            </w:r>
            <w:proofErr w:type="spellEnd"/>
            <w:r w:rsidRPr="009B4850">
              <w:rPr>
                <w:sz w:val="16"/>
                <w:szCs w:val="16"/>
              </w:rPr>
              <w:t xml:space="preserve"> Primary tumour cannot be assessed </w:t>
            </w:r>
          </w:p>
          <w:p w14:paraId="39460C1F" w14:textId="77777777" w:rsidR="009B4850" w:rsidRPr="009B4850" w:rsidRDefault="009B4850" w:rsidP="009B4850">
            <w:pPr>
              <w:pStyle w:val="ListParagraph"/>
              <w:numPr>
                <w:ilvl w:val="0"/>
                <w:numId w:val="9"/>
              </w:numPr>
              <w:spacing w:after="0" w:line="240" w:lineRule="auto"/>
              <w:ind w:left="176" w:hanging="176"/>
              <w:rPr>
                <w:sz w:val="16"/>
                <w:szCs w:val="16"/>
              </w:rPr>
            </w:pPr>
            <w:r w:rsidRPr="009B4850">
              <w:rPr>
                <w:sz w:val="16"/>
                <w:szCs w:val="16"/>
              </w:rPr>
              <w:t xml:space="preserve">T3 Tumour limited to the epithelium and/or submucosa (mucosal disease) </w:t>
            </w:r>
          </w:p>
          <w:p w14:paraId="4F4BE238" w14:textId="77777777" w:rsidR="009B4850" w:rsidRPr="009B4850" w:rsidRDefault="009B4850" w:rsidP="009B4850">
            <w:pPr>
              <w:pStyle w:val="ListParagraph"/>
              <w:numPr>
                <w:ilvl w:val="0"/>
                <w:numId w:val="9"/>
              </w:numPr>
              <w:spacing w:line="240" w:lineRule="auto"/>
              <w:ind w:left="176" w:hanging="176"/>
              <w:rPr>
                <w:sz w:val="16"/>
                <w:szCs w:val="16"/>
              </w:rPr>
            </w:pPr>
            <w:r w:rsidRPr="009B4850">
              <w:rPr>
                <w:sz w:val="16"/>
                <w:szCs w:val="16"/>
              </w:rPr>
              <w:t xml:space="preserve">T4a Moderately advanced disease </w:t>
            </w:r>
          </w:p>
          <w:p w14:paraId="7FAD11E6" w14:textId="00BB24FD" w:rsidR="009B4850" w:rsidRPr="009B4850" w:rsidRDefault="009B4850" w:rsidP="009B4850">
            <w:pPr>
              <w:pStyle w:val="ListParagraph"/>
              <w:spacing w:line="240" w:lineRule="auto"/>
              <w:ind w:left="176"/>
              <w:rPr>
                <w:sz w:val="16"/>
                <w:szCs w:val="16"/>
              </w:rPr>
            </w:pPr>
            <w:r w:rsidRPr="009B4850">
              <w:rPr>
                <w:sz w:val="16"/>
                <w:szCs w:val="16"/>
              </w:rPr>
              <w:t xml:space="preserve">Tumour invades deep soft tissue, cartilage, bone, or overlying skin </w:t>
            </w:r>
          </w:p>
          <w:p w14:paraId="2D94965F" w14:textId="77777777" w:rsidR="009B4850" w:rsidRPr="009B4850" w:rsidRDefault="009B4850" w:rsidP="009B4850">
            <w:pPr>
              <w:pStyle w:val="ListParagraph"/>
              <w:numPr>
                <w:ilvl w:val="0"/>
                <w:numId w:val="9"/>
              </w:numPr>
              <w:spacing w:line="240" w:lineRule="auto"/>
              <w:ind w:left="176" w:hanging="176"/>
              <w:rPr>
                <w:sz w:val="16"/>
                <w:szCs w:val="16"/>
              </w:rPr>
            </w:pPr>
            <w:r w:rsidRPr="009B4850">
              <w:rPr>
                <w:sz w:val="16"/>
                <w:szCs w:val="16"/>
              </w:rPr>
              <w:t xml:space="preserve">T4b Very advanced disease </w:t>
            </w:r>
          </w:p>
          <w:p w14:paraId="637DEDE1" w14:textId="6747DBC0" w:rsidR="004C2E98" w:rsidRPr="007B482A" w:rsidRDefault="009B4850" w:rsidP="007B482A">
            <w:pPr>
              <w:pStyle w:val="ListParagraph"/>
              <w:spacing w:after="100" w:line="240" w:lineRule="auto"/>
              <w:ind w:left="176"/>
              <w:rPr>
                <w:sz w:val="16"/>
                <w:szCs w:val="16"/>
              </w:rPr>
            </w:pPr>
            <w:r w:rsidRPr="009B4850">
              <w:rPr>
                <w:sz w:val="16"/>
                <w:szCs w:val="16"/>
              </w:rPr>
              <w:t>Tumour invades any of the following: brain, dura, skull base, lower cranial nerves (IX, X, XI, XII), masticator space, carotid artery, prevertebral space, or mediastinal structures</w:t>
            </w:r>
          </w:p>
        </w:tc>
        <w:tc>
          <w:tcPr>
            <w:tcW w:w="7799" w:type="dxa"/>
            <w:shd w:val="clear" w:color="auto" w:fill="auto"/>
          </w:tcPr>
          <w:p w14:paraId="2D979331" w14:textId="0A4E4CCA" w:rsidR="00F2112D" w:rsidRPr="00F2112D" w:rsidRDefault="00F2112D" w:rsidP="00F2112D">
            <w:pPr>
              <w:autoSpaceDE w:val="0"/>
              <w:autoSpaceDN w:val="0"/>
              <w:spacing w:after="0" w:line="240" w:lineRule="auto"/>
              <w:rPr>
                <w:sz w:val="16"/>
                <w:szCs w:val="16"/>
              </w:rPr>
            </w:pPr>
            <w:r w:rsidRPr="00F2112D">
              <w:rPr>
                <w:rFonts w:cs="Arial"/>
                <w:sz w:val="16"/>
                <w:szCs w:val="16"/>
              </w:rPr>
              <w:t xml:space="preserve">By </w:t>
            </w:r>
            <w:r w:rsidRPr="00F2112D">
              <w:rPr>
                <w:rFonts w:cs="CenturyGothic"/>
                <w:color w:val="000000"/>
                <w:sz w:val="16"/>
                <w:szCs w:val="16"/>
              </w:rPr>
              <w:t>UICC/AJCC convention</w:t>
            </w:r>
            <w:r w:rsidRPr="00F2112D">
              <w:rPr>
                <w:rFonts w:cs="Arial"/>
                <w:sz w:val="16"/>
                <w:szCs w:val="16"/>
              </w:rPr>
              <w:t>,</w:t>
            </w:r>
            <w:r w:rsidRPr="00F2112D">
              <w:rPr>
                <w:rFonts w:cs="Arial"/>
                <w:sz w:val="16"/>
                <w:szCs w:val="16"/>
              </w:rPr>
              <w:fldChar w:fldCharType="begin"/>
            </w:r>
            <w:r w:rsidRPr="00F2112D">
              <w:rPr>
                <w:rFonts w:cs="Arial"/>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vpa2zdr59wdzf5et02l5d556xps9ftrtav9f"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Cite&gt;&lt;Author&gt;Amin MB&lt;/Author&gt;&lt;Year&gt;2017&lt;/Year&gt;&lt;RecNum&gt;2447&lt;/RecNum&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F2112D">
              <w:rPr>
                <w:rFonts w:cs="Arial"/>
                <w:sz w:val="16"/>
                <w:szCs w:val="16"/>
              </w:rPr>
              <w:fldChar w:fldCharType="separate"/>
            </w:r>
            <w:r w:rsidRPr="00F2112D">
              <w:rPr>
                <w:rFonts w:cs="Arial"/>
                <w:noProof/>
                <w:sz w:val="16"/>
                <w:szCs w:val="16"/>
                <w:vertAlign w:val="superscript"/>
              </w:rPr>
              <w:t>1,2</w:t>
            </w:r>
            <w:r w:rsidRPr="00F2112D">
              <w:rPr>
                <w:rFonts w:cs="Arial"/>
                <w:sz w:val="16"/>
                <w:szCs w:val="16"/>
              </w:rPr>
              <w:fldChar w:fldCharType="end"/>
            </w:r>
            <w:r w:rsidRPr="00F2112D">
              <w:rPr>
                <w:sz w:val="16"/>
                <w:szCs w:val="16"/>
              </w:rPr>
              <w:t xml:space="preserve"> the designation ‘T’ refers to a primary tumour that has not been previously treated. The symbol ‘p’ refers to the pathologic classification of the stage, as opposed to the clinical classification, and is based on gross and microscopic examination. </w:t>
            </w:r>
            <w:proofErr w:type="spellStart"/>
            <w:r w:rsidRPr="00F2112D">
              <w:rPr>
                <w:sz w:val="16"/>
                <w:szCs w:val="16"/>
              </w:rPr>
              <w:t>pT</w:t>
            </w:r>
            <w:proofErr w:type="spellEnd"/>
            <w:r w:rsidRPr="00F2112D">
              <w:rPr>
                <w:sz w:val="16"/>
                <w:szCs w:val="16"/>
              </w:rPr>
              <w:t xml:space="preserve"> entails a resection of the primary tumour adequate to evaluate the highest </w:t>
            </w:r>
            <w:proofErr w:type="spellStart"/>
            <w:r w:rsidRPr="00F2112D">
              <w:rPr>
                <w:sz w:val="16"/>
                <w:szCs w:val="16"/>
              </w:rPr>
              <w:t>pT</w:t>
            </w:r>
            <w:proofErr w:type="spellEnd"/>
            <w:r w:rsidRPr="00F2112D">
              <w:rPr>
                <w:sz w:val="16"/>
                <w:szCs w:val="16"/>
              </w:rPr>
              <w:t xml:space="preserve"> category, </w:t>
            </w:r>
            <w:proofErr w:type="spellStart"/>
            <w:r w:rsidRPr="00F2112D">
              <w:rPr>
                <w:sz w:val="16"/>
                <w:szCs w:val="16"/>
              </w:rPr>
              <w:t>pN</w:t>
            </w:r>
            <w:proofErr w:type="spellEnd"/>
            <w:r w:rsidRPr="00F2112D">
              <w:rPr>
                <w:sz w:val="16"/>
                <w:szCs w:val="16"/>
              </w:rPr>
              <w:t xml:space="preserve"> entails removal of nodes adequate to validate lymph node metastasis, and </w:t>
            </w:r>
            <w:proofErr w:type="spellStart"/>
            <w:r w:rsidRPr="00F2112D">
              <w:rPr>
                <w:sz w:val="16"/>
                <w:szCs w:val="16"/>
              </w:rPr>
              <w:t>pM</w:t>
            </w:r>
            <w:proofErr w:type="spellEnd"/>
            <w:r w:rsidRPr="00F2112D">
              <w:rPr>
                <w:sz w:val="16"/>
                <w:szCs w:val="16"/>
              </w:rPr>
              <w:t xml:space="preserve"> implies microscopic examination of distant lesions. There is no pathologic M0 category as this designation requires clinical evaluation and imaging. Clinical classification (</w:t>
            </w:r>
            <w:proofErr w:type="spellStart"/>
            <w:r w:rsidRPr="00F2112D">
              <w:rPr>
                <w:sz w:val="16"/>
                <w:szCs w:val="16"/>
              </w:rPr>
              <w:t>cTNM</w:t>
            </w:r>
            <w:proofErr w:type="spellEnd"/>
            <w:r w:rsidRPr="00F2112D">
              <w:rPr>
                <w:sz w:val="16"/>
                <w:szCs w:val="16"/>
              </w:rPr>
              <w:t>) is usually carried out by the evaluating clinician before treatment during initial evaluation of the patient or when pathologic classification is not possible.</w:t>
            </w:r>
          </w:p>
          <w:p w14:paraId="2AF695A5" w14:textId="77777777" w:rsidR="00F2112D" w:rsidRPr="00F2112D" w:rsidRDefault="00F2112D" w:rsidP="00F2112D">
            <w:pPr>
              <w:autoSpaceDE w:val="0"/>
              <w:autoSpaceDN w:val="0"/>
              <w:spacing w:after="0" w:line="240" w:lineRule="auto"/>
              <w:rPr>
                <w:sz w:val="16"/>
                <w:szCs w:val="16"/>
              </w:rPr>
            </w:pPr>
          </w:p>
          <w:p w14:paraId="50D7A26C" w14:textId="77777777" w:rsidR="00F2112D" w:rsidRPr="00F2112D" w:rsidRDefault="00F2112D" w:rsidP="00F2112D">
            <w:pPr>
              <w:autoSpaceDE w:val="0"/>
              <w:autoSpaceDN w:val="0"/>
              <w:spacing w:after="0" w:line="240" w:lineRule="auto"/>
              <w:rPr>
                <w:sz w:val="16"/>
                <w:szCs w:val="16"/>
              </w:rPr>
            </w:pPr>
            <w:r w:rsidRPr="00F2112D">
              <w:rPr>
                <w:sz w:val="16"/>
                <w:szCs w:val="16"/>
              </w:rPr>
              <w:t xml:space="preserve">Pathological staging is usually performed after surgical resection of the primary tumour and depends on documentation of the anatomic extent of disease, </w:t>
            </w:r>
            <w:proofErr w:type="gramStart"/>
            <w:r w:rsidRPr="00F2112D">
              <w:rPr>
                <w:sz w:val="16"/>
                <w:szCs w:val="16"/>
              </w:rPr>
              <w:t>whether or not</w:t>
            </w:r>
            <w:proofErr w:type="gramEnd"/>
            <w:r w:rsidRPr="00F2112D">
              <w:rPr>
                <w:sz w:val="16"/>
                <w:szCs w:val="16"/>
              </w:rPr>
              <w:t xml:space="preserve"> the primary tumour has been completely removed. If a biopsied tumour is not resected for any reason (e.g., when technically unfeasible) and if the highest T and N categories or the M1 category of the tumour can be confirmed microscopically, the criteria for pathologic classification and staging have been satisfied even though total removal of the primary cancer was not performed. </w:t>
            </w:r>
          </w:p>
          <w:p w14:paraId="7B7EEE02" w14:textId="77777777" w:rsidR="00F2112D" w:rsidRPr="00F2112D" w:rsidRDefault="00F2112D" w:rsidP="00F2112D">
            <w:pPr>
              <w:autoSpaceDE w:val="0"/>
              <w:autoSpaceDN w:val="0"/>
              <w:spacing w:after="0" w:line="240" w:lineRule="auto"/>
              <w:rPr>
                <w:sz w:val="16"/>
                <w:szCs w:val="16"/>
              </w:rPr>
            </w:pPr>
          </w:p>
          <w:p w14:paraId="4F7DCEB1" w14:textId="77777777" w:rsidR="00F2112D" w:rsidRPr="00F2112D" w:rsidRDefault="00F2112D" w:rsidP="00F2112D">
            <w:pPr>
              <w:autoSpaceDE w:val="0"/>
              <w:autoSpaceDN w:val="0"/>
              <w:adjustRightInd w:val="0"/>
              <w:spacing w:after="120" w:line="240" w:lineRule="auto"/>
              <w:rPr>
                <w:rFonts w:cs="CenturyGothic"/>
                <w:b/>
                <w:color w:val="000000"/>
                <w:sz w:val="16"/>
                <w:szCs w:val="16"/>
              </w:rPr>
            </w:pPr>
            <w:r w:rsidRPr="00F2112D">
              <w:rPr>
                <w:rFonts w:cs="CenturyGothic"/>
                <w:b/>
                <w:color w:val="000000"/>
                <w:sz w:val="16"/>
                <w:szCs w:val="16"/>
              </w:rPr>
              <w:t>TNM Descriptors</w:t>
            </w:r>
          </w:p>
          <w:p w14:paraId="286F41D5" w14:textId="77777777" w:rsidR="00F2112D" w:rsidRPr="00F2112D" w:rsidRDefault="00F2112D" w:rsidP="00F2112D">
            <w:pPr>
              <w:autoSpaceDE w:val="0"/>
              <w:autoSpaceDN w:val="0"/>
              <w:adjustRightInd w:val="0"/>
              <w:spacing w:line="240" w:lineRule="auto"/>
              <w:rPr>
                <w:rFonts w:cs="CenturyGothic"/>
                <w:color w:val="000000"/>
                <w:sz w:val="16"/>
                <w:szCs w:val="16"/>
              </w:rPr>
            </w:pPr>
            <w:r w:rsidRPr="00F2112D">
              <w:rPr>
                <w:rFonts w:cs="CenturyGothic"/>
                <w:color w:val="000000"/>
                <w:sz w:val="16"/>
                <w:szCs w:val="16"/>
              </w:rPr>
              <w:t xml:space="preserve">For identification of special cases of TNM or </w:t>
            </w:r>
            <w:proofErr w:type="spellStart"/>
            <w:r w:rsidRPr="00F2112D">
              <w:rPr>
                <w:rFonts w:cs="CenturyGothic"/>
                <w:color w:val="000000"/>
                <w:sz w:val="16"/>
                <w:szCs w:val="16"/>
              </w:rPr>
              <w:t>pTNM</w:t>
            </w:r>
            <w:proofErr w:type="spellEnd"/>
            <w:r w:rsidRPr="00F2112D">
              <w:rPr>
                <w:rFonts w:cs="CenturyGothic"/>
                <w:color w:val="000000"/>
                <w:sz w:val="16"/>
                <w:szCs w:val="16"/>
              </w:rPr>
              <w:t xml:space="preserve"> classifications, the ‘m’ suffix and ‘y’ and ‘r’ prefixes are used. Although they do not affect the stage grouping, they indicate cases needing separate analysis.</w:t>
            </w:r>
          </w:p>
          <w:p w14:paraId="4F3D4093" w14:textId="77777777" w:rsidR="00F2112D" w:rsidRPr="00F2112D" w:rsidRDefault="00F2112D" w:rsidP="00F2112D">
            <w:pPr>
              <w:autoSpaceDE w:val="0"/>
              <w:autoSpaceDN w:val="0"/>
              <w:adjustRightInd w:val="0"/>
              <w:spacing w:after="0" w:line="240" w:lineRule="auto"/>
              <w:rPr>
                <w:rFonts w:cs="CenturyGothic"/>
                <w:color w:val="000000"/>
                <w:sz w:val="16"/>
                <w:szCs w:val="16"/>
              </w:rPr>
            </w:pPr>
            <w:r w:rsidRPr="00F2112D">
              <w:rPr>
                <w:rFonts w:cs="CenturyGothic"/>
                <w:color w:val="000000"/>
                <w:sz w:val="16"/>
                <w:szCs w:val="16"/>
                <w:u w:val="single"/>
              </w:rPr>
              <w:t>The ‘m’ suffix</w:t>
            </w:r>
            <w:r w:rsidRPr="00F2112D">
              <w:rPr>
                <w:rFonts w:cs="CenturyGothic"/>
                <w:color w:val="000000"/>
                <w:sz w:val="16"/>
                <w:szCs w:val="16"/>
              </w:rPr>
              <w:t xml:space="preserve"> indicates the presence of multiple primary tumours in a single site and is recorded in parentheses: </w:t>
            </w:r>
            <w:proofErr w:type="spellStart"/>
            <w:r w:rsidRPr="00F2112D">
              <w:rPr>
                <w:rFonts w:cs="CenturyGothic"/>
                <w:color w:val="000000"/>
                <w:sz w:val="16"/>
                <w:szCs w:val="16"/>
              </w:rPr>
              <w:t>pT</w:t>
            </w:r>
            <w:proofErr w:type="spellEnd"/>
            <w:r w:rsidRPr="00F2112D">
              <w:rPr>
                <w:rFonts w:cs="CenturyGothic"/>
                <w:color w:val="000000"/>
                <w:sz w:val="16"/>
                <w:szCs w:val="16"/>
              </w:rPr>
              <w:t>(m)NM.</w:t>
            </w:r>
          </w:p>
          <w:p w14:paraId="7BE32A14" w14:textId="77777777" w:rsidR="00F2112D" w:rsidRPr="00F2112D" w:rsidRDefault="00F2112D" w:rsidP="00F2112D">
            <w:pPr>
              <w:autoSpaceDE w:val="0"/>
              <w:autoSpaceDN w:val="0"/>
              <w:adjustRightInd w:val="0"/>
              <w:spacing w:after="0" w:line="240" w:lineRule="auto"/>
              <w:rPr>
                <w:rFonts w:cs="CenturyGothic"/>
                <w:color w:val="000000"/>
                <w:sz w:val="16"/>
                <w:szCs w:val="16"/>
              </w:rPr>
            </w:pPr>
          </w:p>
          <w:p w14:paraId="54D249EF" w14:textId="77777777" w:rsidR="00F2112D" w:rsidRPr="00F2112D" w:rsidRDefault="00F2112D" w:rsidP="00F2112D">
            <w:pPr>
              <w:autoSpaceDE w:val="0"/>
              <w:autoSpaceDN w:val="0"/>
              <w:adjustRightInd w:val="0"/>
              <w:spacing w:after="0" w:line="240" w:lineRule="auto"/>
              <w:rPr>
                <w:rFonts w:cs="CenturyGothic"/>
                <w:color w:val="000000"/>
                <w:sz w:val="16"/>
                <w:szCs w:val="16"/>
              </w:rPr>
            </w:pPr>
            <w:r w:rsidRPr="00F2112D">
              <w:rPr>
                <w:rFonts w:cs="CenturyGothic"/>
                <w:color w:val="000000"/>
                <w:sz w:val="16"/>
                <w:szCs w:val="16"/>
                <w:u w:val="single"/>
              </w:rPr>
              <w:t>The ‘y’ prefix</w:t>
            </w:r>
            <w:r w:rsidRPr="00F2112D">
              <w:rPr>
                <w:rFonts w:cs="CenturyGothic"/>
                <w:color w:val="000000"/>
                <w:sz w:val="16"/>
                <w:szCs w:val="16"/>
              </w:rPr>
              <w:t xml:space="preserve"> indicates those cases in which classification is performed during or following initial multimodality therapy (i.e., neoadjuvant chemotherapy, radiation therapy, or both chemotherapy and radiation therapy). The </w:t>
            </w:r>
            <w:proofErr w:type="spellStart"/>
            <w:r w:rsidRPr="00F2112D">
              <w:rPr>
                <w:rFonts w:cs="CenturyGothic"/>
                <w:color w:val="000000"/>
                <w:sz w:val="16"/>
                <w:szCs w:val="16"/>
              </w:rPr>
              <w:t>cTNM</w:t>
            </w:r>
            <w:proofErr w:type="spellEnd"/>
            <w:r w:rsidRPr="00F2112D">
              <w:rPr>
                <w:rFonts w:cs="CenturyGothic"/>
                <w:color w:val="000000"/>
                <w:sz w:val="16"/>
                <w:szCs w:val="16"/>
              </w:rPr>
              <w:t xml:space="preserve"> or </w:t>
            </w:r>
            <w:proofErr w:type="spellStart"/>
            <w:r w:rsidRPr="00F2112D">
              <w:rPr>
                <w:rFonts w:cs="CenturyGothic"/>
                <w:color w:val="000000"/>
                <w:sz w:val="16"/>
                <w:szCs w:val="16"/>
              </w:rPr>
              <w:t>pTNM</w:t>
            </w:r>
            <w:proofErr w:type="spellEnd"/>
            <w:r w:rsidRPr="00F2112D">
              <w:rPr>
                <w:rFonts w:cs="CenturyGothic"/>
                <w:color w:val="000000"/>
                <w:sz w:val="16"/>
                <w:szCs w:val="16"/>
              </w:rPr>
              <w:t xml:space="preserve"> category is identified by a ‘y’ prefix. The </w:t>
            </w:r>
            <w:proofErr w:type="spellStart"/>
            <w:r w:rsidRPr="00F2112D">
              <w:rPr>
                <w:rFonts w:cs="CenturyGothic"/>
                <w:color w:val="000000"/>
                <w:sz w:val="16"/>
                <w:szCs w:val="16"/>
              </w:rPr>
              <w:t>ycTNM</w:t>
            </w:r>
            <w:proofErr w:type="spellEnd"/>
            <w:r w:rsidRPr="00F2112D">
              <w:rPr>
                <w:rFonts w:cs="CenturyGothic"/>
                <w:color w:val="000000"/>
                <w:sz w:val="16"/>
                <w:szCs w:val="16"/>
              </w:rPr>
              <w:t xml:space="preserve"> or </w:t>
            </w:r>
            <w:proofErr w:type="spellStart"/>
            <w:r w:rsidRPr="00F2112D">
              <w:rPr>
                <w:rFonts w:cs="CenturyGothic"/>
                <w:color w:val="000000"/>
                <w:sz w:val="16"/>
                <w:szCs w:val="16"/>
              </w:rPr>
              <w:t>ypTNM</w:t>
            </w:r>
            <w:proofErr w:type="spellEnd"/>
            <w:r w:rsidRPr="00F2112D">
              <w:rPr>
                <w:rFonts w:cs="CenturyGothic"/>
                <w:color w:val="000000"/>
                <w:sz w:val="16"/>
                <w:szCs w:val="16"/>
              </w:rPr>
              <w:t xml:space="preserve"> categorises the extent of tumour </w:t>
            </w:r>
            <w:proofErr w:type="gramStart"/>
            <w:r w:rsidRPr="00F2112D">
              <w:rPr>
                <w:rFonts w:cs="CenturyGothic"/>
                <w:color w:val="000000"/>
                <w:sz w:val="16"/>
                <w:szCs w:val="16"/>
              </w:rPr>
              <w:t>actually present</w:t>
            </w:r>
            <w:proofErr w:type="gramEnd"/>
            <w:r w:rsidRPr="00F2112D">
              <w:rPr>
                <w:rFonts w:cs="CenturyGothic"/>
                <w:color w:val="000000"/>
                <w:sz w:val="16"/>
                <w:szCs w:val="16"/>
              </w:rPr>
              <w:t xml:space="preserve"> at the time of that examination. The ‘y’ categorisation is not an estimate of tumour prior to multimodality therapy (i.e., before initiation of neoadjuvant therapy).</w:t>
            </w:r>
          </w:p>
          <w:p w14:paraId="226B3BA7" w14:textId="77777777" w:rsidR="00F2112D" w:rsidRPr="00F2112D" w:rsidRDefault="00F2112D" w:rsidP="00F2112D">
            <w:pPr>
              <w:autoSpaceDE w:val="0"/>
              <w:autoSpaceDN w:val="0"/>
              <w:adjustRightInd w:val="0"/>
              <w:spacing w:after="0" w:line="240" w:lineRule="auto"/>
              <w:rPr>
                <w:rFonts w:cs="CenturyGothic"/>
                <w:color w:val="000000"/>
                <w:sz w:val="16"/>
                <w:szCs w:val="16"/>
              </w:rPr>
            </w:pPr>
          </w:p>
          <w:p w14:paraId="06DC49BE" w14:textId="77777777" w:rsidR="00F2112D" w:rsidRPr="00F2112D" w:rsidRDefault="00F2112D" w:rsidP="00F2112D">
            <w:pPr>
              <w:spacing w:after="0" w:line="240" w:lineRule="auto"/>
              <w:rPr>
                <w:color w:val="000000"/>
                <w:sz w:val="16"/>
                <w:szCs w:val="16"/>
              </w:rPr>
            </w:pPr>
            <w:r w:rsidRPr="00F2112D">
              <w:rPr>
                <w:color w:val="000000"/>
                <w:sz w:val="16"/>
                <w:szCs w:val="16"/>
                <w:u w:val="single"/>
              </w:rPr>
              <w:t>The ‘r’ prefix</w:t>
            </w:r>
            <w:r w:rsidRPr="00F2112D">
              <w:rPr>
                <w:color w:val="000000"/>
                <w:sz w:val="16"/>
                <w:szCs w:val="16"/>
              </w:rPr>
              <w:t xml:space="preserve"> indicates a recurrent tumour when staged after a documented disease-free </w:t>
            </w:r>
            <w:proofErr w:type="gramStart"/>
            <w:r w:rsidRPr="00F2112D">
              <w:rPr>
                <w:color w:val="000000"/>
                <w:sz w:val="16"/>
                <w:szCs w:val="16"/>
              </w:rPr>
              <w:t>interval, and</w:t>
            </w:r>
            <w:proofErr w:type="gramEnd"/>
            <w:r w:rsidRPr="00F2112D">
              <w:rPr>
                <w:color w:val="000000"/>
                <w:sz w:val="16"/>
                <w:szCs w:val="16"/>
              </w:rPr>
              <w:t xml:space="preserve"> is identified by the ‘r’ prefix: </w:t>
            </w:r>
            <w:proofErr w:type="spellStart"/>
            <w:r w:rsidRPr="00F2112D">
              <w:rPr>
                <w:color w:val="000000"/>
                <w:sz w:val="16"/>
                <w:szCs w:val="16"/>
              </w:rPr>
              <w:t>rTNM</w:t>
            </w:r>
            <w:proofErr w:type="spellEnd"/>
            <w:r w:rsidRPr="00F2112D">
              <w:rPr>
                <w:color w:val="000000"/>
                <w:sz w:val="16"/>
                <w:szCs w:val="16"/>
              </w:rPr>
              <w:t>.</w:t>
            </w:r>
          </w:p>
          <w:p w14:paraId="4C05A9DB" w14:textId="77777777" w:rsidR="00F2112D" w:rsidRPr="00F2112D" w:rsidRDefault="00F2112D" w:rsidP="00F2112D">
            <w:pPr>
              <w:spacing w:after="0" w:line="240" w:lineRule="auto"/>
              <w:rPr>
                <w:color w:val="000000"/>
                <w:sz w:val="16"/>
                <w:szCs w:val="16"/>
              </w:rPr>
            </w:pPr>
          </w:p>
          <w:p w14:paraId="10521A5E" w14:textId="77777777" w:rsidR="00F2112D" w:rsidRPr="00F2112D" w:rsidRDefault="00F2112D" w:rsidP="00F2112D">
            <w:pPr>
              <w:spacing w:after="0" w:line="240" w:lineRule="auto"/>
              <w:rPr>
                <w:color w:val="000000"/>
                <w:sz w:val="16"/>
                <w:szCs w:val="16"/>
              </w:rPr>
            </w:pPr>
            <w:r w:rsidRPr="00F2112D">
              <w:rPr>
                <w:color w:val="000000"/>
                <w:sz w:val="16"/>
                <w:szCs w:val="16"/>
              </w:rPr>
              <w:t>The 8</w:t>
            </w:r>
            <w:r w:rsidRPr="00F2112D">
              <w:rPr>
                <w:color w:val="000000"/>
                <w:sz w:val="16"/>
                <w:szCs w:val="16"/>
                <w:vertAlign w:val="superscript"/>
              </w:rPr>
              <w:t>th</w:t>
            </w:r>
            <w:r w:rsidRPr="00F2112D">
              <w:rPr>
                <w:color w:val="000000"/>
                <w:sz w:val="16"/>
                <w:szCs w:val="16"/>
              </w:rPr>
              <w:t xml:space="preserve"> edition of the UICC/AJCC staging of head and neck cancers includes a separate chapter for mucosal melanomas.</w:t>
            </w:r>
            <w:r w:rsidRPr="00F2112D">
              <w:rPr>
                <w:color w:val="000000"/>
                <w:sz w:val="16"/>
                <w:szCs w:val="16"/>
              </w:rPr>
              <w:fldChar w:fldCharType="begin"/>
            </w:r>
            <w:r w:rsidRPr="00F2112D">
              <w:rPr>
                <w:color w:val="000000"/>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vpa2zdr59wdzf5et02l5d556xps9ftrtav9f"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Cite&gt;&lt;Author&gt;Amin MB&lt;/Author&gt;&lt;Year&gt;2017&lt;/Year&gt;&lt;RecNum&gt;2447&lt;/RecNum&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F2112D">
              <w:rPr>
                <w:color w:val="000000"/>
                <w:sz w:val="16"/>
                <w:szCs w:val="16"/>
              </w:rPr>
              <w:fldChar w:fldCharType="separate"/>
            </w:r>
            <w:r w:rsidRPr="00F2112D">
              <w:rPr>
                <w:noProof/>
                <w:color w:val="000000"/>
                <w:sz w:val="16"/>
                <w:szCs w:val="16"/>
                <w:vertAlign w:val="superscript"/>
              </w:rPr>
              <w:t>1,2</w:t>
            </w:r>
            <w:r w:rsidRPr="00F2112D">
              <w:rPr>
                <w:color w:val="000000"/>
                <w:sz w:val="16"/>
                <w:szCs w:val="16"/>
              </w:rPr>
              <w:fldChar w:fldCharType="end"/>
            </w:r>
            <w:r w:rsidRPr="00F2112D">
              <w:rPr>
                <w:color w:val="000000"/>
                <w:sz w:val="16"/>
                <w:szCs w:val="16"/>
              </w:rPr>
              <w:t xml:space="preserve"> Even small tumours behave aggressively with high rates of recurrence and death.</w:t>
            </w:r>
            <w:r w:rsidRPr="00F2112D">
              <w:rPr>
                <w:color w:val="000000"/>
                <w:sz w:val="16"/>
                <w:szCs w:val="16"/>
              </w:rPr>
              <w:fldChar w:fldCharType="begin">
                <w:fldData xml:space="preserve">PEVuZE5vdGU+PENpdGU+PEF1dGhvcj5KZXRoYW5hbWVzdDwvQXV0aG9yPjxZZWFyPjIwMTE8L1ll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</w:fldData>
              </w:fldChar>
            </w:r>
            <w:r w:rsidRPr="00F2112D">
              <w:rPr>
                <w:color w:val="000000"/>
                <w:sz w:val="16"/>
                <w:szCs w:val="16"/>
              </w:rPr>
              <w:instrText xml:space="preserve"> ADDIN EN.CITE </w:instrText>
            </w:r>
            <w:r w:rsidRPr="00F2112D">
              <w:rPr>
                <w:color w:val="000000"/>
                <w:sz w:val="16"/>
                <w:szCs w:val="16"/>
              </w:rPr>
              <w:fldChar w:fldCharType="begin">
                <w:fldData xml:space="preserve">PEVuZE5vdGU+PENpdGU+PEF1dGhvcj5KZXRoYW5hbWVzdDwvQXV0aG9yPjxZZWFyPjIwMTE8L1ll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</w:fldData>
              </w:fldChar>
            </w:r>
            <w:r w:rsidRPr="00F2112D">
              <w:rPr>
                <w:color w:val="000000"/>
                <w:sz w:val="16"/>
                <w:szCs w:val="16"/>
              </w:rPr>
              <w:instrText xml:space="preserve"> ADDIN EN.CITE.DATA </w:instrText>
            </w:r>
            <w:r w:rsidRPr="00F2112D">
              <w:rPr>
                <w:color w:val="000000"/>
                <w:sz w:val="16"/>
                <w:szCs w:val="16"/>
              </w:rPr>
            </w:r>
            <w:r w:rsidRPr="00F2112D">
              <w:rPr>
                <w:color w:val="000000"/>
                <w:sz w:val="16"/>
                <w:szCs w:val="16"/>
              </w:rPr>
              <w:fldChar w:fldCharType="end"/>
            </w:r>
            <w:r w:rsidRPr="00F2112D">
              <w:rPr>
                <w:color w:val="000000"/>
                <w:sz w:val="16"/>
                <w:szCs w:val="16"/>
              </w:rPr>
            </w:r>
            <w:r w:rsidRPr="00F2112D">
              <w:rPr>
                <w:color w:val="000000"/>
                <w:sz w:val="16"/>
                <w:szCs w:val="16"/>
              </w:rPr>
              <w:fldChar w:fldCharType="separate"/>
            </w:r>
            <w:r w:rsidRPr="00F2112D">
              <w:rPr>
                <w:noProof/>
                <w:color w:val="000000"/>
                <w:sz w:val="16"/>
                <w:szCs w:val="16"/>
                <w:vertAlign w:val="superscript"/>
              </w:rPr>
              <w:t>3</w:t>
            </w:r>
            <w:r w:rsidRPr="00F2112D">
              <w:rPr>
                <w:color w:val="000000"/>
                <w:sz w:val="16"/>
                <w:szCs w:val="16"/>
              </w:rPr>
              <w:fldChar w:fldCharType="end"/>
            </w:r>
            <w:r w:rsidRPr="00F2112D">
              <w:rPr>
                <w:color w:val="000000"/>
                <w:sz w:val="16"/>
                <w:szCs w:val="16"/>
              </w:rPr>
              <w:t xml:space="preserve"> To reflect this aggressive behaviour, primary cancers limited to the mucosa are considered T3 lesions. </w:t>
            </w:r>
          </w:p>
          <w:p w14:paraId="38CA3987" w14:textId="77777777" w:rsidR="00F2112D" w:rsidRPr="00F2112D" w:rsidRDefault="00F2112D" w:rsidP="00F2112D">
            <w:pPr>
              <w:spacing w:after="0" w:line="240" w:lineRule="auto"/>
              <w:rPr>
                <w:color w:val="000000"/>
                <w:sz w:val="16"/>
                <w:szCs w:val="16"/>
              </w:rPr>
            </w:pPr>
          </w:p>
          <w:p w14:paraId="410DBE6B" w14:textId="77777777" w:rsidR="00F2112D" w:rsidRPr="00F2112D" w:rsidRDefault="00F2112D" w:rsidP="00F2112D">
            <w:pPr>
              <w:spacing w:after="0" w:line="240" w:lineRule="auto"/>
              <w:rPr>
                <w:color w:val="000000"/>
                <w:sz w:val="16"/>
                <w:szCs w:val="16"/>
              </w:rPr>
            </w:pPr>
            <w:r w:rsidRPr="00F2112D">
              <w:rPr>
                <w:color w:val="000000"/>
                <w:sz w:val="16"/>
                <w:szCs w:val="16"/>
              </w:rPr>
              <w:t xml:space="preserve">Pathologic T3 mucosal melanomas of the head and neck are defined as limited to the mucosa and immediately underlying soft tissue/submucosa. As tumour size and thickness are not considered, polypoid lesions of the nasal cavity often meet these criteria.  </w:t>
            </w:r>
          </w:p>
          <w:p w14:paraId="474EE88F" w14:textId="77777777" w:rsidR="00F2112D" w:rsidRPr="00F2112D" w:rsidRDefault="00F2112D" w:rsidP="00F2112D">
            <w:pPr>
              <w:spacing w:after="0" w:line="240" w:lineRule="auto"/>
              <w:rPr>
                <w:color w:val="000000"/>
                <w:sz w:val="16"/>
                <w:szCs w:val="16"/>
              </w:rPr>
            </w:pPr>
          </w:p>
          <w:p w14:paraId="393CA00C" w14:textId="77777777" w:rsidR="00F2112D" w:rsidRPr="00F2112D" w:rsidRDefault="00F2112D" w:rsidP="00DE0A69">
            <w:pPr>
              <w:spacing w:after="160" w:line="240" w:lineRule="auto"/>
              <w:rPr>
                <w:color w:val="000000"/>
                <w:sz w:val="16"/>
                <w:szCs w:val="16"/>
              </w:rPr>
            </w:pPr>
            <w:r w:rsidRPr="00F2112D">
              <w:rPr>
                <w:color w:val="000000"/>
                <w:sz w:val="16"/>
                <w:szCs w:val="16"/>
              </w:rPr>
              <w:lastRenderedPageBreak/>
              <w:t>Advanced mucosal melanomas are classified as T4a and T4b. The anatomic extent criteria to define moderately advanced (T4a) and very advanced (T4b) disease are given above. Rare examples of in situ mucosal melanomas occur but in situ mucosal melanomas are excluded from staging, as they are extremely rare.</w:t>
            </w:r>
            <w:r w:rsidRPr="00F2112D">
              <w:rPr>
                <w:color w:val="000000"/>
                <w:sz w:val="16"/>
                <w:szCs w:val="16"/>
              </w:rPr>
              <w:fldChar w:fldCharType="begin"/>
            </w:r>
            <w:r w:rsidRPr="00F2112D">
              <w:rPr>
                <w:color w:val="000000"/>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vpa2zdr59wdzf5et02l5d556xps9ftrtav9f"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Cite&gt;&lt;Author&gt;Amin MB&lt;/Author&gt;&lt;Year&gt;2017&lt;/Year&gt;&lt;RecNum&gt;2447&lt;/RecNum&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F2112D">
              <w:rPr>
                <w:color w:val="000000"/>
                <w:sz w:val="16"/>
                <w:szCs w:val="16"/>
              </w:rPr>
              <w:fldChar w:fldCharType="separate"/>
            </w:r>
            <w:r w:rsidRPr="00F2112D">
              <w:rPr>
                <w:noProof/>
                <w:color w:val="000000"/>
                <w:sz w:val="16"/>
                <w:szCs w:val="16"/>
                <w:vertAlign w:val="superscript"/>
              </w:rPr>
              <w:t>1,2</w:t>
            </w:r>
            <w:r w:rsidRPr="00F2112D">
              <w:rPr>
                <w:color w:val="000000"/>
                <w:sz w:val="16"/>
                <w:szCs w:val="16"/>
              </w:rPr>
              <w:fldChar w:fldCharType="end"/>
            </w:r>
            <w:r w:rsidRPr="00F2112D">
              <w:rPr>
                <w:color w:val="000000"/>
                <w:sz w:val="16"/>
                <w:szCs w:val="16"/>
              </w:rPr>
              <w:t xml:space="preserve"> </w:t>
            </w:r>
          </w:p>
          <w:p w14:paraId="2FEF56C0" w14:textId="77777777" w:rsidR="00F2112D" w:rsidRPr="00F2112D" w:rsidRDefault="00F2112D" w:rsidP="00F2112D">
            <w:pPr>
              <w:spacing w:after="0" w:line="240" w:lineRule="auto"/>
              <w:rPr>
                <w:sz w:val="16"/>
                <w:szCs w:val="16"/>
                <w:shd w:val="clear" w:color="auto" w:fill="FFFF00"/>
              </w:rPr>
            </w:pPr>
            <w:r w:rsidRPr="00F2112D">
              <w:rPr>
                <w:sz w:val="16"/>
                <w:szCs w:val="16"/>
              </w:rPr>
              <w:t xml:space="preserve">For the </w:t>
            </w:r>
            <w:proofErr w:type="spellStart"/>
            <w:r w:rsidRPr="00F2112D">
              <w:rPr>
                <w:sz w:val="16"/>
                <w:szCs w:val="16"/>
              </w:rPr>
              <w:t>pN</w:t>
            </w:r>
            <w:proofErr w:type="spellEnd"/>
            <w:r w:rsidRPr="00F2112D">
              <w:rPr>
                <w:sz w:val="16"/>
                <w:szCs w:val="16"/>
              </w:rPr>
              <w:t xml:space="preserve"> classification of regional lymph nodes, see </w:t>
            </w:r>
            <w:r w:rsidRPr="00F2112D">
              <w:rPr>
                <w:rFonts w:cs="Segoe UI"/>
                <w:color w:val="000000"/>
                <w:sz w:val="16"/>
                <w:szCs w:val="16"/>
              </w:rPr>
              <w:t>International Collaboration on Cancer Reporting</w:t>
            </w:r>
            <w:r w:rsidRPr="00F2112D">
              <w:rPr>
                <w:sz w:val="16"/>
                <w:szCs w:val="16"/>
              </w:rPr>
              <w:t xml:space="preserve"> (ICCR) Nodal excisions and neck dissection specimens </w:t>
            </w:r>
            <w:r w:rsidRPr="00F2112D">
              <w:rPr>
                <w:sz w:val="16"/>
                <w:szCs w:val="16"/>
                <w:shd w:val="clear" w:color="auto" w:fill="FFFFFF" w:themeFill="background1"/>
              </w:rPr>
              <w:t>dataset.</w:t>
            </w:r>
            <w:r w:rsidRPr="00F2112D">
              <w:rPr>
                <w:sz w:val="16"/>
                <w:szCs w:val="16"/>
                <w:shd w:val="clear" w:color="auto" w:fill="FFFFFF" w:themeFill="background1"/>
              </w:rPr>
              <w:fldChar w:fldCharType="begin"/>
            </w:r>
            <w:r w:rsidRPr="00F2112D">
              <w:rPr>
                <w:sz w:val="16"/>
                <w:szCs w:val="16"/>
                <w:shd w:val="clear" w:color="auto" w:fill="FFFFFF" w:themeFill="background1"/>
              </w:rPr>
              <w:instrText xml:space="preserve"> ADDIN EN.CITE &lt;EndNote&gt;&lt;Cite&gt;&lt;Author&gt;(ICCR)&lt;/Author&gt;&lt;Year&gt;2024&lt;/Year&gt;&lt;RecNum&gt;3950&lt;/RecNum&gt;&lt;DisplayText&gt;&lt;style face="superscript"&gt;4&lt;/style&gt;&lt;/DisplayText&gt;&lt;record&gt;&lt;rec-number&gt;3950&lt;/rec-number&gt;&lt;foreign-keys&gt;&lt;key app="EN" db-id="vpa2zdr59wdzf5et02l5d556xps9ftrtav9f" timestamp="1701810872"&gt;3950&lt;/key&gt;&lt;/foreign-keys&gt;&lt;ref-type name="Web Page"&gt;12&lt;/ref-type&gt;&lt;contributors&gt;&lt;authors&gt;&lt;author&gt;International Collaboration on Cancer Reporting (ICCR)&lt;/author&gt;&lt;/authors&gt;&lt;/contributors&gt;&lt;titles&gt;&lt;title&gt;Nodal Excisions and Neck Dissection Specimens for Head &amp;amp; Neck Tumours Histopathology Reporting Guide. 2nd edition&lt;/title&gt;&lt;/titles&gt;&lt;volume&gt;2024&lt;/volume&gt;&lt;number&gt;XXXX&lt;/number&gt;&lt;dates&gt;&lt;year&gt;2024&lt;/year&gt;&lt;/dates&gt;&lt;urls&gt;&lt;related-urls&gt;&lt;url&gt;https://www.iccr-cancer.org/datasets/published-datasets/head-neck/nodal-excisions/&lt;/url&gt;&lt;/related-urls&gt;&lt;/urls&gt;&lt;/record&gt;&lt;/Cite&gt;&lt;/EndNote&gt;</w:instrText>
            </w:r>
            <w:r w:rsidRPr="00F2112D">
              <w:rPr>
                <w:sz w:val="16"/>
                <w:szCs w:val="16"/>
                <w:shd w:val="clear" w:color="auto" w:fill="FFFFFF" w:themeFill="background1"/>
              </w:rPr>
              <w:fldChar w:fldCharType="separate"/>
            </w:r>
            <w:r w:rsidRPr="00F2112D">
              <w:rPr>
                <w:noProof/>
                <w:sz w:val="16"/>
                <w:szCs w:val="16"/>
                <w:shd w:val="clear" w:color="auto" w:fill="FFFFFF" w:themeFill="background1"/>
                <w:vertAlign w:val="superscript"/>
              </w:rPr>
              <w:t>4</w:t>
            </w:r>
            <w:r w:rsidRPr="00F2112D">
              <w:rPr>
                <w:sz w:val="16"/>
                <w:szCs w:val="16"/>
                <w:shd w:val="clear" w:color="auto" w:fill="FFFFFF" w:themeFill="background1"/>
              </w:rPr>
              <w:fldChar w:fldCharType="end"/>
            </w:r>
          </w:p>
          <w:p w14:paraId="0BDFD68D" w14:textId="77777777" w:rsidR="00F2112D" w:rsidRPr="00F2112D" w:rsidRDefault="00F2112D" w:rsidP="00F2112D">
            <w:pPr>
              <w:spacing w:after="0" w:line="240" w:lineRule="auto"/>
              <w:rPr>
                <w:color w:val="000000"/>
                <w:sz w:val="16"/>
                <w:szCs w:val="16"/>
                <w:shd w:val="clear" w:color="auto" w:fill="FFFFFF"/>
              </w:rPr>
            </w:pPr>
          </w:p>
          <w:p w14:paraId="253687B0" w14:textId="77777777" w:rsidR="00F2112D" w:rsidRPr="00F2112D" w:rsidRDefault="00F2112D" w:rsidP="00F2112D">
            <w:pPr>
              <w:spacing w:after="0" w:line="240" w:lineRule="auto"/>
              <w:rPr>
                <w:color w:val="000000"/>
                <w:sz w:val="16"/>
                <w:szCs w:val="16"/>
                <w:shd w:val="clear" w:color="auto" w:fill="FFFFFF"/>
              </w:rPr>
            </w:pPr>
            <w:r w:rsidRPr="00F2112D">
              <w:rPr>
                <w:color w:val="000000"/>
                <w:sz w:val="16"/>
                <w:szCs w:val="16"/>
                <w:shd w:val="clear" w:color="auto" w:fill="FFFFFF"/>
              </w:rPr>
              <w:t>Reporting of pathological staging categories (</w:t>
            </w:r>
            <w:proofErr w:type="spellStart"/>
            <w:proofErr w:type="gramStart"/>
            <w:r w:rsidRPr="00F2112D">
              <w:rPr>
                <w:color w:val="000000"/>
                <w:sz w:val="16"/>
                <w:szCs w:val="16"/>
                <w:shd w:val="clear" w:color="auto" w:fill="FFFFFF"/>
              </w:rPr>
              <w:t>pT,pN</w:t>
            </w:r>
            <w:proofErr w:type="gramEnd"/>
            <w:r w:rsidRPr="00F2112D">
              <w:rPr>
                <w:color w:val="000000"/>
                <w:sz w:val="16"/>
                <w:szCs w:val="16"/>
                <w:shd w:val="clear" w:color="auto" w:fill="FFFFFF"/>
              </w:rPr>
              <w:t>,pM</w:t>
            </w:r>
            <w:proofErr w:type="spellEnd"/>
            <w:r w:rsidRPr="00F2112D">
              <w:rPr>
                <w:color w:val="000000"/>
                <w:sz w:val="16"/>
                <w:szCs w:val="16"/>
                <w:shd w:val="clear" w:color="auto" w:fill="FFFFFF"/>
              </w:rPr>
              <w:t>) is based on the evidence available to the pathologist at the time of reporting. As indicated in UICC TNM8 and AJCC8,</w:t>
            </w:r>
            <w:r w:rsidRPr="00F2112D">
              <w:rPr>
                <w:color w:val="000000"/>
                <w:sz w:val="16"/>
                <w:szCs w:val="16"/>
                <w:shd w:val="clear" w:color="auto" w:fill="FFFFFF"/>
              </w:rPr>
              <w:fldChar w:fldCharType="begin"/>
            </w:r>
            <w:r w:rsidRPr="00F2112D">
              <w:rPr>
                <w:color w:val="000000"/>
                <w:sz w:val="16"/>
                <w:szCs w:val="16"/>
                <w:shd w:val="clear" w:color="auto" w:fill="FFFFFF"/>
              </w:rPr>
              <w:instrText xml:space="preserve"> ADDIN EN.CITE &lt;EndNote&gt;&lt;Cite&gt;&lt;Author&gt;Brierley JD&lt;/Author&gt;&lt;Year&gt;2016&lt;/Year&gt;&lt;RecNum&gt;2446&lt;/RecNum&gt;&lt;DisplayText&gt;&lt;style face="superscript"&gt;1,2&lt;/style&gt;&lt;/DisplayText&gt;&lt;record&gt;&lt;rec-number&gt;2446&lt;/rec-number&gt;&lt;foreign-keys&gt;&lt;key app="EN" db-id="vpa2zdr59wdzf5et02l5d556xps9ftrtav9f"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Cite&gt;&lt;Author&gt;Amin MB&lt;/Author&gt;&lt;Year&gt;2017&lt;/Year&gt;&lt;RecNum&gt;2447&lt;/RecNum&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F2112D">
              <w:rPr>
                <w:color w:val="000000"/>
                <w:sz w:val="16"/>
                <w:szCs w:val="16"/>
                <w:shd w:val="clear" w:color="auto" w:fill="FFFFFF"/>
              </w:rPr>
              <w:fldChar w:fldCharType="separate"/>
            </w:r>
            <w:r w:rsidRPr="00F2112D">
              <w:rPr>
                <w:noProof/>
                <w:color w:val="000000"/>
                <w:sz w:val="16"/>
                <w:szCs w:val="16"/>
                <w:shd w:val="clear" w:color="auto" w:fill="FFFFFF"/>
                <w:vertAlign w:val="superscript"/>
              </w:rPr>
              <w:t>1,2</w:t>
            </w:r>
            <w:r w:rsidRPr="00F2112D">
              <w:rPr>
                <w:color w:val="000000"/>
                <w:sz w:val="16"/>
                <w:szCs w:val="16"/>
                <w:shd w:val="clear" w:color="auto" w:fill="FFFFFF"/>
              </w:rPr>
              <w:fldChar w:fldCharType="end"/>
            </w:r>
            <w:r w:rsidRPr="00F2112D">
              <w:rPr>
                <w:color w:val="000000"/>
                <w:sz w:val="16"/>
                <w:szCs w:val="16"/>
                <w:shd w:val="clear" w:color="auto" w:fill="FFFFFF"/>
              </w:rPr>
              <w:t xml:space="preserve"> the final stage grouping of a patient's tumour is based on a combination of pathological staging and other clinical and imaging information.</w:t>
            </w:r>
          </w:p>
          <w:p w14:paraId="380021B6" w14:textId="77777777" w:rsidR="00F2112D" w:rsidRPr="00F2112D" w:rsidRDefault="00F2112D" w:rsidP="00F2112D">
            <w:pPr>
              <w:spacing w:after="0" w:line="240" w:lineRule="auto"/>
              <w:rPr>
                <w:color w:val="000000"/>
                <w:sz w:val="16"/>
                <w:szCs w:val="16"/>
              </w:rPr>
            </w:pPr>
          </w:p>
          <w:p w14:paraId="781A147C" w14:textId="77777777" w:rsidR="00F2112D" w:rsidRPr="00F2112D" w:rsidRDefault="00F2112D" w:rsidP="00F2112D">
            <w:pPr>
              <w:spacing w:after="0" w:line="240" w:lineRule="auto"/>
              <w:rPr>
                <w:color w:val="000000"/>
                <w:sz w:val="16"/>
                <w:szCs w:val="16"/>
              </w:rPr>
            </w:pPr>
            <w:r w:rsidRPr="00F2112D">
              <w:rPr>
                <w:color w:val="000000"/>
                <w:sz w:val="16"/>
                <w:szCs w:val="16"/>
              </w:rPr>
              <w:t xml:space="preserve">Pathological staging should not be reported if the submitted specimen is insufficient for definitive staging, especially with biopsy samples (core needle, incisional or excisional). Staging is based on the submitted resection, and even if there is grossly residual disease or there is tumour at the margin, </w:t>
            </w:r>
            <w:proofErr w:type="spellStart"/>
            <w:r w:rsidRPr="00F2112D">
              <w:rPr>
                <w:color w:val="000000"/>
                <w:sz w:val="16"/>
                <w:szCs w:val="16"/>
              </w:rPr>
              <w:t>pT</w:t>
            </w:r>
            <w:proofErr w:type="spellEnd"/>
            <w:r w:rsidRPr="00F2112D">
              <w:rPr>
                <w:color w:val="000000"/>
                <w:sz w:val="16"/>
                <w:szCs w:val="16"/>
              </w:rPr>
              <w:t xml:space="preserve"> staging should only be reported on findings in the resection specimen and/or at operation.</w:t>
            </w:r>
            <w:r w:rsidRPr="00F2112D">
              <w:rPr>
                <w:rFonts w:cs="Arial"/>
                <w:sz w:val="16"/>
                <w:szCs w:val="16"/>
              </w:rPr>
              <w:fldChar w:fldCharType="begin"/>
            </w:r>
            <w:r w:rsidRPr="00F2112D">
              <w:rPr>
                <w:rFonts w:cs="Arial"/>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vpa2zdr59wdzf5et02l5d556xps9ftrtav9f"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Cite&gt;&lt;Author&gt;Amin MB&lt;/Author&gt;&lt;Year&gt;2017&lt;/Year&gt;&lt;RecNum&gt;2447&lt;/RecNum&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F2112D">
              <w:rPr>
                <w:rFonts w:cs="Arial"/>
                <w:sz w:val="16"/>
                <w:szCs w:val="16"/>
              </w:rPr>
              <w:fldChar w:fldCharType="separate"/>
            </w:r>
            <w:r w:rsidRPr="00F2112D">
              <w:rPr>
                <w:rFonts w:cs="Arial"/>
                <w:noProof/>
                <w:sz w:val="16"/>
                <w:szCs w:val="16"/>
                <w:vertAlign w:val="superscript"/>
              </w:rPr>
              <w:t>1,2</w:t>
            </w:r>
            <w:r w:rsidRPr="00F2112D">
              <w:rPr>
                <w:rFonts w:cs="Arial"/>
                <w:sz w:val="16"/>
                <w:szCs w:val="16"/>
              </w:rPr>
              <w:fldChar w:fldCharType="end"/>
            </w:r>
          </w:p>
          <w:p w14:paraId="1B90E34B" w14:textId="77777777" w:rsidR="00F2112D" w:rsidRPr="00F2112D" w:rsidRDefault="00F2112D" w:rsidP="00F2112D">
            <w:pPr>
              <w:autoSpaceDE w:val="0"/>
              <w:autoSpaceDN w:val="0"/>
              <w:adjustRightInd w:val="0"/>
              <w:spacing w:after="0" w:line="240" w:lineRule="auto"/>
              <w:rPr>
                <w:sz w:val="16"/>
                <w:szCs w:val="16"/>
              </w:rPr>
            </w:pPr>
          </w:p>
          <w:p w14:paraId="206C6CAB" w14:textId="77777777" w:rsidR="00F2112D" w:rsidRPr="00F2112D" w:rsidRDefault="00F2112D" w:rsidP="00F2112D">
            <w:pPr>
              <w:autoSpaceDE w:val="0"/>
              <w:autoSpaceDN w:val="0"/>
              <w:adjustRightInd w:val="0"/>
              <w:spacing w:after="0" w:line="240" w:lineRule="auto"/>
              <w:rPr>
                <w:rFonts w:cs="CenturyGothic"/>
                <w:sz w:val="16"/>
                <w:szCs w:val="16"/>
              </w:rPr>
            </w:pPr>
            <w:r w:rsidRPr="00F2112D">
              <w:rPr>
                <w:sz w:val="16"/>
                <w:szCs w:val="16"/>
              </w:rPr>
              <w:t>The reference document TNM Supplement: A commentary on uniform use, 5</w:t>
            </w:r>
            <w:r w:rsidRPr="00F2112D">
              <w:rPr>
                <w:sz w:val="16"/>
                <w:szCs w:val="16"/>
                <w:vertAlign w:val="superscript"/>
              </w:rPr>
              <w:t>th</w:t>
            </w:r>
            <w:r w:rsidRPr="00F2112D">
              <w:rPr>
                <w:sz w:val="16"/>
                <w:szCs w:val="16"/>
              </w:rPr>
              <w:t xml:space="preserve"> Edition (C Wittekind et al. editors) may be of assistance when staging.</w:t>
            </w:r>
            <w:r w:rsidRPr="00F2112D">
              <w:rPr>
                <w:sz w:val="16"/>
                <w:szCs w:val="16"/>
              </w:rPr>
              <w:fldChar w:fldCharType="begin"/>
            </w:r>
            <w:r w:rsidRPr="00F2112D">
              <w:rPr>
                <w:sz w:val="16"/>
                <w:szCs w:val="16"/>
              </w:rPr>
              <w:instrText xml:space="preserve"> ADDIN EN.CITE &lt;EndNote&gt;&lt;Cite&gt;&lt;Author&gt;Wittekind C&lt;/Author&gt;&lt;Year&gt;2019&lt;/Year&gt;&lt;RecNum&gt;3708&lt;/RecNum&gt;&lt;DisplayText&gt;&lt;style face="superscript"&gt;5&lt;/style&gt;&lt;/DisplayText&gt;&lt;record&gt;&lt;rec-number&gt;3708&lt;/rec-number&gt;&lt;foreign-keys&gt;&lt;key app="EN" db-id="vpa2zdr59wdzf5et02l5d556xps9ftrtav9f" timestamp="1628485144"&gt;3708&lt;/key&gt;&lt;/foreign-keys&gt;&lt;ref-type name="Edited Book"&gt;28&lt;/ref-type&gt;&lt;contributors&gt;&lt;authors&gt;&lt;author&gt;Wittekind C, &lt;/author&gt;&lt;author&gt;Brierley JD, &lt;/author&gt;&lt;author&gt;van Eycken AL, &lt;/author&gt;&lt;author&gt;van Eycken E,&lt;/author&gt;&lt;/authors&gt;&lt;/contributors&gt;&lt;titles&gt;&lt;title&gt;TNM Supplement: A Commentary on Uniform Use, 5th Edition &lt;/title&gt;&lt;/titles&gt;&lt;dates&gt;&lt;year&gt;2019&lt;/year&gt;&lt;/dates&gt;&lt;pub-location&gt;USA&lt;/pub-location&gt;&lt;publisher&gt;Wiley&lt;/publisher&gt;&lt;urls&gt;&lt;/urls&gt;&lt;/record&gt;&lt;/Cite&gt;&lt;/EndNote&gt;</w:instrText>
            </w:r>
            <w:r w:rsidRPr="00F2112D">
              <w:rPr>
                <w:sz w:val="16"/>
                <w:szCs w:val="16"/>
              </w:rPr>
              <w:fldChar w:fldCharType="separate"/>
            </w:r>
            <w:r w:rsidRPr="00F2112D">
              <w:rPr>
                <w:noProof/>
                <w:sz w:val="16"/>
                <w:szCs w:val="16"/>
                <w:vertAlign w:val="superscript"/>
              </w:rPr>
              <w:t>5</w:t>
            </w:r>
            <w:r w:rsidRPr="00F2112D">
              <w:rPr>
                <w:sz w:val="16"/>
                <w:szCs w:val="16"/>
              </w:rPr>
              <w:fldChar w:fldCharType="end"/>
            </w:r>
          </w:p>
          <w:p w14:paraId="7A91AD57" w14:textId="77777777" w:rsidR="00F2112D" w:rsidRPr="00F2112D" w:rsidRDefault="00F2112D" w:rsidP="00F2112D">
            <w:pPr>
              <w:spacing w:after="0"/>
              <w:rPr>
                <w:b/>
                <w:bCs/>
                <w:sz w:val="16"/>
                <w:szCs w:val="16"/>
              </w:rPr>
            </w:pPr>
          </w:p>
          <w:p w14:paraId="41B3DEE9" w14:textId="77777777" w:rsidR="00F2112D" w:rsidRPr="00F2112D" w:rsidRDefault="00F2112D" w:rsidP="00F2112D">
            <w:pPr>
              <w:spacing w:after="0"/>
              <w:rPr>
                <w:b/>
                <w:bCs/>
                <w:sz w:val="16"/>
                <w:szCs w:val="16"/>
              </w:rPr>
            </w:pPr>
            <w:r w:rsidRPr="00F2112D">
              <w:rPr>
                <w:b/>
                <w:bCs/>
                <w:sz w:val="16"/>
                <w:szCs w:val="16"/>
              </w:rPr>
              <w:t>References</w:t>
            </w:r>
          </w:p>
          <w:p w14:paraId="2C7B77AC" w14:textId="77777777" w:rsidR="00F2112D" w:rsidRPr="00F2112D" w:rsidRDefault="00F2112D" w:rsidP="00F2112D">
            <w:pPr>
              <w:pStyle w:val="EndNoteBibliography"/>
              <w:spacing w:after="0"/>
              <w:ind w:left="318" w:hanging="318"/>
              <w:rPr>
                <w:sz w:val="16"/>
                <w:szCs w:val="16"/>
              </w:rPr>
            </w:pPr>
            <w:r w:rsidRPr="00F2112D">
              <w:rPr>
                <w:sz w:val="16"/>
                <w:szCs w:val="16"/>
              </w:rPr>
              <w:t>1</w:t>
            </w:r>
            <w:r w:rsidRPr="00F2112D">
              <w:rPr>
                <w:sz w:val="16"/>
                <w:szCs w:val="16"/>
              </w:rPr>
              <w:tab/>
            </w:r>
            <w:r w:rsidRPr="00F2112D">
              <w:rPr>
                <w:rFonts w:cs="Segoe UI"/>
                <w:color w:val="000000"/>
                <w:sz w:val="16"/>
                <w:szCs w:val="16"/>
                <w:lang w:val="en"/>
              </w:rPr>
              <w:t xml:space="preserve">Brierley JD, Gospodarowicz MK and Wittekind C (eds) (2016). </w:t>
            </w:r>
            <w:r w:rsidRPr="00F2112D">
              <w:rPr>
                <w:rFonts w:cs="Segoe UI"/>
                <w:i/>
                <w:iCs/>
                <w:color w:val="000000"/>
                <w:sz w:val="16"/>
                <w:szCs w:val="16"/>
                <w:lang w:val="en"/>
              </w:rPr>
              <w:t>Union for International Cancer Control.</w:t>
            </w:r>
            <w:r w:rsidRPr="00F2112D">
              <w:rPr>
                <w:rFonts w:cs="Segoe UI"/>
                <w:color w:val="000000"/>
                <w:sz w:val="16"/>
                <w:szCs w:val="16"/>
                <w:lang w:val="en"/>
              </w:rPr>
              <w:t xml:space="preserve"> </w:t>
            </w:r>
            <w:r w:rsidRPr="00F2112D">
              <w:rPr>
                <w:rFonts w:cs="Segoe UI"/>
                <w:i/>
                <w:iCs/>
                <w:color w:val="000000"/>
                <w:sz w:val="16"/>
                <w:szCs w:val="16"/>
                <w:lang w:val="en"/>
              </w:rPr>
              <w:t>TNM Classification of Malignant Tumours, 8th Edition</w:t>
            </w:r>
            <w:r w:rsidRPr="00F2112D">
              <w:rPr>
                <w:rFonts w:cs="Segoe UI"/>
                <w:color w:val="000000"/>
                <w:sz w:val="16"/>
                <w:szCs w:val="16"/>
                <w:lang w:val="en"/>
              </w:rPr>
              <w:t xml:space="preserve">, Wiley, </w:t>
            </w:r>
            <w:r w:rsidRPr="00F2112D">
              <w:rPr>
                <w:sz w:val="16"/>
                <w:szCs w:val="16"/>
              </w:rPr>
              <w:t>USA.</w:t>
            </w:r>
          </w:p>
          <w:p w14:paraId="787253B5" w14:textId="1E265D95" w:rsidR="00F2112D" w:rsidRPr="00F2112D" w:rsidRDefault="00F2112D" w:rsidP="00F2112D">
            <w:pPr>
              <w:pStyle w:val="EndNoteBibliography"/>
              <w:spacing w:after="0"/>
              <w:ind w:left="318" w:hanging="318"/>
              <w:rPr>
                <w:sz w:val="16"/>
                <w:szCs w:val="16"/>
              </w:rPr>
            </w:pPr>
            <w:r w:rsidRPr="00F2112D">
              <w:rPr>
                <w:sz w:val="16"/>
                <w:szCs w:val="16"/>
              </w:rPr>
              <w:t>2</w:t>
            </w:r>
            <w:r w:rsidRPr="00F2112D">
              <w:rPr>
                <w:sz w:val="16"/>
                <w:szCs w:val="16"/>
              </w:rPr>
              <w:tab/>
              <w:t>Amin MB, Edge SB, Greene FL, Byrd DR, Brookland RK, Washington MK, Gershenwald JE, Compton CC, Hess KR, Sullivan DC, Jessup JM, Brierley JD, Gaspar LE, Schilsky RL, Balch CM, Winchester DP, Asare EA, Madera M, Gress DM and Meyer LR (eds) (2017).</w:t>
            </w:r>
            <w:r w:rsidRPr="00F2112D">
              <w:rPr>
                <w:i/>
                <w:sz w:val="16"/>
                <w:szCs w:val="16"/>
              </w:rPr>
              <w:t xml:space="preserve"> AJCC Cancer Staging Manual. 8th ed.</w:t>
            </w:r>
            <w:r w:rsidRPr="00F2112D">
              <w:rPr>
                <w:sz w:val="16"/>
                <w:szCs w:val="16"/>
              </w:rPr>
              <w:t>, Springer, New York.</w:t>
            </w:r>
            <w:r>
              <w:rPr>
                <w:sz w:val="16"/>
                <w:szCs w:val="16"/>
              </w:rPr>
              <w:t xml:space="preserve"> </w:t>
            </w:r>
            <w:r w:rsidRPr="00F2112D">
              <w:rPr>
                <w:rFonts w:cs="Calibri"/>
                <w:sz w:val="16"/>
                <w:szCs w:val="16"/>
              </w:rPr>
              <w:fldChar w:fldCharType="begin"/>
            </w:r>
            <w:r w:rsidRPr="00F2112D">
              <w:rPr>
                <w:sz w:val="16"/>
                <w:szCs w:val="16"/>
              </w:rPr>
              <w:instrText xml:space="preserve"> ADDIN EN.REFLIST </w:instrText>
            </w:r>
            <w:r w:rsidRPr="00F2112D">
              <w:rPr>
                <w:rFonts w:cs="Calibri"/>
                <w:sz w:val="16"/>
                <w:szCs w:val="16"/>
              </w:rPr>
              <w:fldChar w:fldCharType="separate"/>
            </w:r>
          </w:p>
          <w:p w14:paraId="550232E0" w14:textId="77777777" w:rsidR="00F2112D" w:rsidRPr="00F2112D" w:rsidRDefault="00F2112D" w:rsidP="00F2112D">
            <w:pPr>
              <w:pStyle w:val="EndNoteBibliography"/>
              <w:spacing w:after="0"/>
              <w:ind w:left="318" w:hanging="318"/>
              <w:rPr>
                <w:sz w:val="16"/>
                <w:szCs w:val="16"/>
              </w:rPr>
            </w:pPr>
            <w:r w:rsidRPr="00F2112D">
              <w:rPr>
                <w:sz w:val="16"/>
                <w:szCs w:val="16"/>
              </w:rPr>
              <w:t>3</w:t>
            </w:r>
            <w:r w:rsidRPr="00F2112D">
              <w:rPr>
                <w:sz w:val="16"/>
                <w:szCs w:val="16"/>
              </w:rPr>
              <w:tab/>
              <w:t xml:space="preserve">Jethanamest D, Vila PM, Sikora AG and Morris LG (2011). Predictors of survival in mucosal melanoma of the head and neck. </w:t>
            </w:r>
            <w:r w:rsidRPr="00F2112D">
              <w:rPr>
                <w:i/>
                <w:sz w:val="16"/>
                <w:szCs w:val="16"/>
              </w:rPr>
              <w:t>Ann Surg Oncol</w:t>
            </w:r>
            <w:r w:rsidRPr="00F2112D">
              <w:rPr>
                <w:sz w:val="16"/>
                <w:szCs w:val="16"/>
              </w:rPr>
              <w:t xml:space="preserve"> 18(10):2748-2756.</w:t>
            </w:r>
          </w:p>
          <w:p w14:paraId="0B18296A" w14:textId="77777777" w:rsidR="00F2112D" w:rsidRPr="00F2112D" w:rsidRDefault="00F2112D" w:rsidP="00F2112D">
            <w:pPr>
              <w:pStyle w:val="EndNoteBibliography"/>
              <w:spacing w:after="0"/>
              <w:ind w:left="318" w:hanging="318"/>
              <w:rPr>
                <w:sz w:val="16"/>
                <w:szCs w:val="16"/>
              </w:rPr>
            </w:pPr>
            <w:r w:rsidRPr="00F2112D">
              <w:rPr>
                <w:sz w:val="16"/>
                <w:szCs w:val="16"/>
              </w:rPr>
              <w:t>4</w:t>
            </w:r>
            <w:r w:rsidRPr="00F2112D">
              <w:rPr>
                <w:sz w:val="16"/>
                <w:szCs w:val="16"/>
              </w:rPr>
              <w:tab/>
              <w:t xml:space="preserve">International Collaboration on Cancer Reporting (2024). </w:t>
            </w:r>
            <w:r w:rsidRPr="00F2112D">
              <w:rPr>
                <w:i/>
                <w:sz w:val="16"/>
                <w:szCs w:val="16"/>
              </w:rPr>
              <w:t>Nodal Excisions and Neck Dissection Specimens for Head &amp; Neck Tumours Histopathology Reporting Guide. 2nd edition</w:t>
            </w:r>
            <w:r w:rsidRPr="00F2112D">
              <w:rPr>
                <w:sz w:val="16"/>
                <w:szCs w:val="16"/>
              </w:rPr>
              <w:t>. Available from: https://www.iccr-cancer.org/datasets/published-datasets/head-neck/nodal-excisions/ (Accessed 31st July 2024).</w:t>
            </w:r>
          </w:p>
          <w:p w14:paraId="637DEDE9" w14:textId="5AA7ADE3" w:rsidR="004C2E98" w:rsidRPr="00F2112D" w:rsidRDefault="00F2112D" w:rsidP="00F2112D">
            <w:pPr>
              <w:pStyle w:val="EndNoteBibliography"/>
              <w:spacing w:after="100"/>
              <w:ind w:left="318" w:hanging="318"/>
              <w:rPr>
                <w:rFonts w:asciiTheme="minorHAnsi" w:hAnsiTheme="minorHAnsi" w:cstheme="minorHAnsi"/>
                <w:color w:val="000000"/>
                <w:sz w:val="16"/>
                <w:szCs w:val="16"/>
                <w:lang w:val="en-AU"/>
              </w:rPr>
            </w:pPr>
            <w:r w:rsidRPr="00F2112D">
              <w:rPr>
                <w:sz w:val="16"/>
                <w:szCs w:val="16"/>
              </w:rPr>
              <w:t>5</w:t>
            </w:r>
            <w:r w:rsidRPr="00F2112D">
              <w:rPr>
                <w:sz w:val="16"/>
                <w:szCs w:val="16"/>
              </w:rPr>
              <w:tab/>
              <w:t>Wittekind C, Brierley JD, van Eycken AL and van Eycken E (eds) (2019).</w:t>
            </w:r>
            <w:r w:rsidRPr="00F2112D">
              <w:rPr>
                <w:i/>
                <w:sz w:val="16"/>
                <w:szCs w:val="16"/>
              </w:rPr>
              <w:t xml:space="preserve"> TNM Supplement: A Commentary on Uniform Use, 5th Edition</w:t>
            </w:r>
            <w:r w:rsidRPr="00F2112D">
              <w:rPr>
                <w:iCs/>
                <w:sz w:val="16"/>
                <w:szCs w:val="16"/>
              </w:rPr>
              <w:t>,</w:t>
            </w:r>
            <w:r w:rsidRPr="00F2112D">
              <w:rPr>
                <w:i/>
                <w:sz w:val="16"/>
                <w:szCs w:val="16"/>
              </w:rPr>
              <w:t xml:space="preserve"> </w:t>
            </w:r>
            <w:r w:rsidRPr="00F2112D">
              <w:rPr>
                <w:sz w:val="16"/>
                <w:szCs w:val="16"/>
              </w:rPr>
              <w:t>Wiley, USA.</w:t>
            </w:r>
            <w:r>
              <w:rPr>
                <w:sz w:val="16"/>
                <w:szCs w:val="16"/>
              </w:rPr>
              <w:t xml:space="preserve"> </w:t>
            </w:r>
            <w:r w:rsidRPr="00F2112D">
              <w:rPr>
                <w:sz w:val="16"/>
                <w:szCs w:val="16"/>
              </w:rPr>
              <w:fldChar w:fldCharType="end"/>
            </w:r>
          </w:p>
        </w:tc>
        <w:tc>
          <w:tcPr>
            <w:tcW w:w="2098" w:type="dxa"/>
            <w:shd w:val="clear" w:color="auto" w:fill="auto"/>
          </w:tcPr>
          <w:p w14:paraId="58ADC188" w14:textId="77777777" w:rsidR="004C2E98" w:rsidRDefault="004C2E98" w:rsidP="004C2E98">
            <w:pPr>
              <w:autoSpaceDE w:val="0"/>
              <w:autoSpaceDN w:val="0"/>
              <w:adjustRightInd w:val="0"/>
              <w:spacing w:after="120" w:line="240" w:lineRule="auto"/>
              <w:rPr>
                <w:rFonts w:ascii="Calibri" w:hAnsi="Calibri" w:cs="Calibri"/>
                <w:sz w:val="16"/>
                <w:szCs w:val="16"/>
              </w:rPr>
            </w:pPr>
            <w:r w:rsidRPr="009F0BC4">
              <w:rPr>
                <w:rFonts w:ascii="Calibri" w:hAnsi="Calibri" w:cs="Calibri"/>
                <w:sz w:val="16"/>
                <w:szCs w:val="16"/>
              </w:rPr>
              <w:lastRenderedPageBreak/>
              <w:t>Note that permission to publish the TNM cancer staging tables may be needed in your implementation. It is advisable to check</w:t>
            </w:r>
            <w:r>
              <w:rPr>
                <w:rFonts w:ascii="Calibri" w:hAnsi="Calibri" w:cs="Calibri"/>
                <w:sz w:val="16"/>
                <w:szCs w:val="16"/>
              </w:rPr>
              <w:t>.</w:t>
            </w:r>
          </w:p>
          <w:p w14:paraId="6D5DCE57" w14:textId="77777777" w:rsidR="004C2E98" w:rsidRPr="00104A76" w:rsidRDefault="004F36F4" w:rsidP="004C2E98">
            <w:pPr>
              <w:autoSpaceDE w:val="0"/>
              <w:autoSpaceDN w:val="0"/>
              <w:adjustRightInd w:val="0"/>
              <w:spacing w:after="80" w:line="240" w:lineRule="auto"/>
              <w:rPr>
                <w:rFonts w:cstheme="minorHAnsi"/>
                <w:i/>
                <w:iCs/>
                <w:color w:val="221E1F"/>
                <w:sz w:val="16"/>
                <w:szCs w:val="16"/>
              </w:rPr>
            </w:pPr>
            <w:r w:rsidRPr="00104A76">
              <w:rPr>
                <w:rFonts w:cstheme="minorHAnsi"/>
                <w:color w:val="221E1F"/>
                <w:sz w:val="18"/>
                <w:szCs w:val="18"/>
                <w:vertAlign w:val="superscript"/>
              </w:rPr>
              <w:t xml:space="preserve">b </w:t>
            </w:r>
            <w:r w:rsidRPr="00104A76">
              <w:rPr>
                <w:rFonts w:cstheme="minorHAnsi"/>
                <w:color w:val="221E1F"/>
                <w:sz w:val="16"/>
                <w:szCs w:val="16"/>
              </w:rPr>
              <w:t xml:space="preserve">Reproduced with permission. Source: UICC TNM Classification of Malignant Tumours, 8th Edition, eds by James D. Brierley, Mary K. </w:t>
            </w:r>
            <w:proofErr w:type="spellStart"/>
            <w:r w:rsidRPr="00104A76">
              <w:rPr>
                <w:rFonts w:cstheme="minorHAnsi"/>
                <w:color w:val="221E1F"/>
                <w:sz w:val="16"/>
                <w:szCs w:val="16"/>
              </w:rPr>
              <w:t>Gospodarowicz</w:t>
            </w:r>
            <w:proofErr w:type="spellEnd"/>
            <w:r w:rsidRPr="00104A76">
              <w:rPr>
                <w:rFonts w:cstheme="minorHAnsi"/>
                <w:color w:val="221E1F"/>
                <w:sz w:val="16"/>
                <w:szCs w:val="16"/>
              </w:rPr>
              <w:t>, Christian</w:t>
            </w:r>
            <w:r w:rsidRPr="004F36F4">
              <w:rPr>
                <w:rFonts w:cstheme="minorHAnsi"/>
                <w:i/>
                <w:iCs/>
                <w:color w:val="221E1F"/>
                <w:sz w:val="16"/>
                <w:szCs w:val="16"/>
              </w:rPr>
              <w:t xml:space="preserve"> </w:t>
            </w:r>
            <w:r w:rsidRPr="00104A76">
              <w:rPr>
                <w:rFonts w:cstheme="minorHAnsi"/>
                <w:color w:val="221E1F"/>
                <w:sz w:val="16"/>
                <w:szCs w:val="16"/>
              </w:rPr>
              <w:t>Wittekind. 2016, Publisher Wiley (incorporating any errata published up until 12th July 2024).</w:t>
            </w:r>
          </w:p>
          <w:p w14:paraId="5DAE1856" w14:textId="77777777" w:rsidR="004F36F4" w:rsidRPr="00104A76" w:rsidRDefault="004F36F4" w:rsidP="00104A76">
            <w:pPr>
              <w:pStyle w:val="Default"/>
              <w:spacing w:after="100"/>
              <w:rPr>
                <w:rFonts w:asciiTheme="minorHAnsi" w:hAnsiTheme="minorHAnsi" w:cstheme="minorHAnsi"/>
                <w:color w:val="221E1F"/>
                <w:sz w:val="16"/>
                <w:szCs w:val="16"/>
              </w:rPr>
            </w:pPr>
            <w:r w:rsidRPr="00104A76">
              <w:rPr>
                <w:rFonts w:asciiTheme="minorHAnsi" w:hAnsiTheme="minorHAnsi" w:cstheme="minorHAnsi"/>
                <w:color w:val="221E1F"/>
                <w:sz w:val="18"/>
                <w:szCs w:val="18"/>
                <w:vertAlign w:val="superscript"/>
              </w:rPr>
              <w:t>c</w:t>
            </w:r>
            <w:r w:rsidRPr="00104A76">
              <w:rPr>
                <w:rFonts w:asciiTheme="minorHAnsi" w:hAnsiTheme="minorHAnsi" w:cstheme="minorHAnsi"/>
                <w:color w:val="221E1F"/>
                <w:sz w:val="16"/>
                <w:szCs w:val="16"/>
              </w:rPr>
              <w:t xml:space="preserve"> </w:t>
            </w:r>
            <w:r w:rsidRPr="00104A76">
              <w:rPr>
                <w:rFonts w:asciiTheme="minorHAnsi" w:hAnsiTheme="minorHAnsi" w:cstheme="minorHAnsi"/>
                <w:color w:val="auto"/>
                <w:sz w:val="16"/>
                <w:szCs w:val="16"/>
              </w:rPr>
              <w:t xml:space="preserve">Note that the results of neck (lymph node) dissection are derived from a separate dataset. </w:t>
            </w:r>
          </w:p>
          <w:p w14:paraId="2BE4D936" w14:textId="77777777" w:rsidR="00E46E27" w:rsidRPr="00104A76" w:rsidRDefault="00E46E27" w:rsidP="00E46E27">
            <w:pPr>
              <w:pStyle w:val="Default"/>
              <w:rPr>
                <w:rFonts w:asciiTheme="minorHAnsi" w:hAnsiTheme="minorHAnsi" w:cstheme="minorHAnsi"/>
                <w:color w:val="221E1F"/>
                <w:sz w:val="16"/>
                <w:szCs w:val="16"/>
              </w:rPr>
            </w:pPr>
            <w:r w:rsidRPr="00104A76">
              <w:rPr>
                <w:rFonts w:asciiTheme="minorHAnsi" w:hAnsiTheme="minorHAnsi" w:cstheme="minorHAnsi"/>
                <w:color w:val="221E1F"/>
                <w:sz w:val="18"/>
                <w:szCs w:val="18"/>
                <w:vertAlign w:val="superscript"/>
              </w:rPr>
              <w:t>d</w:t>
            </w:r>
            <w:r w:rsidRPr="00104A76">
              <w:rPr>
                <w:rFonts w:asciiTheme="minorHAnsi" w:hAnsiTheme="minorHAnsi" w:cstheme="minorHAnsi"/>
                <w:color w:val="221E1F"/>
                <w:sz w:val="16"/>
                <w:szCs w:val="16"/>
              </w:rPr>
              <w:t xml:space="preserve"> TX should be used only if </w:t>
            </w:r>
            <w:proofErr w:type="gramStart"/>
            <w:r w:rsidRPr="00104A76">
              <w:rPr>
                <w:rFonts w:asciiTheme="minorHAnsi" w:hAnsiTheme="minorHAnsi" w:cstheme="minorHAnsi"/>
                <w:color w:val="221E1F"/>
                <w:sz w:val="16"/>
                <w:szCs w:val="16"/>
              </w:rPr>
              <w:t>absolutely necessary</w:t>
            </w:r>
            <w:proofErr w:type="gramEnd"/>
            <w:r w:rsidRPr="00104A76">
              <w:rPr>
                <w:rFonts w:asciiTheme="minorHAnsi" w:hAnsiTheme="minorHAnsi" w:cstheme="minorHAnsi"/>
                <w:color w:val="221E1F"/>
                <w:sz w:val="16"/>
                <w:szCs w:val="16"/>
              </w:rPr>
              <w:t>.</w:t>
            </w:r>
          </w:p>
          <w:p w14:paraId="637DEDF5" w14:textId="7CE266E0" w:rsidR="004F36F4" w:rsidRPr="008C2E8F" w:rsidRDefault="004F36F4" w:rsidP="004C2E98">
            <w:pPr>
              <w:autoSpaceDE w:val="0"/>
              <w:autoSpaceDN w:val="0"/>
              <w:adjustRightInd w:val="0"/>
              <w:spacing w:after="80" w:line="240" w:lineRule="auto"/>
              <w:rPr>
                <w:rFonts w:cstheme="minorHAnsi"/>
                <w:color w:val="221E1F"/>
                <w:sz w:val="16"/>
                <w:szCs w:val="16"/>
              </w:rPr>
            </w:pPr>
          </w:p>
        </w:tc>
      </w:tr>
    </w:tbl>
    <w:p w14:paraId="637DEDF7" w14:textId="77777777" w:rsidR="00B34FE8" w:rsidRDefault="00B34FE8" w:rsidP="002D49D0">
      <w:pPr>
        <w:spacing w:after="80" w:line="240" w:lineRule="auto"/>
        <w:rPr>
          <w:b/>
          <w:sz w:val="20"/>
          <w:szCs w:val="20"/>
          <w:u w:val="single"/>
        </w:rPr>
      </w:pPr>
    </w:p>
    <w:p w14:paraId="288D716B" w14:textId="77777777" w:rsidR="00252C79" w:rsidRDefault="00252C79">
      <w:pPr>
        <w:rPr>
          <w:rFonts w:ascii="Cambria" w:eastAsia="Times New Roman" w:hAnsi="Cambria" w:cs="Times New Roman"/>
          <w:b/>
          <w:sz w:val="20"/>
          <w:szCs w:val="20"/>
        </w:rPr>
      </w:pPr>
      <w:r>
        <w:rPr>
          <w:rFonts w:ascii="Cambria" w:eastAsia="Times New Roman" w:hAnsi="Cambria" w:cs="Times New Roman"/>
          <w:b/>
          <w:sz w:val="20"/>
          <w:szCs w:val="20"/>
        </w:rPr>
        <w:br w:type="page"/>
      </w:r>
    </w:p>
    <w:p w14:paraId="10AF21FF" w14:textId="77777777" w:rsidR="00150DE3" w:rsidRDefault="00A85A47" w:rsidP="009C5639">
      <w:pPr>
        <w:spacing w:line="240" w:lineRule="auto"/>
        <w:rPr>
          <w:b/>
          <w:sz w:val="20"/>
          <w:szCs w:val="20"/>
          <w:u w:val="single"/>
        </w:rPr>
      </w:pPr>
      <w:r>
        <w:rPr>
          <w:b/>
          <w:sz w:val="20"/>
          <w:szCs w:val="20"/>
          <w:u w:val="single"/>
        </w:rPr>
        <w:lastRenderedPageBreak/>
        <w:t xml:space="preserve">Table </w:t>
      </w:r>
    </w:p>
    <w:p w14:paraId="3BE0B636" w14:textId="77777777" w:rsidR="00150DE3" w:rsidRPr="00150DE3" w:rsidRDefault="00150DE3" w:rsidP="00150DE3">
      <w:pPr>
        <w:shd w:val="clear" w:color="auto" w:fill="FFFFFF"/>
        <w:spacing w:after="120" w:line="240" w:lineRule="auto"/>
        <w:outlineLvl w:val="1"/>
        <w:rPr>
          <w:b/>
          <w:sz w:val="16"/>
          <w:szCs w:val="16"/>
        </w:rPr>
      </w:pPr>
      <w:r w:rsidRPr="00150DE3">
        <w:rPr>
          <w:rFonts w:eastAsia="Times New Roman"/>
          <w:b/>
          <w:bCs/>
          <w:color w:val="000000"/>
          <w:sz w:val="16"/>
          <w:szCs w:val="16"/>
          <w:u w:val="single"/>
          <w:lang w:val="fr-FR" w:eastAsia="en-GB"/>
        </w:rPr>
        <w:t xml:space="preserve">Table 1: World Health </w:t>
      </w:r>
      <w:proofErr w:type="spellStart"/>
      <w:r w:rsidRPr="00150DE3">
        <w:rPr>
          <w:rFonts w:eastAsia="Times New Roman"/>
          <w:b/>
          <w:bCs/>
          <w:color w:val="000000"/>
          <w:sz w:val="16"/>
          <w:szCs w:val="16"/>
          <w:u w:val="single"/>
          <w:lang w:val="fr-FR" w:eastAsia="en-GB"/>
        </w:rPr>
        <w:t>Organization</w:t>
      </w:r>
      <w:proofErr w:type="spellEnd"/>
      <w:r w:rsidRPr="00150DE3">
        <w:rPr>
          <w:rFonts w:eastAsia="Times New Roman"/>
          <w:b/>
          <w:bCs/>
          <w:color w:val="000000"/>
          <w:sz w:val="16"/>
          <w:szCs w:val="16"/>
          <w:u w:val="single"/>
          <w:lang w:val="fr-FR" w:eastAsia="en-GB"/>
        </w:rPr>
        <w:t xml:space="preserve"> classification of </w:t>
      </w:r>
      <w:proofErr w:type="spellStart"/>
      <w:r w:rsidRPr="00150DE3">
        <w:rPr>
          <w:rFonts w:eastAsia="Times New Roman"/>
          <w:b/>
          <w:bCs/>
          <w:color w:val="000000"/>
          <w:sz w:val="16"/>
          <w:szCs w:val="16"/>
          <w:u w:val="single"/>
          <w:lang w:val="fr-FR" w:eastAsia="en-GB"/>
        </w:rPr>
        <w:t>mucosal</w:t>
      </w:r>
      <w:proofErr w:type="spellEnd"/>
      <w:r w:rsidRPr="00150DE3">
        <w:rPr>
          <w:rFonts w:eastAsia="Times New Roman"/>
          <w:b/>
          <w:bCs/>
          <w:color w:val="000000"/>
          <w:sz w:val="16"/>
          <w:szCs w:val="16"/>
          <w:u w:val="single"/>
          <w:lang w:val="fr-FR" w:eastAsia="en-GB"/>
        </w:rPr>
        <w:t xml:space="preserve"> </w:t>
      </w:r>
      <w:proofErr w:type="spellStart"/>
      <w:r w:rsidRPr="00150DE3">
        <w:rPr>
          <w:rFonts w:eastAsia="Times New Roman"/>
          <w:b/>
          <w:bCs/>
          <w:color w:val="000000"/>
          <w:sz w:val="16"/>
          <w:szCs w:val="16"/>
          <w:u w:val="single"/>
          <w:lang w:val="fr-FR" w:eastAsia="en-GB"/>
        </w:rPr>
        <w:t>melanomas</w:t>
      </w:r>
      <w:proofErr w:type="spellEnd"/>
      <w:r w:rsidRPr="00150DE3">
        <w:rPr>
          <w:rFonts w:eastAsia="Times New Roman"/>
          <w:b/>
          <w:bCs/>
          <w:color w:val="000000"/>
          <w:sz w:val="16"/>
          <w:szCs w:val="16"/>
          <w:u w:val="single"/>
          <w:lang w:val="fr-FR" w:eastAsia="en-GB"/>
        </w:rPr>
        <w:t xml:space="preserve"> of the </w:t>
      </w:r>
      <w:proofErr w:type="spellStart"/>
      <w:r w:rsidRPr="00150DE3">
        <w:rPr>
          <w:rFonts w:eastAsia="Times New Roman"/>
          <w:b/>
          <w:bCs/>
          <w:color w:val="000000"/>
          <w:sz w:val="16"/>
          <w:szCs w:val="16"/>
          <w:u w:val="single"/>
          <w:lang w:val="fr-FR" w:eastAsia="en-GB"/>
        </w:rPr>
        <w:t>head</w:t>
      </w:r>
      <w:proofErr w:type="spellEnd"/>
      <w:r w:rsidRPr="00150DE3">
        <w:rPr>
          <w:rFonts w:eastAsia="Times New Roman"/>
          <w:b/>
          <w:bCs/>
          <w:color w:val="000000"/>
          <w:sz w:val="16"/>
          <w:szCs w:val="16"/>
          <w:u w:val="single"/>
          <w:lang w:val="fr-FR" w:eastAsia="en-GB"/>
        </w:rPr>
        <w:t xml:space="preserve"> and neck</w:t>
      </w:r>
      <w:r w:rsidRPr="00150DE3">
        <w:rPr>
          <w:rFonts w:eastAsia="Times New Roman"/>
          <w:b/>
          <w:bCs/>
          <w:color w:val="000000"/>
          <w:sz w:val="16"/>
          <w:szCs w:val="16"/>
          <w:lang w:val="fr-FR" w:eastAsia="en-GB"/>
        </w:rPr>
        <w:t>.</w:t>
      </w:r>
      <w:r w:rsidRPr="00150DE3">
        <w:rPr>
          <w:rFonts w:eastAsia="Times New Roman" w:cs="Calibri"/>
          <w:b/>
          <w:bCs/>
          <w:color w:val="000000"/>
          <w:sz w:val="16"/>
          <w:szCs w:val="16"/>
          <w:lang w:val="fr-FR" w:eastAsia="en-GB"/>
        </w:rPr>
        <w:fldChar w:fldCharType="begin"/>
      </w:r>
      <w:r w:rsidRPr="00150DE3">
        <w:rPr>
          <w:rFonts w:eastAsia="Times New Roman" w:cs="Calibri"/>
          <w:b/>
          <w:bCs/>
          <w:color w:val="000000"/>
          <w:sz w:val="16"/>
          <w:szCs w:val="16"/>
          <w:lang w:val="fr-FR" w:eastAsia="en-GB"/>
        </w:rPr>
        <w:instrText xml:space="preserve"> ADDIN EN.CITE &lt;EndNote&gt;&lt;Cite&gt;&lt;Author&gt;WHO Classification of Tumours Editorial Board&lt;/Author&gt;&lt;Year&gt;2024&lt;/Year&gt;&lt;RecNum&gt;3907&lt;/RecNum&gt;&lt;DisplayText&gt;&lt;style face="superscript"&gt;1&lt;/style&gt;&lt;/DisplayText&gt;&lt;record&gt;&lt;rec-number&gt;3907&lt;/rec-number&gt;&lt;foreign-keys&gt;&lt;key app="EN" db-id="vpa2zdr59wdzf5et02l5d556xps9ftrtav9f" timestamp="1700609715"&gt;3907&lt;/key&gt;&lt;/foreign-keys&gt;&lt;ref-type name="Book"&gt;6&lt;/ref-type&gt;&lt;contributors&gt;&lt;authors&gt;&lt;author&gt;WHO Classification of Tumours Editorial Board,&lt;/author&gt;&lt;/authors&gt;&lt;/contributors&gt;&lt;titles&gt;&lt;title&gt;Head and Neck Tumours, WHO Classification of Tumours, 5th Edition, Volume 10. &lt;/title&gt;&lt;/titles&gt;&lt;dates&gt;&lt;year&gt;2024&lt;/year&gt;&lt;/dates&gt;&lt;publisher&gt;IARC Press, Lyon.&lt;/publisher&gt;&lt;urls&gt;&lt;/urls&gt;&lt;/record&gt;&lt;/Cite&gt;&lt;/EndNote&gt;</w:instrText>
      </w:r>
      <w:r w:rsidRPr="00150DE3">
        <w:rPr>
          <w:rFonts w:eastAsia="Times New Roman" w:cs="Calibri"/>
          <w:b/>
          <w:bCs/>
          <w:color w:val="000000"/>
          <w:sz w:val="16"/>
          <w:szCs w:val="16"/>
          <w:lang w:val="fr-FR" w:eastAsia="en-GB"/>
        </w:rPr>
        <w:fldChar w:fldCharType="separate"/>
      </w:r>
      <w:r w:rsidRPr="00150DE3">
        <w:rPr>
          <w:rFonts w:eastAsia="Times New Roman" w:cs="Calibri"/>
          <w:b/>
          <w:bCs/>
          <w:noProof/>
          <w:color w:val="000000"/>
          <w:sz w:val="16"/>
          <w:szCs w:val="16"/>
          <w:vertAlign w:val="superscript"/>
          <w:lang w:val="fr-FR" w:eastAsia="en-GB"/>
        </w:rPr>
        <w:t>1</w:t>
      </w:r>
      <w:r w:rsidRPr="00150DE3">
        <w:rPr>
          <w:rFonts w:eastAsia="Times New Roman" w:cs="Calibri"/>
          <w:b/>
          <w:bCs/>
          <w:color w:val="000000"/>
          <w:sz w:val="16"/>
          <w:szCs w:val="16"/>
          <w:lang w:val="fr-FR" w:eastAsia="en-GB"/>
        </w:rPr>
        <w:fldChar w:fldCharType="end"/>
      </w:r>
      <w:r w:rsidRPr="00150DE3" w:rsidDel="008E7550">
        <w:rPr>
          <w:rFonts w:eastAsia="Times New Roman" w:cs="Calibri"/>
          <w:b/>
          <w:bCs/>
          <w:color w:val="000000"/>
          <w:sz w:val="16"/>
          <w:szCs w:val="16"/>
          <w:lang w:val="fr-FR" w:eastAsia="en-GB"/>
        </w:rPr>
        <w:t xml:space="preserve"> </w:t>
      </w:r>
    </w:p>
    <w:tbl>
      <w:tblPr>
        <w:tblW w:w="0" w:type="auto"/>
        <w:tblInd w:w="-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shd w:val="clear" w:color="auto" w:fill="FFFFFF"/>
        <w:tblCellMar>
          <w:left w:w="0" w:type="dxa"/>
          <w:right w:w="0" w:type="dxa"/>
        </w:tblCellMar>
        <w:tblLook w:val="04A0" w:firstRow="1" w:lastRow="0" w:firstColumn="1" w:lastColumn="0" w:noHBand="0" w:noVBand="1"/>
      </w:tblPr>
      <w:tblGrid>
        <w:gridCol w:w="7370"/>
        <w:gridCol w:w="1417"/>
      </w:tblGrid>
      <w:tr w:rsidR="00150DE3" w:rsidRPr="00150DE3" w14:paraId="03546A59" w14:textId="77777777" w:rsidTr="00A57990">
        <w:trPr>
          <w:trHeight w:hRule="exact" w:val="340"/>
          <w:tblHeader/>
        </w:trPr>
        <w:tc>
          <w:tcPr>
            <w:tcW w:w="7370" w:type="dxa"/>
            <w:shd w:val="clear" w:color="auto" w:fill="FFFFFF"/>
            <w:tcMar>
              <w:top w:w="0" w:type="dxa"/>
              <w:left w:w="108" w:type="dxa"/>
              <w:bottom w:w="0" w:type="dxa"/>
              <w:right w:w="108" w:type="dxa"/>
            </w:tcMar>
            <w:vAlign w:val="center"/>
            <w:hideMark/>
          </w:tcPr>
          <w:p w14:paraId="36BB0CFC" w14:textId="77777777" w:rsidR="00150DE3" w:rsidRPr="00150DE3" w:rsidRDefault="00150DE3" w:rsidP="00A57990">
            <w:pPr>
              <w:spacing w:after="0" w:line="240" w:lineRule="auto"/>
              <w:rPr>
                <w:rFonts w:eastAsia="Times New Roman"/>
                <w:color w:val="000000"/>
                <w:sz w:val="16"/>
                <w:szCs w:val="16"/>
                <w:lang w:eastAsia="en-GB"/>
              </w:rPr>
            </w:pPr>
            <w:r w:rsidRPr="00150DE3">
              <w:rPr>
                <w:rFonts w:eastAsia="Times New Roman"/>
                <w:b/>
                <w:bCs/>
                <w:color w:val="000000"/>
                <w:sz w:val="16"/>
                <w:szCs w:val="16"/>
                <w:lang w:eastAsia="en-GB"/>
              </w:rPr>
              <w:t>Descriptor</w:t>
            </w:r>
          </w:p>
        </w:tc>
        <w:tc>
          <w:tcPr>
            <w:tcW w:w="1417" w:type="dxa"/>
            <w:shd w:val="clear" w:color="auto" w:fill="FFFFFF"/>
            <w:tcMar>
              <w:top w:w="0" w:type="dxa"/>
              <w:left w:w="108" w:type="dxa"/>
              <w:bottom w:w="0" w:type="dxa"/>
              <w:right w:w="108" w:type="dxa"/>
            </w:tcMar>
            <w:vAlign w:val="center"/>
            <w:hideMark/>
          </w:tcPr>
          <w:p w14:paraId="40EDF172" w14:textId="77777777" w:rsidR="00150DE3" w:rsidRPr="00150DE3" w:rsidRDefault="00150DE3" w:rsidP="00A57990">
            <w:pPr>
              <w:spacing w:after="0" w:line="240" w:lineRule="auto"/>
              <w:rPr>
                <w:rFonts w:eastAsia="Times New Roman"/>
                <w:color w:val="000000"/>
                <w:sz w:val="16"/>
                <w:szCs w:val="16"/>
                <w:lang w:eastAsia="en-GB"/>
              </w:rPr>
            </w:pPr>
            <w:r w:rsidRPr="00150DE3">
              <w:rPr>
                <w:rFonts w:eastAsia="Times New Roman"/>
                <w:b/>
                <w:bCs/>
                <w:color w:val="000000"/>
                <w:sz w:val="16"/>
                <w:szCs w:val="16"/>
                <w:lang w:eastAsia="en-GB"/>
              </w:rPr>
              <w:t>ICD-O codes</w:t>
            </w:r>
            <w:r w:rsidRPr="00150DE3">
              <w:rPr>
                <w:rFonts w:ascii="Cambria" w:hAnsi="Cambria"/>
                <w:b/>
                <w:sz w:val="16"/>
                <w:szCs w:val="16"/>
                <w:vertAlign w:val="superscript"/>
                <w:lang w:val="fr-FR" w:eastAsia="en-AU"/>
              </w:rPr>
              <w:t>a</w:t>
            </w:r>
          </w:p>
        </w:tc>
      </w:tr>
      <w:tr w:rsidR="00150DE3" w:rsidRPr="00150DE3" w14:paraId="493AA769" w14:textId="77777777" w:rsidTr="00A57990">
        <w:trPr>
          <w:trHeight w:hRule="exact" w:val="340"/>
        </w:trPr>
        <w:tc>
          <w:tcPr>
            <w:tcW w:w="7370" w:type="dxa"/>
            <w:shd w:val="clear" w:color="auto" w:fill="FFFFFF"/>
            <w:tcMar>
              <w:top w:w="0" w:type="dxa"/>
              <w:left w:w="108" w:type="dxa"/>
              <w:bottom w:w="0" w:type="dxa"/>
              <w:right w:w="108" w:type="dxa"/>
            </w:tcMar>
            <w:vAlign w:val="center"/>
          </w:tcPr>
          <w:p w14:paraId="58809A31" w14:textId="77777777" w:rsidR="00150DE3" w:rsidRPr="00150DE3" w:rsidRDefault="00150DE3" w:rsidP="00A57990">
            <w:pPr>
              <w:spacing w:after="0" w:line="240" w:lineRule="auto"/>
              <w:rPr>
                <w:rFonts w:eastAsia="Times New Roman"/>
                <w:b/>
                <w:bCs/>
                <w:color w:val="000000"/>
                <w:sz w:val="16"/>
                <w:szCs w:val="16"/>
                <w:lang w:eastAsia="en-GB"/>
              </w:rPr>
            </w:pPr>
            <w:r w:rsidRPr="00150DE3">
              <w:rPr>
                <w:rFonts w:eastAsia="Times New Roman"/>
                <w:b/>
                <w:bCs/>
                <w:color w:val="000000"/>
                <w:sz w:val="16"/>
                <w:szCs w:val="16"/>
                <w:lang w:eastAsia="en-GB"/>
              </w:rPr>
              <w:t>Mucosal melanoma</w:t>
            </w:r>
          </w:p>
        </w:tc>
        <w:tc>
          <w:tcPr>
            <w:tcW w:w="1417" w:type="dxa"/>
            <w:shd w:val="clear" w:color="auto" w:fill="FFFFFF"/>
            <w:tcMar>
              <w:top w:w="0" w:type="dxa"/>
              <w:left w:w="108" w:type="dxa"/>
              <w:bottom w:w="0" w:type="dxa"/>
              <w:right w:w="108" w:type="dxa"/>
            </w:tcMar>
            <w:vAlign w:val="center"/>
          </w:tcPr>
          <w:p w14:paraId="58A83D0B" w14:textId="77777777" w:rsidR="00150DE3" w:rsidRPr="00150DE3" w:rsidRDefault="00150DE3" w:rsidP="00A57990">
            <w:pPr>
              <w:spacing w:after="0" w:line="240" w:lineRule="auto"/>
              <w:rPr>
                <w:rFonts w:eastAsia="Times New Roman"/>
                <w:b/>
                <w:color w:val="000000"/>
                <w:sz w:val="16"/>
                <w:szCs w:val="16"/>
                <w:lang w:eastAsia="en-GB"/>
              </w:rPr>
            </w:pPr>
            <w:r w:rsidRPr="00150DE3">
              <w:rPr>
                <w:rFonts w:eastAsia="Times New Roman"/>
                <w:b/>
                <w:color w:val="000000"/>
                <w:sz w:val="16"/>
                <w:szCs w:val="16"/>
                <w:lang w:eastAsia="en-GB"/>
              </w:rPr>
              <w:t>8720/3</w:t>
            </w:r>
          </w:p>
        </w:tc>
      </w:tr>
      <w:tr w:rsidR="00150DE3" w:rsidRPr="00150DE3" w14:paraId="09F1C3EE" w14:textId="77777777" w:rsidTr="00A57990">
        <w:trPr>
          <w:trHeight w:hRule="exact" w:val="340"/>
        </w:trPr>
        <w:tc>
          <w:tcPr>
            <w:tcW w:w="7370" w:type="dxa"/>
            <w:shd w:val="clear" w:color="auto" w:fill="FFFFFF"/>
            <w:tcMar>
              <w:top w:w="0" w:type="dxa"/>
              <w:left w:w="108" w:type="dxa"/>
              <w:bottom w:w="0" w:type="dxa"/>
              <w:right w:w="108" w:type="dxa"/>
            </w:tcMar>
            <w:vAlign w:val="center"/>
          </w:tcPr>
          <w:p w14:paraId="6A354DDE" w14:textId="77777777" w:rsidR="00150DE3" w:rsidRPr="00150DE3" w:rsidRDefault="00150DE3" w:rsidP="00A57990">
            <w:pPr>
              <w:tabs>
                <w:tab w:val="left" w:pos="318"/>
              </w:tabs>
              <w:spacing w:after="0" w:line="240" w:lineRule="auto"/>
              <w:rPr>
                <w:rFonts w:cs="Arial"/>
                <w:sz w:val="16"/>
                <w:szCs w:val="16"/>
              </w:rPr>
            </w:pPr>
            <w:r w:rsidRPr="00150DE3">
              <w:rPr>
                <w:rFonts w:cs="Arial"/>
                <w:sz w:val="16"/>
                <w:szCs w:val="16"/>
              </w:rPr>
              <w:t>Mucosal lentiginous melanoma</w:t>
            </w:r>
          </w:p>
        </w:tc>
        <w:tc>
          <w:tcPr>
            <w:tcW w:w="1417" w:type="dxa"/>
            <w:shd w:val="clear" w:color="auto" w:fill="FFFFFF"/>
            <w:tcMar>
              <w:top w:w="0" w:type="dxa"/>
              <w:left w:w="108" w:type="dxa"/>
              <w:bottom w:w="0" w:type="dxa"/>
              <w:right w:w="108" w:type="dxa"/>
            </w:tcMar>
            <w:vAlign w:val="center"/>
          </w:tcPr>
          <w:p w14:paraId="19F93EFA" w14:textId="77777777" w:rsidR="00150DE3" w:rsidRPr="00150DE3" w:rsidRDefault="00150DE3" w:rsidP="00A57990">
            <w:pPr>
              <w:spacing w:after="0" w:line="240" w:lineRule="auto"/>
              <w:rPr>
                <w:rFonts w:eastAsia="Times New Roman"/>
                <w:color w:val="000000"/>
                <w:sz w:val="16"/>
                <w:szCs w:val="16"/>
                <w:lang w:eastAsia="en-GB"/>
              </w:rPr>
            </w:pPr>
            <w:r w:rsidRPr="00150DE3">
              <w:rPr>
                <w:rFonts w:eastAsia="Times New Roman"/>
                <w:color w:val="000000"/>
                <w:sz w:val="16"/>
                <w:szCs w:val="16"/>
                <w:lang w:eastAsia="en-GB"/>
              </w:rPr>
              <w:t>8746/3</w:t>
            </w:r>
          </w:p>
        </w:tc>
      </w:tr>
      <w:tr w:rsidR="00150DE3" w:rsidRPr="00150DE3" w14:paraId="185F2236" w14:textId="77777777" w:rsidTr="00A57990">
        <w:trPr>
          <w:trHeight w:hRule="exact" w:val="340"/>
        </w:trPr>
        <w:tc>
          <w:tcPr>
            <w:tcW w:w="7370" w:type="dxa"/>
            <w:shd w:val="clear" w:color="auto" w:fill="FFFFFF"/>
            <w:tcMar>
              <w:top w:w="0" w:type="dxa"/>
              <w:left w:w="108" w:type="dxa"/>
              <w:bottom w:w="0" w:type="dxa"/>
              <w:right w:w="108" w:type="dxa"/>
            </w:tcMar>
            <w:vAlign w:val="center"/>
          </w:tcPr>
          <w:p w14:paraId="1AF64367" w14:textId="77777777" w:rsidR="00150DE3" w:rsidRPr="00150DE3" w:rsidRDefault="00150DE3" w:rsidP="00A57990">
            <w:pPr>
              <w:spacing w:after="0" w:line="240" w:lineRule="auto"/>
              <w:rPr>
                <w:rFonts w:eastAsia="Times New Roman"/>
                <w:b/>
                <w:bCs/>
                <w:color w:val="000000"/>
                <w:sz w:val="16"/>
                <w:szCs w:val="16"/>
                <w:lang w:eastAsia="en-GB"/>
              </w:rPr>
            </w:pPr>
            <w:r w:rsidRPr="00150DE3">
              <w:rPr>
                <w:rFonts w:eastAsia="Times New Roman"/>
                <w:b/>
                <w:bCs/>
                <w:color w:val="000000"/>
                <w:sz w:val="16"/>
                <w:szCs w:val="16"/>
                <w:lang w:eastAsia="en-GB"/>
              </w:rPr>
              <w:t>Nodular melanoma</w:t>
            </w:r>
          </w:p>
        </w:tc>
        <w:tc>
          <w:tcPr>
            <w:tcW w:w="1417" w:type="dxa"/>
            <w:shd w:val="clear" w:color="auto" w:fill="FFFFFF"/>
            <w:tcMar>
              <w:top w:w="0" w:type="dxa"/>
              <w:left w:w="108" w:type="dxa"/>
              <w:bottom w:w="0" w:type="dxa"/>
              <w:right w:w="108" w:type="dxa"/>
            </w:tcMar>
            <w:vAlign w:val="center"/>
          </w:tcPr>
          <w:p w14:paraId="748473E6" w14:textId="77777777" w:rsidR="00150DE3" w:rsidRPr="00150DE3" w:rsidRDefault="00150DE3" w:rsidP="00A57990">
            <w:pPr>
              <w:spacing w:after="0" w:line="240" w:lineRule="auto"/>
              <w:rPr>
                <w:rFonts w:eastAsia="Times New Roman"/>
                <w:b/>
                <w:color w:val="000000"/>
                <w:sz w:val="16"/>
                <w:szCs w:val="16"/>
                <w:lang w:eastAsia="en-GB"/>
              </w:rPr>
            </w:pPr>
            <w:r w:rsidRPr="00150DE3">
              <w:rPr>
                <w:rFonts w:eastAsia="Times New Roman"/>
                <w:b/>
                <w:color w:val="000000"/>
                <w:sz w:val="16"/>
                <w:szCs w:val="16"/>
                <w:lang w:eastAsia="en-GB"/>
              </w:rPr>
              <w:t>8721/3</w:t>
            </w:r>
          </w:p>
        </w:tc>
      </w:tr>
      <w:tr w:rsidR="00150DE3" w:rsidRPr="00150DE3" w14:paraId="7EF07BEA" w14:textId="77777777" w:rsidTr="00A57990">
        <w:trPr>
          <w:trHeight w:hRule="exact" w:val="340"/>
        </w:trPr>
        <w:tc>
          <w:tcPr>
            <w:tcW w:w="7370" w:type="dxa"/>
            <w:shd w:val="clear" w:color="auto" w:fill="FFFFFF"/>
            <w:tcMar>
              <w:top w:w="0" w:type="dxa"/>
              <w:left w:w="108" w:type="dxa"/>
              <w:bottom w:w="0" w:type="dxa"/>
              <w:right w:w="108" w:type="dxa"/>
            </w:tcMar>
            <w:vAlign w:val="center"/>
          </w:tcPr>
          <w:p w14:paraId="14B03B93" w14:textId="77777777" w:rsidR="00150DE3" w:rsidRPr="00150DE3" w:rsidRDefault="00150DE3" w:rsidP="00A57990">
            <w:pPr>
              <w:spacing w:after="0" w:line="240" w:lineRule="auto"/>
              <w:rPr>
                <w:rFonts w:eastAsia="Times New Roman"/>
                <w:b/>
                <w:bCs/>
                <w:color w:val="000000"/>
                <w:sz w:val="16"/>
                <w:szCs w:val="16"/>
                <w:lang w:eastAsia="en-GB"/>
              </w:rPr>
            </w:pPr>
            <w:r w:rsidRPr="00150DE3">
              <w:rPr>
                <w:rFonts w:cs="Arial"/>
                <w:sz w:val="16"/>
                <w:szCs w:val="16"/>
              </w:rPr>
              <w:t>Malignant melanoma, NOS</w:t>
            </w:r>
          </w:p>
        </w:tc>
        <w:tc>
          <w:tcPr>
            <w:tcW w:w="1417" w:type="dxa"/>
            <w:shd w:val="clear" w:color="auto" w:fill="FFFFFF"/>
            <w:tcMar>
              <w:top w:w="0" w:type="dxa"/>
              <w:left w:w="108" w:type="dxa"/>
              <w:bottom w:w="0" w:type="dxa"/>
              <w:right w:w="108" w:type="dxa"/>
            </w:tcMar>
            <w:vAlign w:val="center"/>
          </w:tcPr>
          <w:p w14:paraId="47EA3498" w14:textId="77777777" w:rsidR="00150DE3" w:rsidRPr="00150DE3" w:rsidRDefault="00150DE3" w:rsidP="00A57990">
            <w:pPr>
              <w:spacing w:after="0" w:line="240" w:lineRule="auto"/>
              <w:rPr>
                <w:rFonts w:eastAsia="Times New Roman"/>
                <w:b/>
                <w:color w:val="000000"/>
                <w:sz w:val="16"/>
                <w:szCs w:val="16"/>
                <w:lang w:eastAsia="en-GB"/>
              </w:rPr>
            </w:pPr>
            <w:r w:rsidRPr="00150DE3">
              <w:rPr>
                <w:rFonts w:eastAsia="Times New Roman"/>
                <w:color w:val="000000"/>
                <w:sz w:val="16"/>
                <w:szCs w:val="16"/>
                <w:lang w:eastAsia="en-GB"/>
              </w:rPr>
              <w:t>8720/3</w:t>
            </w:r>
          </w:p>
        </w:tc>
      </w:tr>
      <w:tr w:rsidR="00150DE3" w:rsidRPr="00150DE3" w14:paraId="05D2543C" w14:textId="77777777" w:rsidTr="00A57990">
        <w:trPr>
          <w:trHeight w:hRule="exact" w:val="340"/>
        </w:trPr>
        <w:tc>
          <w:tcPr>
            <w:tcW w:w="7370" w:type="dxa"/>
            <w:shd w:val="clear" w:color="auto" w:fill="FFFFFF"/>
            <w:tcMar>
              <w:top w:w="0" w:type="dxa"/>
              <w:left w:w="108" w:type="dxa"/>
              <w:bottom w:w="0" w:type="dxa"/>
              <w:right w:w="108" w:type="dxa"/>
            </w:tcMar>
            <w:vAlign w:val="center"/>
          </w:tcPr>
          <w:p w14:paraId="6ACEB1E6" w14:textId="77777777" w:rsidR="00150DE3" w:rsidRPr="00150DE3" w:rsidRDefault="00150DE3" w:rsidP="00A57990">
            <w:pPr>
              <w:tabs>
                <w:tab w:val="left" w:pos="1440"/>
              </w:tabs>
              <w:spacing w:after="0" w:line="240" w:lineRule="auto"/>
              <w:rPr>
                <w:rFonts w:cs="Arial"/>
                <w:sz w:val="16"/>
                <w:szCs w:val="16"/>
              </w:rPr>
            </w:pPr>
            <w:r w:rsidRPr="00150DE3">
              <w:rPr>
                <w:rFonts w:cs="Arial"/>
                <w:sz w:val="16"/>
                <w:szCs w:val="16"/>
              </w:rPr>
              <w:t xml:space="preserve">Desmoplastic melanoma </w:t>
            </w:r>
          </w:p>
        </w:tc>
        <w:tc>
          <w:tcPr>
            <w:tcW w:w="1417" w:type="dxa"/>
            <w:shd w:val="clear" w:color="auto" w:fill="FFFFFF"/>
            <w:tcMar>
              <w:top w:w="0" w:type="dxa"/>
              <w:left w:w="108" w:type="dxa"/>
              <w:bottom w:w="0" w:type="dxa"/>
              <w:right w:w="108" w:type="dxa"/>
            </w:tcMar>
            <w:vAlign w:val="center"/>
          </w:tcPr>
          <w:p w14:paraId="168BA1FE" w14:textId="77777777" w:rsidR="00150DE3" w:rsidRPr="00150DE3" w:rsidRDefault="00150DE3" w:rsidP="00A57990">
            <w:pPr>
              <w:spacing w:after="0" w:line="240" w:lineRule="auto"/>
              <w:rPr>
                <w:rFonts w:eastAsia="Times New Roman"/>
                <w:color w:val="000000"/>
                <w:sz w:val="16"/>
                <w:szCs w:val="16"/>
                <w:lang w:eastAsia="en-GB"/>
              </w:rPr>
            </w:pPr>
            <w:r w:rsidRPr="00150DE3">
              <w:rPr>
                <w:rFonts w:eastAsia="Times New Roman"/>
                <w:color w:val="000000"/>
                <w:sz w:val="16"/>
                <w:szCs w:val="16"/>
                <w:lang w:eastAsia="en-GB"/>
              </w:rPr>
              <w:t>8745/3</w:t>
            </w:r>
          </w:p>
        </w:tc>
      </w:tr>
    </w:tbl>
    <w:p w14:paraId="70F635CB" w14:textId="77777777" w:rsidR="00150DE3" w:rsidRPr="00150DE3" w:rsidRDefault="00150DE3" w:rsidP="00150DE3">
      <w:pPr>
        <w:autoSpaceDE w:val="0"/>
        <w:autoSpaceDN w:val="0"/>
        <w:adjustRightInd w:val="0"/>
        <w:spacing w:before="120" w:after="0" w:line="240" w:lineRule="auto"/>
        <w:rPr>
          <w:rFonts w:cs="HelveticaLT-Light"/>
          <w:color w:val="000000" w:themeColor="text1"/>
          <w:sz w:val="16"/>
          <w:szCs w:val="16"/>
          <w:lang w:eastAsia="en-AU"/>
        </w:rPr>
      </w:pPr>
      <w:proofErr w:type="spellStart"/>
      <w:r w:rsidRPr="00150DE3">
        <w:rPr>
          <w:rFonts w:cs="HelveticaLT-Light"/>
          <w:sz w:val="16"/>
          <w:szCs w:val="16"/>
          <w:vertAlign w:val="superscript"/>
          <w:lang w:eastAsia="en-AU"/>
        </w:rPr>
        <w:t>a</w:t>
      </w:r>
      <w:proofErr w:type="spellEnd"/>
      <w:r w:rsidRPr="00150DE3">
        <w:rPr>
          <w:rFonts w:cs="HelveticaLT-Light"/>
          <w:sz w:val="16"/>
          <w:szCs w:val="16"/>
          <w:vertAlign w:val="superscript"/>
          <w:lang w:eastAsia="en-AU"/>
        </w:rPr>
        <w:t xml:space="preserve"> </w:t>
      </w:r>
      <w:r w:rsidRPr="00150DE3">
        <w:rPr>
          <w:rFonts w:cs="HelveticaLT-Light"/>
          <w:color w:val="000000" w:themeColor="text1"/>
          <w:sz w:val="16"/>
          <w:szCs w:val="16"/>
          <w:lang w:eastAsia="en-AU"/>
        </w:rPr>
        <w:t>Th</w:t>
      </w:r>
      <w:r w:rsidRPr="00150DE3">
        <w:rPr>
          <w:sz w:val="16"/>
          <w:szCs w:val="16"/>
        </w:rPr>
        <w:t>ese morphology codes are from the International Classification of Diseases for Oncology, third edition, second revision (ICD-0-3.2</w:t>
      </w:r>
      <w:r w:rsidRPr="00150DE3">
        <w:rPr>
          <w:rFonts w:cs="HelveticaLT-Light"/>
          <w:sz w:val="16"/>
          <w:szCs w:val="16"/>
          <w:lang w:eastAsia="en-AU"/>
        </w:rPr>
        <w:t>).</w:t>
      </w:r>
      <w:r w:rsidRPr="00150DE3">
        <w:rPr>
          <w:rFonts w:cs="HelveticaLT-Light"/>
          <w:sz w:val="16"/>
          <w:szCs w:val="16"/>
          <w:lang w:eastAsia="en-AU"/>
        </w:rPr>
        <w:fldChar w:fldCharType="begin"/>
      </w:r>
      <w:r w:rsidRPr="00150DE3">
        <w:rPr>
          <w:rFonts w:cs="HelveticaLT-Light"/>
          <w:sz w:val="16"/>
          <w:szCs w:val="16"/>
          <w:lang w:eastAsia="en-AU"/>
        </w:rPr>
        <w:instrText xml:space="preserve"> ADDIN EN.CITE &lt;EndNote&gt;&lt;Cite&gt;&lt;Author&gt;A. Fritz&lt;/Author&gt;&lt;Year&gt;2020&lt;/Year&gt;&lt;RecNum&gt;3707&lt;/RecNum&gt;&lt;DisplayText&gt;&lt;style face="superscript"&gt;3&lt;/style&gt;&lt;/DisplayText&gt;&lt;record&gt;&lt;rec-number&gt;3707&lt;/rec-number&gt;&lt;foreign-keys&gt;&lt;key app="EN" db-id="vpa2zdr59wdzf5et02l5d556xps9ftrtav9f" timestamp="1626917126"&gt;3707&lt;/key&gt;&lt;/foreign-keys&gt;&lt;ref-type name="Edited Book"&gt;28&lt;/ref-type&gt;&lt;contributors&gt;&lt;authors&gt;&lt;author&gt;A. Fritz, &lt;/author&gt;&lt;author&gt;C. Percy, &lt;/author&gt;&lt;author&gt;A. Jack,  &lt;/author&gt;&lt;author&gt;K. Shanmugaratnam, &lt;/author&gt;&lt;author&gt;L. Sobin,&lt;/author&gt;&lt;author&gt;D.M. Parkin,&lt;/author&gt;&lt;author&gt;S. Whela&lt;/author&gt;&lt;/authors&gt;&lt;secondary-authors&gt;&lt;author&gt;IARC&lt;/author&gt;&lt;/secondary-authors&gt;&lt;/contributors&gt;&lt;titles&gt;&lt;title&gt;International Classification of Diseases for Oncology, Third edition, Second revision ICD-O-3.2. Available from http://www.iacr.com.fr/index.php?option=com_content&amp;amp;view=category&amp;amp;layout=blog&amp;amp;id=100&amp;amp;Itemid=577&lt;/title&gt;&lt;/titles&gt;&lt;dates&gt;&lt;year&gt;2020&lt;/year&gt;&lt;/dates&gt;&lt;urls&gt;&lt;/urls&gt;&lt;/record&gt;&lt;/Cite&gt;&lt;/EndNote&gt;</w:instrText>
      </w:r>
      <w:r w:rsidRPr="00150DE3">
        <w:rPr>
          <w:rFonts w:cs="HelveticaLT-Light"/>
          <w:sz w:val="16"/>
          <w:szCs w:val="16"/>
          <w:lang w:eastAsia="en-AU"/>
        </w:rPr>
        <w:fldChar w:fldCharType="separate"/>
      </w:r>
      <w:r w:rsidRPr="00150DE3">
        <w:rPr>
          <w:rFonts w:cs="HelveticaLT-Light"/>
          <w:noProof/>
          <w:sz w:val="16"/>
          <w:szCs w:val="16"/>
          <w:vertAlign w:val="superscript"/>
          <w:lang w:eastAsia="en-AU"/>
        </w:rPr>
        <w:t>3</w:t>
      </w:r>
      <w:r w:rsidRPr="00150DE3">
        <w:rPr>
          <w:rFonts w:cs="HelveticaLT-Light"/>
          <w:sz w:val="16"/>
          <w:szCs w:val="16"/>
          <w:lang w:eastAsia="en-AU"/>
        </w:rPr>
        <w:fldChar w:fldCharType="end"/>
      </w:r>
      <w:r w:rsidRPr="00150DE3">
        <w:rPr>
          <w:rFonts w:cs="HelveticaLT-Light"/>
          <w:sz w:val="16"/>
          <w:szCs w:val="16"/>
          <w:lang w:eastAsia="en-AU"/>
        </w:rPr>
        <w:t xml:space="preserve"> </w:t>
      </w:r>
      <w:r w:rsidRPr="00150DE3">
        <w:rPr>
          <w:sz w:val="16"/>
          <w:szCs w:val="16"/>
        </w:rPr>
        <w:t>Behaviour is coded /0 for benign tumours; /1 for unspecified, borderline, or uncertain behaviour: /2 for carcinoma in situ and grade Ill intraepithelial neoplasia; /3 for malignant tumours, primary site: and /6 for malignant tumours, metastatic site. Behaviour code /6 is not generally used by cancer registries.</w:t>
      </w:r>
    </w:p>
    <w:p w14:paraId="307AAF33" w14:textId="77777777" w:rsidR="00150DE3" w:rsidRDefault="00150DE3" w:rsidP="00150DE3">
      <w:pPr>
        <w:spacing w:before="80" w:after="0" w:line="240" w:lineRule="auto"/>
        <w:rPr>
          <w:sz w:val="16"/>
          <w:szCs w:val="16"/>
        </w:rPr>
      </w:pPr>
      <w:r w:rsidRPr="00150DE3">
        <w:rPr>
          <w:sz w:val="16"/>
          <w:szCs w:val="16"/>
        </w:rPr>
        <w:t>© World Health Organization/International Agency for Research on Cancer. Reproduced with permission.</w:t>
      </w:r>
    </w:p>
    <w:p w14:paraId="6A3E51A7" w14:textId="77777777" w:rsidR="00150DE3" w:rsidRPr="00150DE3" w:rsidRDefault="00150DE3" w:rsidP="00150DE3">
      <w:pPr>
        <w:spacing w:before="80" w:after="0" w:line="240" w:lineRule="auto"/>
        <w:rPr>
          <w:sz w:val="16"/>
          <w:szCs w:val="16"/>
        </w:rPr>
      </w:pPr>
    </w:p>
    <w:p w14:paraId="2C660742" w14:textId="77777777" w:rsidR="00150DE3" w:rsidRPr="00150DE3" w:rsidRDefault="00150DE3" w:rsidP="00150DE3">
      <w:pPr>
        <w:spacing w:after="0"/>
        <w:rPr>
          <w:rFonts w:cs="Calibri"/>
          <w:b/>
          <w:bCs/>
          <w:sz w:val="16"/>
          <w:szCs w:val="16"/>
        </w:rPr>
      </w:pPr>
      <w:r w:rsidRPr="00150DE3">
        <w:rPr>
          <w:rFonts w:cs="Calibri"/>
          <w:b/>
          <w:bCs/>
          <w:sz w:val="16"/>
          <w:szCs w:val="16"/>
        </w:rPr>
        <w:t xml:space="preserve">References </w:t>
      </w:r>
    </w:p>
    <w:p w14:paraId="18B73489" w14:textId="39A0B7D1" w:rsidR="00150DE3" w:rsidRPr="00150DE3" w:rsidRDefault="00150DE3" w:rsidP="00150DE3">
      <w:pPr>
        <w:pStyle w:val="EndNoteBibliography"/>
        <w:spacing w:after="0"/>
        <w:ind w:left="426" w:hanging="426"/>
        <w:rPr>
          <w:sz w:val="16"/>
          <w:szCs w:val="16"/>
        </w:rPr>
      </w:pPr>
      <w:r w:rsidRPr="00150DE3">
        <w:rPr>
          <w:sz w:val="16"/>
          <w:szCs w:val="16"/>
        </w:rPr>
        <w:fldChar w:fldCharType="begin"/>
      </w:r>
      <w:r w:rsidRPr="00150DE3">
        <w:rPr>
          <w:sz w:val="16"/>
          <w:szCs w:val="16"/>
        </w:rPr>
        <w:instrText xml:space="preserve"> ADDIN EN.REFLIST </w:instrText>
      </w:r>
      <w:r w:rsidRPr="00150DE3">
        <w:rPr>
          <w:sz w:val="16"/>
          <w:szCs w:val="16"/>
        </w:rPr>
        <w:fldChar w:fldCharType="separate"/>
      </w:r>
      <w:r w:rsidRPr="00150DE3">
        <w:rPr>
          <w:sz w:val="16"/>
          <w:szCs w:val="16"/>
        </w:rPr>
        <w:t>1</w:t>
      </w:r>
      <w:r w:rsidRPr="00150DE3">
        <w:rPr>
          <w:sz w:val="16"/>
          <w:szCs w:val="16"/>
        </w:rPr>
        <w:tab/>
        <w:t xml:space="preserve">WHO Classification of Tumours Editorial Board (2024). </w:t>
      </w:r>
      <w:r w:rsidRPr="00150DE3">
        <w:rPr>
          <w:i/>
          <w:sz w:val="16"/>
          <w:szCs w:val="16"/>
        </w:rPr>
        <w:t xml:space="preserve">Head and Neck Tumours, WHO Classification of Tumours, 5th Edition, Volume 10. </w:t>
      </w:r>
      <w:r w:rsidRPr="00150DE3">
        <w:rPr>
          <w:sz w:val="16"/>
          <w:szCs w:val="16"/>
        </w:rPr>
        <w:t>IARC Press, Lyon.</w:t>
      </w:r>
    </w:p>
    <w:p w14:paraId="5ACA5E30" w14:textId="77777777" w:rsidR="00150DE3" w:rsidRPr="00150DE3" w:rsidRDefault="00150DE3" w:rsidP="00150DE3">
      <w:pPr>
        <w:pStyle w:val="EndNoteBibliography"/>
        <w:spacing w:after="0"/>
        <w:ind w:left="426" w:hanging="426"/>
        <w:rPr>
          <w:sz w:val="16"/>
          <w:szCs w:val="16"/>
        </w:rPr>
      </w:pPr>
      <w:r w:rsidRPr="00150DE3">
        <w:rPr>
          <w:sz w:val="16"/>
          <w:szCs w:val="16"/>
        </w:rPr>
        <w:t>3</w:t>
      </w:r>
      <w:r w:rsidRPr="00150DE3">
        <w:rPr>
          <w:sz w:val="16"/>
          <w:szCs w:val="16"/>
        </w:rPr>
        <w:tab/>
      </w:r>
      <w:r w:rsidRPr="00150DE3">
        <w:rPr>
          <w:sz w:val="16"/>
          <w:szCs w:val="16"/>
          <w:shd w:val="clear" w:color="auto" w:fill="FFFFFF"/>
        </w:rPr>
        <w:t>Fritz A, Percy C, Jack A,  Shanmugaratnam K, Sobin L, Parkin DM  and Whelan S (eds) (</w:t>
      </w:r>
      <w:r w:rsidRPr="00150DE3">
        <w:rPr>
          <w:sz w:val="16"/>
          <w:szCs w:val="16"/>
        </w:rPr>
        <w:t xml:space="preserve">2020). </w:t>
      </w:r>
      <w:r w:rsidRPr="00150DE3">
        <w:rPr>
          <w:i/>
          <w:sz w:val="16"/>
          <w:szCs w:val="16"/>
        </w:rPr>
        <w:t>International Classification of Diseases for Oncology, Third edition, Second revision ICD-O-3.2</w:t>
      </w:r>
      <w:r w:rsidRPr="00150DE3">
        <w:rPr>
          <w:sz w:val="16"/>
          <w:szCs w:val="16"/>
        </w:rPr>
        <w:t>.  Available from: http://www.iacr.com.fr/index.php?option=com_content&amp;view=category&amp;layout=blog&amp;id=100&amp;Itemid=577 (Accessed 16th March 2024).</w:t>
      </w:r>
      <w:r w:rsidRPr="00150DE3">
        <w:rPr>
          <w:sz w:val="16"/>
          <w:szCs w:val="16"/>
        </w:rPr>
        <w:fldChar w:fldCharType="end"/>
      </w:r>
    </w:p>
    <w:p w14:paraId="10778635" w14:textId="77777777" w:rsidR="00150DE3" w:rsidRPr="00150DE3" w:rsidRDefault="00150DE3" w:rsidP="009C5639">
      <w:pPr>
        <w:spacing w:line="240" w:lineRule="auto"/>
        <w:rPr>
          <w:b/>
          <w:sz w:val="20"/>
          <w:szCs w:val="20"/>
          <w:u w:val="single"/>
          <w:lang w:val="en-US"/>
        </w:rPr>
      </w:pPr>
    </w:p>
    <w:sectPr w:rsidR="00150DE3" w:rsidRPr="00150DE3" w:rsidSect="00744399">
      <w:footerReference w:type="default" r:id="rId15"/>
      <w:pgSz w:w="16838" w:h="11906" w:orient="landscape"/>
      <w:pgMar w:top="1134" w:right="962" w:bottom="993" w:left="709" w:header="426" w:footer="3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C73A8A" w14:textId="77777777" w:rsidR="00B70A47" w:rsidRDefault="00B70A47" w:rsidP="008F654B">
      <w:pPr>
        <w:spacing w:after="0" w:line="240" w:lineRule="auto"/>
      </w:pPr>
      <w:r>
        <w:separator/>
      </w:r>
    </w:p>
  </w:endnote>
  <w:endnote w:type="continuationSeparator" w:id="0">
    <w:p w14:paraId="6F21F43A" w14:textId="77777777" w:rsidR="00B70A47" w:rsidRDefault="00B70A47"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enturyGothic">
    <w:altName w:val="Century Gothi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Regular">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HelveticaLT-Ligh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E9B2A8" w14:textId="7692A1C9" w:rsidR="00C6343F" w:rsidRPr="00C74312" w:rsidRDefault="00C6343F" w:rsidP="00C6343F">
    <w:pPr>
      <w:pStyle w:val="Footer"/>
      <w:spacing w:before="240"/>
      <w:jc w:val="center"/>
      <w:rPr>
        <w:bCs/>
        <w:sz w:val="18"/>
        <w:szCs w:val="18"/>
      </w:rPr>
    </w:pPr>
    <w:r w:rsidRPr="00C74312">
      <w:rPr>
        <w:bCs/>
        <w:sz w:val="18"/>
        <w:szCs w:val="18"/>
      </w:rPr>
      <w:t xml:space="preserve">Use of this dataset is only permitted subject to the details described at: </w:t>
    </w:r>
    <w:hyperlink r:id="rId1" w:history="1">
      <w:r w:rsidRPr="00C74312">
        <w:rPr>
          <w:rStyle w:val="Hyperlink"/>
          <w:bCs/>
          <w:sz w:val="18"/>
          <w:szCs w:val="18"/>
          <w:u w:val="none"/>
        </w:rPr>
        <w:t>Disclaimer - International Collaboration on Cancer Reporting (iccr-cancer.org)</w:t>
      </w:r>
    </w:hyperlink>
  </w:p>
  <w:p w14:paraId="7777B6C9" w14:textId="2CBAD6BD" w:rsidR="00C6343F" w:rsidRPr="00C74312" w:rsidRDefault="00C74312" w:rsidP="00C74312">
    <w:pPr>
      <w:pStyle w:val="Footer"/>
      <w:spacing w:before="80"/>
      <w:rPr>
        <w:bCs/>
        <w:sz w:val="18"/>
        <w:szCs w:val="18"/>
      </w:rPr>
    </w:pPr>
    <w:r>
      <w:rPr>
        <w:bCs/>
        <w:sz w:val="18"/>
        <w:szCs w:val="18"/>
      </w:rPr>
      <w:t xml:space="preserve">   </w:t>
    </w:r>
    <w:r w:rsidR="00C6343F" w:rsidRPr="00C74312">
      <w:rPr>
        <w:bCs/>
        <w:sz w:val="18"/>
        <w:szCs w:val="18"/>
      </w:rPr>
      <w:t xml:space="preserve">Version </w:t>
    </w:r>
    <w:r w:rsidR="001D05AF">
      <w:rPr>
        <w:bCs/>
        <w:sz w:val="18"/>
        <w:szCs w:val="18"/>
      </w:rPr>
      <w:t>2</w:t>
    </w:r>
    <w:r w:rsidR="00F37D2F">
      <w:rPr>
        <w:bCs/>
        <w:sz w:val="18"/>
        <w:szCs w:val="18"/>
      </w:rPr>
      <w:t>.</w:t>
    </w:r>
    <w:r w:rsidR="00805377">
      <w:rPr>
        <w:bCs/>
        <w:sz w:val="18"/>
        <w:szCs w:val="18"/>
      </w:rPr>
      <w:t>0</w:t>
    </w:r>
    <w:r w:rsidR="00C6343F" w:rsidRPr="00C74312">
      <w:rPr>
        <w:bCs/>
        <w:sz w:val="18"/>
        <w:szCs w:val="18"/>
      </w:rPr>
      <w:t xml:space="preserve"> published </w:t>
    </w:r>
    <w:r w:rsidR="00292E82">
      <w:rPr>
        <w:bCs/>
        <w:sz w:val="18"/>
        <w:szCs w:val="18"/>
      </w:rPr>
      <w:t>July 2024</w:t>
    </w:r>
    <w:r w:rsidR="00C6343F" w:rsidRPr="00C74312">
      <w:rPr>
        <w:bCs/>
        <w:sz w:val="18"/>
        <w:szCs w:val="18"/>
      </w:rPr>
      <w:t xml:space="preserve">                                                                                     </w:t>
    </w:r>
    <w:r>
      <w:rPr>
        <w:bCs/>
        <w:sz w:val="18"/>
        <w:szCs w:val="18"/>
      </w:rPr>
      <w:t xml:space="preserve">  </w:t>
    </w:r>
    <w:r w:rsidR="00F76999">
      <w:rPr>
        <w:bCs/>
        <w:sz w:val="18"/>
        <w:szCs w:val="18"/>
      </w:rPr>
      <w:t xml:space="preserve">      </w:t>
    </w:r>
    <w:r w:rsidR="00292E82">
      <w:rPr>
        <w:bCs/>
        <w:sz w:val="18"/>
        <w:szCs w:val="18"/>
      </w:rPr>
      <w:t xml:space="preserve">             </w:t>
    </w:r>
    <w:r w:rsidR="00C6343F" w:rsidRPr="00C74312">
      <w:rPr>
        <w:bCs/>
        <w:sz w:val="18"/>
        <w:szCs w:val="18"/>
      </w:rPr>
      <w:t xml:space="preserve">ISBN: </w:t>
    </w:r>
    <w:r w:rsidR="00E73E0B" w:rsidRPr="00E73E0B">
      <w:rPr>
        <w:bCs/>
        <w:sz w:val="18"/>
        <w:szCs w:val="18"/>
      </w:rPr>
      <w:t>978-1-922324-48-1</w:t>
    </w:r>
    <w:r w:rsidR="00E73E0B">
      <w:rPr>
        <w:bCs/>
        <w:sz w:val="18"/>
        <w:szCs w:val="18"/>
      </w:rPr>
      <w:t xml:space="preserve">                                                                                                                                         </w:t>
    </w:r>
    <w:r w:rsidR="00F151BA" w:rsidRPr="00C74312">
      <w:rPr>
        <w:bCs/>
        <w:sz w:val="18"/>
        <w:szCs w:val="18"/>
      </w:rPr>
      <w:t xml:space="preserve">Page </w:t>
    </w:r>
    <w:r w:rsidR="00F151BA" w:rsidRPr="00C74312">
      <w:rPr>
        <w:bCs/>
        <w:sz w:val="18"/>
        <w:szCs w:val="18"/>
      </w:rPr>
      <w:fldChar w:fldCharType="begin"/>
    </w:r>
    <w:r w:rsidR="00F151BA" w:rsidRPr="00C74312">
      <w:rPr>
        <w:bCs/>
        <w:sz w:val="18"/>
        <w:szCs w:val="18"/>
      </w:rPr>
      <w:instrText xml:space="preserve"> PAGE  \* Arabic  \* MERGEFORMAT </w:instrText>
    </w:r>
    <w:r w:rsidR="00F151BA" w:rsidRPr="00C74312">
      <w:rPr>
        <w:bCs/>
        <w:sz w:val="18"/>
        <w:szCs w:val="18"/>
      </w:rPr>
      <w:fldChar w:fldCharType="separate"/>
    </w:r>
    <w:r w:rsidR="00F151BA" w:rsidRPr="00C74312">
      <w:rPr>
        <w:bCs/>
        <w:noProof/>
        <w:sz w:val="18"/>
        <w:szCs w:val="18"/>
      </w:rPr>
      <w:t>1</w:t>
    </w:r>
    <w:r w:rsidR="00F151BA" w:rsidRPr="00C74312">
      <w:rPr>
        <w:bCs/>
        <w:sz w:val="18"/>
        <w:szCs w:val="18"/>
      </w:rPr>
      <w:fldChar w:fldCharType="end"/>
    </w:r>
    <w:r w:rsidR="00F151BA" w:rsidRPr="00C74312">
      <w:rPr>
        <w:bCs/>
        <w:sz w:val="18"/>
        <w:szCs w:val="18"/>
      </w:rPr>
      <w:t xml:space="preserve"> of </w:t>
    </w:r>
    <w:r w:rsidR="00F151BA" w:rsidRPr="00C74312">
      <w:rPr>
        <w:bCs/>
        <w:sz w:val="18"/>
        <w:szCs w:val="18"/>
      </w:rPr>
      <w:fldChar w:fldCharType="begin"/>
    </w:r>
    <w:r w:rsidR="00F151BA" w:rsidRPr="00C74312">
      <w:rPr>
        <w:bCs/>
        <w:sz w:val="18"/>
        <w:szCs w:val="18"/>
      </w:rPr>
      <w:instrText xml:space="preserve"> NUMPAGES  \* Arabic  \* MERGEFORMAT </w:instrText>
    </w:r>
    <w:r w:rsidR="00F151BA" w:rsidRPr="00C74312">
      <w:rPr>
        <w:bCs/>
        <w:sz w:val="18"/>
        <w:szCs w:val="18"/>
      </w:rPr>
      <w:fldChar w:fldCharType="separate"/>
    </w:r>
    <w:r w:rsidR="00F151BA" w:rsidRPr="00C74312">
      <w:rPr>
        <w:bCs/>
        <w:noProof/>
        <w:sz w:val="18"/>
        <w:szCs w:val="18"/>
      </w:rPr>
      <w:t>2</w:t>
    </w:r>
    <w:r w:rsidR="00F151BA" w:rsidRPr="00C74312">
      <w:rPr>
        <w:bCs/>
        <w:sz w:val="18"/>
        <w:szCs w:val="18"/>
      </w:rPr>
      <w:fldChar w:fldCharType="end"/>
    </w:r>
  </w:p>
  <w:p w14:paraId="3CC226A0" w14:textId="4C4E459D" w:rsidR="006406A7" w:rsidRPr="00C74312" w:rsidRDefault="00C6343F" w:rsidP="00C6343F">
    <w:pPr>
      <w:pStyle w:val="Footer"/>
      <w:spacing w:before="80"/>
      <w:jc w:val="center"/>
      <w:rPr>
        <w:bCs/>
        <w:sz w:val="18"/>
        <w:szCs w:val="18"/>
      </w:rPr>
    </w:pPr>
    <w:r w:rsidRPr="00C74312">
      <w:rPr>
        <w:bCs/>
        <w:sz w:val="18"/>
        <w:szCs w:val="18"/>
      </w:rPr>
      <w:t>© 202</w:t>
    </w:r>
    <w:r w:rsidR="00256420">
      <w:rPr>
        <w:bCs/>
        <w:sz w:val="18"/>
        <w:szCs w:val="18"/>
      </w:rPr>
      <w:t>4</w:t>
    </w:r>
    <w:r w:rsidRPr="00C74312">
      <w:rPr>
        <w:bCs/>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0EE8CE" w14:textId="77777777" w:rsidR="00B70A47" w:rsidRDefault="00B70A47" w:rsidP="008F654B">
      <w:pPr>
        <w:spacing w:after="0" w:line="240" w:lineRule="auto"/>
      </w:pPr>
      <w:r>
        <w:separator/>
      </w:r>
    </w:p>
  </w:footnote>
  <w:footnote w:type="continuationSeparator" w:id="0">
    <w:p w14:paraId="5BD81F05" w14:textId="77777777" w:rsidR="00B70A47" w:rsidRDefault="00B70A47"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8528D2"/>
    <w:multiLevelType w:val="hybridMultilevel"/>
    <w:tmpl w:val="50449BE2"/>
    <w:lvl w:ilvl="0" w:tplc="D32E1FDE">
      <w:start w:val="1"/>
      <w:numFmt w:val="bullet"/>
      <w:lvlText w:val="□"/>
      <w:lvlJc w:val="left"/>
      <w:pPr>
        <w:ind w:left="1011"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731" w:hanging="360"/>
      </w:pPr>
      <w:rPr>
        <w:rFonts w:ascii="Courier New" w:hAnsi="Courier New" w:cs="Courier New" w:hint="default"/>
      </w:rPr>
    </w:lvl>
    <w:lvl w:ilvl="2" w:tplc="0C090005" w:tentative="1">
      <w:start w:val="1"/>
      <w:numFmt w:val="bullet"/>
      <w:lvlText w:val=""/>
      <w:lvlJc w:val="left"/>
      <w:pPr>
        <w:ind w:left="2451" w:hanging="360"/>
      </w:pPr>
      <w:rPr>
        <w:rFonts w:ascii="Wingdings" w:hAnsi="Wingdings" w:hint="default"/>
      </w:rPr>
    </w:lvl>
    <w:lvl w:ilvl="3" w:tplc="0C090001" w:tentative="1">
      <w:start w:val="1"/>
      <w:numFmt w:val="bullet"/>
      <w:lvlText w:val=""/>
      <w:lvlJc w:val="left"/>
      <w:pPr>
        <w:ind w:left="3171" w:hanging="360"/>
      </w:pPr>
      <w:rPr>
        <w:rFonts w:ascii="Symbol" w:hAnsi="Symbol" w:hint="default"/>
      </w:rPr>
    </w:lvl>
    <w:lvl w:ilvl="4" w:tplc="0C090003" w:tentative="1">
      <w:start w:val="1"/>
      <w:numFmt w:val="bullet"/>
      <w:lvlText w:val="o"/>
      <w:lvlJc w:val="left"/>
      <w:pPr>
        <w:ind w:left="3891" w:hanging="360"/>
      </w:pPr>
      <w:rPr>
        <w:rFonts w:ascii="Courier New" w:hAnsi="Courier New" w:cs="Courier New" w:hint="default"/>
      </w:rPr>
    </w:lvl>
    <w:lvl w:ilvl="5" w:tplc="0C090005" w:tentative="1">
      <w:start w:val="1"/>
      <w:numFmt w:val="bullet"/>
      <w:lvlText w:val=""/>
      <w:lvlJc w:val="left"/>
      <w:pPr>
        <w:ind w:left="4611" w:hanging="360"/>
      </w:pPr>
      <w:rPr>
        <w:rFonts w:ascii="Wingdings" w:hAnsi="Wingdings" w:hint="default"/>
      </w:rPr>
    </w:lvl>
    <w:lvl w:ilvl="6" w:tplc="0C090001" w:tentative="1">
      <w:start w:val="1"/>
      <w:numFmt w:val="bullet"/>
      <w:lvlText w:val=""/>
      <w:lvlJc w:val="left"/>
      <w:pPr>
        <w:ind w:left="5331" w:hanging="360"/>
      </w:pPr>
      <w:rPr>
        <w:rFonts w:ascii="Symbol" w:hAnsi="Symbol" w:hint="default"/>
      </w:rPr>
    </w:lvl>
    <w:lvl w:ilvl="7" w:tplc="0C090003" w:tentative="1">
      <w:start w:val="1"/>
      <w:numFmt w:val="bullet"/>
      <w:lvlText w:val="o"/>
      <w:lvlJc w:val="left"/>
      <w:pPr>
        <w:ind w:left="6051" w:hanging="360"/>
      </w:pPr>
      <w:rPr>
        <w:rFonts w:ascii="Courier New" w:hAnsi="Courier New" w:cs="Courier New" w:hint="default"/>
      </w:rPr>
    </w:lvl>
    <w:lvl w:ilvl="8" w:tplc="0C090005" w:tentative="1">
      <w:start w:val="1"/>
      <w:numFmt w:val="bullet"/>
      <w:lvlText w:val=""/>
      <w:lvlJc w:val="left"/>
      <w:pPr>
        <w:ind w:left="6771" w:hanging="360"/>
      </w:pPr>
      <w:rPr>
        <w:rFonts w:ascii="Wingdings" w:hAnsi="Wingdings" w:hint="default"/>
      </w:rPr>
    </w:lvl>
  </w:abstractNum>
  <w:abstractNum w:abstractNumId="2" w15:restartNumberingAfterBreak="0">
    <w:nsid w:val="068D7C48"/>
    <w:multiLevelType w:val="hybridMultilevel"/>
    <w:tmpl w:val="EBE8C258"/>
    <w:lvl w:ilvl="0" w:tplc="64E631D6">
      <w:start w:val="1"/>
      <w:numFmt w:val="bullet"/>
      <w:lvlText w:val="□"/>
      <w:lvlJc w:val="left"/>
      <w:pPr>
        <w:ind w:left="720" w:hanging="360"/>
      </w:pPr>
      <w:rPr>
        <w:rFonts w:asciiTheme="minorHAnsi" w:hAnsiTheme="minorHAnsi" w:hint="default"/>
        <w:color w:val="auto"/>
        <w:sz w:val="16"/>
        <w:szCs w:val="16"/>
        <w14:textOutline w14:w="1270" w14:cap="rnd" w14:cmpd="sng" w14:algn="ctr">
          <w14:solidFill>
            <w14:srgbClr w14:val="000000"/>
          </w14:solidFill>
          <w14:prstDash w14:val="solid"/>
          <w14:bevel/>
        </w14:textOut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96607B"/>
    <w:multiLevelType w:val="hybridMultilevel"/>
    <w:tmpl w:val="45925AA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4532E3"/>
    <w:multiLevelType w:val="hybridMultilevel"/>
    <w:tmpl w:val="6442D7B4"/>
    <w:lvl w:ilvl="0" w:tplc="A0BE0FA2">
      <w:start w:val="1"/>
      <w:numFmt w:val="bullet"/>
      <w:lvlText w:val="□"/>
      <w:lvlJc w:val="left"/>
      <w:pPr>
        <w:ind w:left="900" w:hanging="360"/>
      </w:pPr>
      <w:rPr>
        <w:rFonts w:asciiTheme="minorHAnsi" w:hAnsiTheme="minorHAnsi" w:hint="default"/>
        <w:color w:val="808080" w:themeColor="background1" w:themeShade="80"/>
        <w:sz w:val="16"/>
        <w:szCs w:val="16"/>
      </w:rPr>
    </w:lvl>
    <w:lvl w:ilvl="1" w:tplc="FFFFFFFF" w:tentative="1">
      <w:start w:val="1"/>
      <w:numFmt w:val="bullet"/>
      <w:lvlText w:val="o"/>
      <w:lvlJc w:val="left"/>
      <w:pPr>
        <w:ind w:left="1620" w:hanging="360"/>
      </w:pPr>
      <w:rPr>
        <w:rFonts w:ascii="Courier New" w:hAnsi="Courier New" w:cs="Courier New" w:hint="default"/>
      </w:rPr>
    </w:lvl>
    <w:lvl w:ilvl="2" w:tplc="FFFFFFFF" w:tentative="1">
      <w:start w:val="1"/>
      <w:numFmt w:val="bullet"/>
      <w:lvlText w:val=""/>
      <w:lvlJc w:val="left"/>
      <w:pPr>
        <w:ind w:left="2340" w:hanging="360"/>
      </w:pPr>
      <w:rPr>
        <w:rFonts w:ascii="Wingdings" w:hAnsi="Wingdings" w:hint="default"/>
      </w:rPr>
    </w:lvl>
    <w:lvl w:ilvl="3" w:tplc="FFFFFFFF" w:tentative="1">
      <w:start w:val="1"/>
      <w:numFmt w:val="bullet"/>
      <w:lvlText w:val=""/>
      <w:lvlJc w:val="left"/>
      <w:pPr>
        <w:ind w:left="3060" w:hanging="360"/>
      </w:pPr>
      <w:rPr>
        <w:rFonts w:ascii="Symbol" w:hAnsi="Symbol" w:hint="default"/>
      </w:rPr>
    </w:lvl>
    <w:lvl w:ilvl="4" w:tplc="FFFFFFFF" w:tentative="1">
      <w:start w:val="1"/>
      <w:numFmt w:val="bullet"/>
      <w:lvlText w:val="o"/>
      <w:lvlJc w:val="left"/>
      <w:pPr>
        <w:ind w:left="3780" w:hanging="360"/>
      </w:pPr>
      <w:rPr>
        <w:rFonts w:ascii="Courier New" w:hAnsi="Courier New" w:cs="Courier New" w:hint="default"/>
      </w:rPr>
    </w:lvl>
    <w:lvl w:ilvl="5" w:tplc="FFFFFFFF" w:tentative="1">
      <w:start w:val="1"/>
      <w:numFmt w:val="bullet"/>
      <w:lvlText w:val=""/>
      <w:lvlJc w:val="left"/>
      <w:pPr>
        <w:ind w:left="4500" w:hanging="360"/>
      </w:pPr>
      <w:rPr>
        <w:rFonts w:ascii="Wingdings" w:hAnsi="Wingdings" w:hint="default"/>
      </w:rPr>
    </w:lvl>
    <w:lvl w:ilvl="6" w:tplc="FFFFFFFF" w:tentative="1">
      <w:start w:val="1"/>
      <w:numFmt w:val="bullet"/>
      <w:lvlText w:val=""/>
      <w:lvlJc w:val="left"/>
      <w:pPr>
        <w:ind w:left="5220" w:hanging="360"/>
      </w:pPr>
      <w:rPr>
        <w:rFonts w:ascii="Symbol" w:hAnsi="Symbol" w:hint="default"/>
      </w:rPr>
    </w:lvl>
    <w:lvl w:ilvl="7" w:tplc="FFFFFFFF" w:tentative="1">
      <w:start w:val="1"/>
      <w:numFmt w:val="bullet"/>
      <w:lvlText w:val="o"/>
      <w:lvlJc w:val="left"/>
      <w:pPr>
        <w:ind w:left="5940" w:hanging="360"/>
      </w:pPr>
      <w:rPr>
        <w:rFonts w:ascii="Courier New" w:hAnsi="Courier New" w:cs="Courier New" w:hint="default"/>
      </w:rPr>
    </w:lvl>
    <w:lvl w:ilvl="8" w:tplc="FFFFFFFF" w:tentative="1">
      <w:start w:val="1"/>
      <w:numFmt w:val="bullet"/>
      <w:lvlText w:val=""/>
      <w:lvlJc w:val="left"/>
      <w:pPr>
        <w:ind w:left="6660" w:hanging="360"/>
      </w:pPr>
      <w:rPr>
        <w:rFonts w:ascii="Wingdings" w:hAnsi="Wingdings" w:hint="default"/>
      </w:rPr>
    </w:lvl>
  </w:abstractNum>
  <w:abstractNum w:abstractNumId="5"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10123413"/>
    <w:multiLevelType w:val="hybridMultilevel"/>
    <w:tmpl w:val="4DC4D616"/>
    <w:lvl w:ilvl="0" w:tplc="A5C89CD4">
      <w:start w:val="1"/>
      <w:numFmt w:val="bullet"/>
      <w:lvlText w:val="□"/>
      <w:lvlJc w:val="left"/>
      <w:pPr>
        <w:ind w:left="720" w:hanging="360"/>
      </w:pPr>
      <w:rPr>
        <w:rFonts w:asciiTheme="minorHAnsi" w:hAnsiTheme="minorHAnsi" w:hint="default"/>
        <w:color w:val="auto"/>
        <w:sz w:val="16"/>
        <w:szCs w:val="16"/>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2370387"/>
    <w:multiLevelType w:val="hybridMultilevel"/>
    <w:tmpl w:val="406CF356"/>
    <w:lvl w:ilvl="0" w:tplc="5E4E514C">
      <w:numFmt w:val="bullet"/>
      <w:lvlText w:val="-"/>
      <w:lvlJc w:val="left"/>
      <w:pPr>
        <w:ind w:left="720" w:hanging="360"/>
      </w:pPr>
      <w:rPr>
        <w:rFonts w:ascii="Calibri" w:eastAsiaTheme="minorHAnsi" w:hAnsi="Calibri" w:cs="CenturyGothic"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481284"/>
    <w:multiLevelType w:val="hybridMultilevel"/>
    <w:tmpl w:val="2110AB88"/>
    <w:lvl w:ilvl="0" w:tplc="C9A40DF8">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34274CC"/>
    <w:multiLevelType w:val="hybridMultilevel"/>
    <w:tmpl w:val="00E000D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50522E8"/>
    <w:multiLevelType w:val="hybridMultilevel"/>
    <w:tmpl w:val="BBD6B2F0"/>
    <w:lvl w:ilvl="0" w:tplc="3DB499A6">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82C0130"/>
    <w:multiLevelType w:val="hybridMultilevel"/>
    <w:tmpl w:val="DBD2CB4A"/>
    <w:lvl w:ilvl="0" w:tplc="93221AB6">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2" w15:restartNumberingAfterBreak="0">
    <w:nsid w:val="1AAF577D"/>
    <w:multiLevelType w:val="hybridMultilevel"/>
    <w:tmpl w:val="90E885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DC26171"/>
    <w:multiLevelType w:val="hybridMultilevel"/>
    <w:tmpl w:val="FA148FA6"/>
    <w:lvl w:ilvl="0" w:tplc="C9A40DF8">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3B1757E"/>
    <w:multiLevelType w:val="hybridMultilevel"/>
    <w:tmpl w:val="CB8A0DC8"/>
    <w:lvl w:ilvl="0" w:tplc="C42E9CD6">
      <w:start w:val="1"/>
      <w:numFmt w:val="bullet"/>
      <w:lvlText w:val="□"/>
      <w:lvlJc w:val="left"/>
      <w:pPr>
        <w:ind w:left="720" w:hanging="363"/>
      </w:pPr>
      <w:rPr>
        <w:rFonts w:ascii="Times New Roman" w:hAnsi="Times New Roman" w:cs="Times New Roman" w:hint="default"/>
        <w:b/>
        <w:bCs/>
        <w:color w:val="000000" w:themeColor="text1"/>
        <w:sz w:val="16"/>
        <w:szCs w:val="16"/>
        <w14:textOutline w14:w="1270" w14:cap="rnd" w14:cmpd="sng" w14:algn="ctr">
          <w14:solidFill>
            <w14:srgbClr w14:val="000000"/>
          </w14:solidFill>
          <w14:prstDash w14:val="solid"/>
          <w14:bevel/>
        </w14:textOutline>
      </w:rPr>
    </w:lvl>
    <w:lvl w:ilvl="1" w:tplc="0C090003">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5" w15:restartNumberingAfterBreak="0">
    <w:nsid w:val="2F6E4C1F"/>
    <w:multiLevelType w:val="hybridMultilevel"/>
    <w:tmpl w:val="2ED8693E"/>
    <w:lvl w:ilvl="0" w:tplc="CFB4BF94">
      <w:start w:val="1"/>
      <w:numFmt w:val="bullet"/>
      <w:lvlText w:val="□"/>
      <w:lvlJc w:val="left"/>
      <w:pPr>
        <w:ind w:left="720" w:hanging="360"/>
      </w:pPr>
      <w:rPr>
        <w:rFonts w:asciiTheme="minorHAnsi" w:hAnsiTheme="minorHAnsi" w:hint="default"/>
        <w:color w:val="auto"/>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333C40B4"/>
    <w:multiLevelType w:val="hybridMultilevel"/>
    <w:tmpl w:val="12A25396"/>
    <w:lvl w:ilvl="0" w:tplc="36A0EFB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4A72E8D"/>
    <w:multiLevelType w:val="hybridMultilevel"/>
    <w:tmpl w:val="5F908594"/>
    <w:lvl w:ilvl="0" w:tplc="155AA16E">
      <w:start w:val="1"/>
      <w:numFmt w:val="bullet"/>
      <w:lvlText w:val="o"/>
      <w:lvlJc w:val="left"/>
      <w:pPr>
        <w:ind w:left="720" w:hanging="360"/>
      </w:pPr>
      <w:rPr>
        <w:rFonts w:ascii="Courier New" w:hAnsi="Courier New" w:hint="default"/>
        <w:color w:val="A6A6A6" w:themeColor="background1" w:themeShade="A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54439F4"/>
    <w:multiLevelType w:val="hybridMultilevel"/>
    <w:tmpl w:val="5596CEFC"/>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00C556D"/>
    <w:multiLevelType w:val="hybridMultilevel"/>
    <w:tmpl w:val="6FBC034C"/>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5FA29C5"/>
    <w:multiLevelType w:val="hybridMultilevel"/>
    <w:tmpl w:val="63E6D312"/>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CB8382E"/>
    <w:multiLevelType w:val="hybridMultilevel"/>
    <w:tmpl w:val="8884AB94"/>
    <w:lvl w:ilvl="0" w:tplc="FD9CF07C">
      <w:start w:val="1"/>
      <w:numFmt w:val="bullet"/>
      <w:lvlText w:val="o"/>
      <w:lvlJc w:val="left"/>
      <w:pPr>
        <w:ind w:left="720"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C0C5787"/>
    <w:multiLevelType w:val="hybridMultilevel"/>
    <w:tmpl w:val="5DA027C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27D68BE"/>
    <w:multiLevelType w:val="hybridMultilevel"/>
    <w:tmpl w:val="6366C5F0"/>
    <w:lvl w:ilvl="0" w:tplc="21BEF01E">
      <w:start w:val="1"/>
      <w:numFmt w:val="bullet"/>
      <w:lvlText w:val="□"/>
      <w:lvlJc w:val="left"/>
      <w:pPr>
        <w:ind w:left="896" w:hanging="360"/>
      </w:pPr>
      <w:rPr>
        <w:rFonts w:asciiTheme="minorHAnsi" w:hAnsiTheme="minorHAnsi" w:hint="default"/>
        <w:color w:val="auto"/>
        <w:sz w:val="16"/>
        <w:szCs w:val="16"/>
        <w:vertAlign w:val="baseline"/>
      </w:rPr>
    </w:lvl>
    <w:lvl w:ilvl="1" w:tplc="FFFFFFFF" w:tentative="1">
      <w:start w:val="1"/>
      <w:numFmt w:val="bullet"/>
      <w:lvlText w:val="o"/>
      <w:lvlJc w:val="left"/>
      <w:pPr>
        <w:ind w:left="1616" w:hanging="360"/>
      </w:pPr>
      <w:rPr>
        <w:rFonts w:ascii="Courier New" w:hAnsi="Courier New" w:cs="Courier New" w:hint="default"/>
      </w:rPr>
    </w:lvl>
    <w:lvl w:ilvl="2" w:tplc="FFFFFFFF" w:tentative="1">
      <w:start w:val="1"/>
      <w:numFmt w:val="bullet"/>
      <w:lvlText w:val=""/>
      <w:lvlJc w:val="left"/>
      <w:pPr>
        <w:ind w:left="2336" w:hanging="360"/>
      </w:pPr>
      <w:rPr>
        <w:rFonts w:ascii="Wingdings" w:hAnsi="Wingdings" w:hint="default"/>
      </w:rPr>
    </w:lvl>
    <w:lvl w:ilvl="3" w:tplc="FFFFFFFF" w:tentative="1">
      <w:start w:val="1"/>
      <w:numFmt w:val="bullet"/>
      <w:lvlText w:val=""/>
      <w:lvlJc w:val="left"/>
      <w:pPr>
        <w:ind w:left="3056" w:hanging="360"/>
      </w:pPr>
      <w:rPr>
        <w:rFonts w:ascii="Symbol" w:hAnsi="Symbol" w:hint="default"/>
      </w:rPr>
    </w:lvl>
    <w:lvl w:ilvl="4" w:tplc="FFFFFFFF" w:tentative="1">
      <w:start w:val="1"/>
      <w:numFmt w:val="bullet"/>
      <w:lvlText w:val="o"/>
      <w:lvlJc w:val="left"/>
      <w:pPr>
        <w:ind w:left="3776" w:hanging="360"/>
      </w:pPr>
      <w:rPr>
        <w:rFonts w:ascii="Courier New" w:hAnsi="Courier New" w:cs="Courier New" w:hint="default"/>
      </w:rPr>
    </w:lvl>
    <w:lvl w:ilvl="5" w:tplc="FFFFFFFF" w:tentative="1">
      <w:start w:val="1"/>
      <w:numFmt w:val="bullet"/>
      <w:lvlText w:val=""/>
      <w:lvlJc w:val="left"/>
      <w:pPr>
        <w:ind w:left="4496" w:hanging="360"/>
      </w:pPr>
      <w:rPr>
        <w:rFonts w:ascii="Wingdings" w:hAnsi="Wingdings" w:hint="default"/>
      </w:rPr>
    </w:lvl>
    <w:lvl w:ilvl="6" w:tplc="FFFFFFFF" w:tentative="1">
      <w:start w:val="1"/>
      <w:numFmt w:val="bullet"/>
      <w:lvlText w:val=""/>
      <w:lvlJc w:val="left"/>
      <w:pPr>
        <w:ind w:left="5216" w:hanging="360"/>
      </w:pPr>
      <w:rPr>
        <w:rFonts w:ascii="Symbol" w:hAnsi="Symbol" w:hint="default"/>
      </w:rPr>
    </w:lvl>
    <w:lvl w:ilvl="7" w:tplc="FFFFFFFF" w:tentative="1">
      <w:start w:val="1"/>
      <w:numFmt w:val="bullet"/>
      <w:lvlText w:val="o"/>
      <w:lvlJc w:val="left"/>
      <w:pPr>
        <w:ind w:left="5936" w:hanging="360"/>
      </w:pPr>
      <w:rPr>
        <w:rFonts w:ascii="Courier New" w:hAnsi="Courier New" w:cs="Courier New" w:hint="default"/>
      </w:rPr>
    </w:lvl>
    <w:lvl w:ilvl="8" w:tplc="FFFFFFFF" w:tentative="1">
      <w:start w:val="1"/>
      <w:numFmt w:val="bullet"/>
      <w:lvlText w:val=""/>
      <w:lvlJc w:val="left"/>
      <w:pPr>
        <w:ind w:left="6656" w:hanging="360"/>
      </w:pPr>
      <w:rPr>
        <w:rFonts w:ascii="Wingdings" w:hAnsi="Wingdings" w:hint="default"/>
      </w:rPr>
    </w:lvl>
  </w:abstractNum>
  <w:abstractNum w:abstractNumId="24" w15:restartNumberingAfterBreak="0">
    <w:nsid w:val="75DF3CC3"/>
    <w:multiLevelType w:val="hybridMultilevel"/>
    <w:tmpl w:val="5260A3EA"/>
    <w:lvl w:ilvl="0" w:tplc="D32E1FDE">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D696782"/>
    <w:multiLevelType w:val="hybridMultilevel"/>
    <w:tmpl w:val="3BBE4ADE"/>
    <w:lvl w:ilvl="0" w:tplc="B4F6DF48">
      <w:start w:val="1"/>
      <w:numFmt w:val="bullet"/>
      <w:lvlText w:val="o"/>
      <w:lvlJc w:val="left"/>
      <w:pPr>
        <w:ind w:left="720" w:hanging="360"/>
      </w:pPr>
      <w:rPr>
        <w:rFonts w:ascii="Courier New" w:hAnsi="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76201296">
    <w:abstractNumId w:val="5"/>
  </w:num>
  <w:num w:numId="2" w16cid:durableId="1630549520">
    <w:abstractNumId w:val="9"/>
  </w:num>
  <w:num w:numId="3" w16cid:durableId="699939708">
    <w:abstractNumId w:val="14"/>
  </w:num>
  <w:num w:numId="4" w16cid:durableId="2123839222">
    <w:abstractNumId w:val="0"/>
  </w:num>
  <w:num w:numId="5" w16cid:durableId="525674951">
    <w:abstractNumId w:val="22"/>
  </w:num>
  <w:num w:numId="6" w16cid:durableId="595477563">
    <w:abstractNumId w:val="21"/>
  </w:num>
  <w:num w:numId="7" w16cid:durableId="1640645236">
    <w:abstractNumId w:val="19"/>
  </w:num>
  <w:num w:numId="8" w16cid:durableId="1591699021">
    <w:abstractNumId w:val="6"/>
  </w:num>
  <w:num w:numId="9" w16cid:durableId="1081297839">
    <w:abstractNumId w:val="16"/>
  </w:num>
  <w:num w:numId="10" w16cid:durableId="370807082">
    <w:abstractNumId w:val="18"/>
  </w:num>
  <w:num w:numId="11" w16cid:durableId="225143752">
    <w:abstractNumId w:val="15"/>
  </w:num>
  <w:num w:numId="12" w16cid:durableId="306588364">
    <w:abstractNumId w:val="3"/>
  </w:num>
  <w:num w:numId="13" w16cid:durableId="466122536">
    <w:abstractNumId w:val="23"/>
  </w:num>
  <w:num w:numId="14" w16cid:durableId="2127651344">
    <w:abstractNumId w:val="20"/>
  </w:num>
  <w:num w:numId="15" w16cid:durableId="668405253">
    <w:abstractNumId w:val="11"/>
  </w:num>
  <w:num w:numId="16" w16cid:durableId="1753550062">
    <w:abstractNumId w:val="4"/>
  </w:num>
  <w:num w:numId="17" w16cid:durableId="1886913088">
    <w:abstractNumId w:val="2"/>
  </w:num>
  <w:num w:numId="18" w16cid:durableId="578056724">
    <w:abstractNumId w:val="12"/>
  </w:num>
  <w:num w:numId="19" w16cid:durableId="1908494134">
    <w:abstractNumId w:val="25"/>
  </w:num>
  <w:num w:numId="20" w16cid:durableId="1440367773">
    <w:abstractNumId w:val="24"/>
  </w:num>
  <w:num w:numId="21" w16cid:durableId="511336474">
    <w:abstractNumId w:val="1"/>
  </w:num>
  <w:num w:numId="22" w16cid:durableId="1804615781">
    <w:abstractNumId w:val="10"/>
  </w:num>
  <w:num w:numId="23" w16cid:durableId="1351758572">
    <w:abstractNumId w:val="17"/>
  </w:num>
  <w:num w:numId="24" w16cid:durableId="155801616">
    <w:abstractNumId w:val="13"/>
  </w:num>
  <w:num w:numId="25" w16cid:durableId="292366588">
    <w:abstractNumId w:val="7"/>
  </w:num>
  <w:num w:numId="26" w16cid:durableId="605581393">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8C8"/>
    <w:rsid w:val="0000130E"/>
    <w:rsid w:val="00001455"/>
    <w:rsid w:val="00001C40"/>
    <w:rsid w:val="0000265A"/>
    <w:rsid w:val="000026C0"/>
    <w:rsid w:val="0000328E"/>
    <w:rsid w:val="0000343A"/>
    <w:rsid w:val="0000359B"/>
    <w:rsid w:val="000048AB"/>
    <w:rsid w:val="00005B25"/>
    <w:rsid w:val="00005CBE"/>
    <w:rsid w:val="00005E7C"/>
    <w:rsid w:val="00005FB8"/>
    <w:rsid w:val="0000700C"/>
    <w:rsid w:val="0000735C"/>
    <w:rsid w:val="000079B9"/>
    <w:rsid w:val="00007EC1"/>
    <w:rsid w:val="00010AA7"/>
    <w:rsid w:val="00010BE8"/>
    <w:rsid w:val="000111E7"/>
    <w:rsid w:val="000113C7"/>
    <w:rsid w:val="0001145F"/>
    <w:rsid w:val="00012930"/>
    <w:rsid w:val="000131C2"/>
    <w:rsid w:val="0001322D"/>
    <w:rsid w:val="000135A4"/>
    <w:rsid w:val="0001366E"/>
    <w:rsid w:val="000142FE"/>
    <w:rsid w:val="00014333"/>
    <w:rsid w:val="0001454C"/>
    <w:rsid w:val="00014A87"/>
    <w:rsid w:val="00014EB7"/>
    <w:rsid w:val="000174AA"/>
    <w:rsid w:val="00017918"/>
    <w:rsid w:val="00017C32"/>
    <w:rsid w:val="000202F0"/>
    <w:rsid w:val="00020B27"/>
    <w:rsid w:val="00021177"/>
    <w:rsid w:val="00021579"/>
    <w:rsid w:val="000215E1"/>
    <w:rsid w:val="000223AE"/>
    <w:rsid w:val="00022C46"/>
    <w:rsid w:val="000232C0"/>
    <w:rsid w:val="00023666"/>
    <w:rsid w:val="000244DF"/>
    <w:rsid w:val="000249F1"/>
    <w:rsid w:val="00024D6B"/>
    <w:rsid w:val="00024E26"/>
    <w:rsid w:val="00025463"/>
    <w:rsid w:val="00025B59"/>
    <w:rsid w:val="00025C75"/>
    <w:rsid w:val="000264A2"/>
    <w:rsid w:val="00026BA7"/>
    <w:rsid w:val="00026CFE"/>
    <w:rsid w:val="00027102"/>
    <w:rsid w:val="00027A53"/>
    <w:rsid w:val="00027E5D"/>
    <w:rsid w:val="00030411"/>
    <w:rsid w:val="00030538"/>
    <w:rsid w:val="0003054C"/>
    <w:rsid w:val="00030A19"/>
    <w:rsid w:val="00031130"/>
    <w:rsid w:val="00031D45"/>
    <w:rsid w:val="0003292D"/>
    <w:rsid w:val="0003322B"/>
    <w:rsid w:val="000337CB"/>
    <w:rsid w:val="000349F7"/>
    <w:rsid w:val="000357ED"/>
    <w:rsid w:val="00035F42"/>
    <w:rsid w:val="00036538"/>
    <w:rsid w:val="00036B73"/>
    <w:rsid w:val="000374BB"/>
    <w:rsid w:val="000376FE"/>
    <w:rsid w:val="00037E75"/>
    <w:rsid w:val="0004026D"/>
    <w:rsid w:val="000413E0"/>
    <w:rsid w:val="000419BB"/>
    <w:rsid w:val="00041AB9"/>
    <w:rsid w:val="00041BCD"/>
    <w:rsid w:val="00041E50"/>
    <w:rsid w:val="0004226A"/>
    <w:rsid w:val="0004447E"/>
    <w:rsid w:val="000447BC"/>
    <w:rsid w:val="0004549F"/>
    <w:rsid w:val="00046856"/>
    <w:rsid w:val="000473C6"/>
    <w:rsid w:val="00047CD9"/>
    <w:rsid w:val="000507DE"/>
    <w:rsid w:val="00051012"/>
    <w:rsid w:val="00051577"/>
    <w:rsid w:val="00051D5A"/>
    <w:rsid w:val="00052DC3"/>
    <w:rsid w:val="000553DF"/>
    <w:rsid w:val="00055766"/>
    <w:rsid w:val="00060FBD"/>
    <w:rsid w:val="00061AFD"/>
    <w:rsid w:val="00062234"/>
    <w:rsid w:val="0006280F"/>
    <w:rsid w:val="00063C97"/>
    <w:rsid w:val="00063EEF"/>
    <w:rsid w:val="00064112"/>
    <w:rsid w:val="00064294"/>
    <w:rsid w:val="00064668"/>
    <w:rsid w:val="00064725"/>
    <w:rsid w:val="00065F6E"/>
    <w:rsid w:val="000662D6"/>
    <w:rsid w:val="0006648D"/>
    <w:rsid w:val="0006677F"/>
    <w:rsid w:val="00066B67"/>
    <w:rsid w:val="00067CA6"/>
    <w:rsid w:val="00067E8E"/>
    <w:rsid w:val="0007011F"/>
    <w:rsid w:val="00070676"/>
    <w:rsid w:val="0007099F"/>
    <w:rsid w:val="000711E1"/>
    <w:rsid w:val="00071236"/>
    <w:rsid w:val="000729EC"/>
    <w:rsid w:val="00072B4C"/>
    <w:rsid w:val="00074497"/>
    <w:rsid w:val="0007567C"/>
    <w:rsid w:val="000757B3"/>
    <w:rsid w:val="00076198"/>
    <w:rsid w:val="00076F85"/>
    <w:rsid w:val="000770EE"/>
    <w:rsid w:val="000773FE"/>
    <w:rsid w:val="00077581"/>
    <w:rsid w:val="00077916"/>
    <w:rsid w:val="0008000C"/>
    <w:rsid w:val="00080748"/>
    <w:rsid w:val="00081CE3"/>
    <w:rsid w:val="00082A35"/>
    <w:rsid w:val="00082B7F"/>
    <w:rsid w:val="000836C0"/>
    <w:rsid w:val="00084D63"/>
    <w:rsid w:val="00085879"/>
    <w:rsid w:val="00085A8D"/>
    <w:rsid w:val="00086AEF"/>
    <w:rsid w:val="00086DA9"/>
    <w:rsid w:val="00090387"/>
    <w:rsid w:val="0009066A"/>
    <w:rsid w:val="0009140E"/>
    <w:rsid w:val="00091D27"/>
    <w:rsid w:val="00092151"/>
    <w:rsid w:val="00092589"/>
    <w:rsid w:val="000926C6"/>
    <w:rsid w:val="000928B6"/>
    <w:rsid w:val="00092AA2"/>
    <w:rsid w:val="00093288"/>
    <w:rsid w:val="000936E1"/>
    <w:rsid w:val="00093BDC"/>
    <w:rsid w:val="0009488C"/>
    <w:rsid w:val="00094A81"/>
    <w:rsid w:val="000951BC"/>
    <w:rsid w:val="000957DD"/>
    <w:rsid w:val="00095C8A"/>
    <w:rsid w:val="00096082"/>
    <w:rsid w:val="0009642C"/>
    <w:rsid w:val="000966EB"/>
    <w:rsid w:val="000978E7"/>
    <w:rsid w:val="00097D7F"/>
    <w:rsid w:val="000A0D7E"/>
    <w:rsid w:val="000A109D"/>
    <w:rsid w:val="000A22C6"/>
    <w:rsid w:val="000A4004"/>
    <w:rsid w:val="000A4063"/>
    <w:rsid w:val="000A4190"/>
    <w:rsid w:val="000A436D"/>
    <w:rsid w:val="000A5F99"/>
    <w:rsid w:val="000A6322"/>
    <w:rsid w:val="000A66C3"/>
    <w:rsid w:val="000A6CBE"/>
    <w:rsid w:val="000A6CC3"/>
    <w:rsid w:val="000A70C0"/>
    <w:rsid w:val="000A76F5"/>
    <w:rsid w:val="000A7AE6"/>
    <w:rsid w:val="000B01AA"/>
    <w:rsid w:val="000B054A"/>
    <w:rsid w:val="000B414D"/>
    <w:rsid w:val="000B4373"/>
    <w:rsid w:val="000B4758"/>
    <w:rsid w:val="000B4864"/>
    <w:rsid w:val="000B5AE5"/>
    <w:rsid w:val="000B5E76"/>
    <w:rsid w:val="000B68A5"/>
    <w:rsid w:val="000B70C1"/>
    <w:rsid w:val="000C0791"/>
    <w:rsid w:val="000C0A10"/>
    <w:rsid w:val="000C0DF8"/>
    <w:rsid w:val="000C22A1"/>
    <w:rsid w:val="000C27B1"/>
    <w:rsid w:val="000C36B0"/>
    <w:rsid w:val="000C526D"/>
    <w:rsid w:val="000C534E"/>
    <w:rsid w:val="000C6041"/>
    <w:rsid w:val="000C6E5B"/>
    <w:rsid w:val="000C749C"/>
    <w:rsid w:val="000C7732"/>
    <w:rsid w:val="000D1D3D"/>
    <w:rsid w:val="000D1FCE"/>
    <w:rsid w:val="000D282A"/>
    <w:rsid w:val="000D2DE7"/>
    <w:rsid w:val="000D37FF"/>
    <w:rsid w:val="000D3AA0"/>
    <w:rsid w:val="000D4725"/>
    <w:rsid w:val="000D4C8A"/>
    <w:rsid w:val="000D5514"/>
    <w:rsid w:val="000D5F2C"/>
    <w:rsid w:val="000D6631"/>
    <w:rsid w:val="000E0FA7"/>
    <w:rsid w:val="000E13BD"/>
    <w:rsid w:val="000E1A99"/>
    <w:rsid w:val="000E1F6C"/>
    <w:rsid w:val="000E2622"/>
    <w:rsid w:val="000E4818"/>
    <w:rsid w:val="000E4AA3"/>
    <w:rsid w:val="000E5989"/>
    <w:rsid w:val="000E7194"/>
    <w:rsid w:val="000F0AD2"/>
    <w:rsid w:val="000F19E2"/>
    <w:rsid w:val="000F322A"/>
    <w:rsid w:val="000F32A2"/>
    <w:rsid w:val="000F3470"/>
    <w:rsid w:val="000F363A"/>
    <w:rsid w:val="000F3748"/>
    <w:rsid w:val="000F469A"/>
    <w:rsid w:val="000F5000"/>
    <w:rsid w:val="000F5151"/>
    <w:rsid w:val="000F6229"/>
    <w:rsid w:val="000F673C"/>
    <w:rsid w:val="000F7678"/>
    <w:rsid w:val="000F76F5"/>
    <w:rsid w:val="001004B1"/>
    <w:rsid w:val="00100632"/>
    <w:rsid w:val="00100983"/>
    <w:rsid w:val="001039D6"/>
    <w:rsid w:val="00103B64"/>
    <w:rsid w:val="00103E62"/>
    <w:rsid w:val="00104925"/>
    <w:rsid w:val="00104A76"/>
    <w:rsid w:val="001051DC"/>
    <w:rsid w:val="001055B6"/>
    <w:rsid w:val="00105889"/>
    <w:rsid w:val="001058FF"/>
    <w:rsid w:val="00106638"/>
    <w:rsid w:val="00106A56"/>
    <w:rsid w:val="00106E05"/>
    <w:rsid w:val="00106FC6"/>
    <w:rsid w:val="00107DB7"/>
    <w:rsid w:val="00107E15"/>
    <w:rsid w:val="00110049"/>
    <w:rsid w:val="001100A1"/>
    <w:rsid w:val="001108D7"/>
    <w:rsid w:val="00110A58"/>
    <w:rsid w:val="00110D59"/>
    <w:rsid w:val="00111BEF"/>
    <w:rsid w:val="0011258A"/>
    <w:rsid w:val="00112C52"/>
    <w:rsid w:val="0011314F"/>
    <w:rsid w:val="00113190"/>
    <w:rsid w:val="001132E0"/>
    <w:rsid w:val="0011558A"/>
    <w:rsid w:val="00115867"/>
    <w:rsid w:val="001159DF"/>
    <w:rsid w:val="00115B7A"/>
    <w:rsid w:val="00115C73"/>
    <w:rsid w:val="0011697B"/>
    <w:rsid w:val="00116BBC"/>
    <w:rsid w:val="001172FB"/>
    <w:rsid w:val="00117595"/>
    <w:rsid w:val="00120311"/>
    <w:rsid w:val="00120C30"/>
    <w:rsid w:val="00120D96"/>
    <w:rsid w:val="00121455"/>
    <w:rsid w:val="00121B29"/>
    <w:rsid w:val="00121CB7"/>
    <w:rsid w:val="00122152"/>
    <w:rsid w:val="00122281"/>
    <w:rsid w:val="00122C66"/>
    <w:rsid w:val="00123690"/>
    <w:rsid w:val="00124521"/>
    <w:rsid w:val="00124FED"/>
    <w:rsid w:val="0012610A"/>
    <w:rsid w:val="00126330"/>
    <w:rsid w:val="001265F1"/>
    <w:rsid w:val="00126F66"/>
    <w:rsid w:val="00130143"/>
    <w:rsid w:val="0013082A"/>
    <w:rsid w:val="00132783"/>
    <w:rsid w:val="001342D0"/>
    <w:rsid w:val="00134A39"/>
    <w:rsid w:val="00134BFC"/>
    <w:rsid w:val="001355C5"/>
    <w:rsid w:val="001359D5"/>
    <w:rsid w:val="00135C35"/>
    <w:rsid w:val="00137F74"/>
    <w:rsid w:val="001403F9"/>
    <w:rsid w:val="0014060C"/>
    <w:rsid w:val="0014063E"/>
    <w:rsid w:val="001407C7"/>
    <w:rsid w:val="00140AC0"/>
    <w:rsid w:val="00140DD1"/>
    <w:rsid w:val="00141538"/>
    <w:rsid w:val="00141BA6"/>
    <w:rsid w:val="00141F06"/>
    <w:rsid w:val="00143096"/>
    <w:rsid w:val="001431B0"/>
    <w:rsid w:val="001433AE"/>
    <w:rsid w:val="00143FEE"/>
    <w:rsid w:val="00144110"/>
    <w:rsid w:val="00144D19"/>
    <w:rsid w:val="00144FC3"/>
    <w:rsid w:val="0014598A"/>
    <w:rsid w:val="00145C69"/>
    <w:rsid w:val="001469C0"/>
    <w:rsid w:val="00146B4E"/>
    <w:rsid w:val="00146DB4"/>
    <w:rsid w:val="00147773"/>
    <w:rsid w:val="00150B89"/>
    <w:rsid w:val="00150DE3"/>
    <w:rsid w:val="001512F5"/>
    <w:rsid w:val="00151322"/>
    <w:rsid w:val="001515BF"/>
    <w:rsid w:val="00151B2E"/>
    <w:rsid w:val="0015201E"/>
    <w:rsid w:val="00152879"/>
    <w:rsid w:val="00153491"/>
    <w:rsid w:val="00153CFA"/>
    <w:rsid w:val="001540B6"/>
    <w:rsid w:val="00154A1E"/>
    <w:rsid w:val="00154D41"/>
    <w:rsid w:val="00154DD4"/>
    <w:rsid w:val="001550C5"/>
    <w:rsid w:val="00155300"/>
    <w:rsid w:val="00156272"/>
    <w:rsid w:val="00156503"/>
    <w:rsid w:val="0015684D"/>
    <w:rsid w:val="00156B86"/>
    <w:rsid w:val="00157328"/>
    <w:rsid w:val="00157CB1"/>
    <w:rsid w:val="00157E05"/>
    <w:rsid w:val="001606E7"/>
    <w:rsid w:val="00160820"/>
    <w:rsid w:val="001618C1"/>
    <w:rsid w:val="00161F4F"/>
    <w:rsid w:val="001628EF"/>
    <w:rsid w:val="00162911"/>
    <w:rsid w:val="00164470"/>
    <w:rsid w:val="00165739"/>
    <w:rsid w:val="001657BD"/>
    <w:rsid w:val="001659C7"/>
    <w:rsid w:val="0016688D"/>
    <w:rsid w:val="00166CEF"/>
    <w:rsid w:val="00166DBB"/>
    <w:rsid w:val="0016712F"/>
    <w:rsid w:val="00167B9D"/>
    <w:rsid w:val="001703CC"/>
    <w:rsid w:val="00170956"/>
    <w:rsid w:val="0017095B"/>
    <w:rsid w:val="00170B14"/>
    <w:rsid w:val="001713C1"/>
    <w:rsid w:val="00172891"/>
    <w:rsid w:val="00173973"/>
    <w:rsid w:val="00174250"/>
    <w:rsid w:val="001743BA"/>
    <w:rsid w:val="001749E2"/>
    <w:rsid w:val="00174D80"/>
    <w:rsid w:val="00174EE8"/>
    <w:rsid w:val="0017541B"/>
    <w:rsid w:val="00175E07"/>
    <w:rsid w:val="00175F1E"/>
    <w:rsid w:val="00176123"/>
    <w:rsid w:val="001763B3"/>
    <w:rsid w:val="00176403"/>
    <w:rsid w:val="00176D6C"/>
    <w:rsid w:val="00176EA0"/>
    <w:rsid w:val="00177776"/>
    <w:rsid w:val="00177840"/>
    <w:rsid w:val="0018007E"/>
    <w:rsid w:val="00180A62"/>
    <w:rsid w:val="00180B32"/>
    <w:rsid w:val="00181659"/>
    <w:rsid w:val="0018176D"/>
    <w:rsid w:val="0018179D"/>
    <w:rsid w:val="00181A22"/>
    <w:rsid w:val="00182EF7"/>
    <w:rsid w:val="00183AE0"/>
    <w:rsid w:val="00184056"/>
    <w:rsid w:val="00184E98"/>
    <w:rsid w:val="00190BFF"/>
    <w:rsid w:val="001929A9"/>
    <w:rsid w:val="00192EA5"/>
    <w:rsid w:val="001931D0"/>
    <w:rsid w:val="00193740"/>
    <w:rsid w:val="00194122"/>
    <w:rsid w:val="001943CC"/>
    <w:rsid w:val="0019592D"/>
    <w:rsid w:val="00196276"/>
    <w:rsid w:val="00197A10"/>
    <w:rsid w:val="00197AFB"/>
    <w:rsid w:val="00197CFC"/>
    <w:rsid w:val="00197EC2"/>
    <w:rsid w:val="001A0074"/>
    <w:rsid w:val="001A04B9"/>
    <w:rsid w:val="001A04F5"/>
    <w:rsid w:val="001A06CD"/>
    <w:rsid w:val="001A0763"/>
    <w:rsid w:val="001A0A25"/>
    <w:rsid w:val="001A1DB4"/>
    <w:rsid w:val="001A2389"/>
    <w:rsid w:val="001A427E"/>
    <w:rsid w:val="001A4800"/>
    <w:rsid w:val="001A4F3A"/>
    <w:rsid w:val="001A5566"/>
    <w:rsid w:val="001A5583"/>
    <w:rsid w:val="001A58B8"/>
    <w:rsid w:val="001A68B2"/>
    <w:rsid w:val="001A6EC4"/>
    <w:rsid w:val="001A6F58"/>
    <w:rsid w:val="001A6F75"/>
    <w:rsid w:val="001A711A"/>
    <w:rsid w:val="001A7146"/>
    <w:rsid w:val="001A762C"/>
    <w:rsid w:val="001B0A05"/>
    <w:rsid w:val="001B17C0"/>
    <w:rsid w:val="001B19DF"/>
    <w:rsid w:val="001B1C87"/>
    <w:rsid w:val="001B2668"/>
    <w:rsid w:val="001B2B43"/>
    <w:rsid w:val="001B2C57"/>
    <w:rsid w:val="001B2D37"/>
    <w:rsid w:val="001B34CB"/>
    <w:rsid w:val="001B34CC"/>
    <w:rsid w:val="001B35F6"/>
    <w:rsid w:val="001B3D9C"/>
    <w:rsid w:val="001B443B"/>
    <w:rsid w:val="001B4790"/>
    <w:rsid w:val="001B495B"/>
    <w:rsid w:val="001B5C45"/>
    <w:rsid w:val="001B5F75"/>
    <w:rsid w:val="001B624B"/>
    <w:rsid w:val="001B73EF"/>
    <w:rsid w:val="001B774C"/>
    <w:rsid w:val="001B7EA0"/>
    <w:rsid w:val="001C09D4"/>
    <w:rsid w:val="001C0E83"/>
    <w:rsid w:val="001C22FB"/>
    <w:rsid w:val="001C37ED"/>
    <w:rsid w:val="001C389F"/>
    <w:rsid w:val="001C3939"/>
    <w:rsid w:val="001C3F45"/>
    <w:rsid w:val="001C3F53"/>
    <w:rsid w:val="001C407E"/>
    <w:rsid w:val="001C43A6"/>
    <w:rsid w:val="001C536E"/>
    <w:rsid w:val="001C5631"/>
    <w:rsid w:val="001C6243"/>
    <w:rsid w:val="001C7D9E"/>
    <w:rsid w:val="001D024E"/>
    <w:rsid w:val="001D02EF"/>
    <w:rsid w:val="001D05AF"/>
    <w:rsid w:val="001D11AA"/>
    <w:rsid w:val="001D1FE7"/>
    <w:rsid w:val="001D2666"/>
    <w:rsid w:val="001D26E3"/>
    <w:rsid w:val="001D2AC5"/>
    <w:rsid w:val="001D2F28"/>
    <w:rsid w:val="001D4150"/>
    <w:rsid w:val="001D47BB"/>
    <w:rsid w:val="001D4D67"/>
    <w:rsid w:val="001D51A8"/>
    <w:rsid w:val="001D5BD0"/>
    <w:rsid w:val="001D6AF4"/>
    <w:rsid w:val="001D6D48"/>
    <w:rsid w:val="001D6EA8"/>
    <w:rsid w:val="001D75AB"/>
    <w:rsid w:val="001E0E4F"/>
    <w:rsid w:val="001E1505"/>
    <w:rsid w:val="001E1C6C"/>
    <w:rsid w:val="001E1EA1"/>
    <w:rsid w:val="001E27CD"/>
    <w:rsid w:val="001E2FF8"/>
    <w:rsid w:val="001E38C5"/>
    <w:rsid w:val="001E4150"/>
    <w:rsid w:val="001E4456"/>
    <w:rsid w:val="001E49A7"/>
    <w:rsid w:val="001E4A44"/>
    <w:rsid w:val="001E4C7B"/>
    <w:rsid w:val="001E58E2"/>
    <w:rsid w:val="001E5DCD"/>
    <w:rsid w:val="001E5FEE"/>
    <w:rsid w:val="001E7A84"/>
    <w:rsid w:val="001F111A"/>
    <w:rsid w:val="001F18B8"/>
    <w:rsid w:val="001F19C2"/>
    <w:rsid w:val="001F1A48"/>
    <w:rsid w:val="001F27E6"/>
    <w:rsid w:val="001F2DF3"/>
    <w:rsid w:val="001F473F"/>
    <w:rsid w:val="001F53A5"/>
    <w:rsid w:val="001F57AC"/>
    <w:rsid w:val="001F5A8F"/>
    <w:rsid w:val="001F5B66"/>
    <w:rsid w:val="001F5D2B"/>
    <w:rsid w:val="001F68D0"/>
    <w:rsid w:val="001F6D4A"/>
    <w:rsid w:val="001F7B07"/>
    <w:rsid w:val="001F7B2A"/>
    <w:rsid w:val="0020049B"/>
    <w:rsid w:val="002008ED"/>
    <w:rsid w:val="00200A71"/>
    <w:rsid w:val="00200B02"/>
    <w:rsid w:val="00200D4F"/>
    <w:rsid w:val="00201FB1"/>
    <w:rsid w:val="00201FF3"/>
    <w:rsid w:val="0020288F"/>
    <w:rsid w:val="00203929"/>
    <w:rsid w:val="00204226"/>
    <w:rsid w:val="00204418"/>
    <w:rsid w:val="00204565"/>
    <w:rsid w:val="00204E9C"/>
    <w:rsid w:val="002058D9"/>
    <w:rsid w:val="00205CFC"/>
    <w:rsid w:val="00207387"/>
    <w:rsid w:val="002073FF"/>
    <w:rsid w:val="00213453"/>
    <w:rsid w:val="00214993"/>
    <w:rsid w:val="00214A6E"/>
    <w:rsid w:val="00214DE0"/>
    <w:rsid w:val="00215F4E"/>
    <w:rsid w:val="002169F6"/>
    <w:rsid w:val="002173AF"/>
    <w:rsid w:val="00217DEE"/>
    <w:rsid w:val="00217F3B"/>
    <w:rsid w:val="00220311"/>
    <w:rsid w:val="0022084D"/>
    <w:rsid w:val="00220884"/>
    <w:rsid w:val="00220B51"/>
    <w:rsid w:val="002211DA"/>
    <w:rsid w:val="002229EF"/>
    <w:rsid w:val="00222DBB"/>
    <w:rsid w:val="00222E7D"/>
    <w:rsid w:val="002233B6"/>
    <w:rsid w:val="002234AC"/>
    <w:rsid w:val="00223DD2"/>
    <w:rsid w:val="00224363"/>
    <w:rsid w:val="00224750"/>
    <w:rsid w:val="002254DD"/>
    <w:rsid w:val="00225517"/>
    <w:rsid w:val="00225945"/>
    <w:rsid w:val="002260F5"/>
    <w:rsid w:val="00226185"/>
    <w:rsid w:val="0022724B"/>
    <w:rsid w:val="00227BCE"/>
    <w:rsid w:val="00230783"/>
    <w:rsid w:val="0023096A"/>
    <w:rsid w:val="00230D81"/>
    <w:rsid w:val="002316FB"/>
    <w:rsid w:val="00232DAB"/>
    <w:rsid w:val="00234379"/>
    <w:rsid w:val="00234563"/>
    <w:rsid w:val="00234C5F"/>
    <w:rsid w:val="0023517C"/>
    <w:rsid w:val="002351E0"/>
    <w:rsid w:val="00236231"/>
    <w:rsid w:val="002366B6"/>
    <w:rsid w:val="00236B7F"/>
    <w:rsid w:val="00237897"/>
    <w:rsid w:val="0023798C"/>
    <w:rsid w:val="00240960"/>
    <w:rsid w:val="002409BF"/>
    <w:rsid w:val="00240DE0"/>
    <w:rsid w:val="0024228B"/>
    <w:rsid w:val="00242A9B"/>
    <w:rsid w:val="00243021"/>
    <w:rsid w:val="00243887"/>
    <w:rsid w:val="00245065"/>
    <w:rsid w:val="002458F2"/>
    <w:rsid w:val="00245D9C"/>
    <w:rsid w:val="002469D1"/>
    <w:rsid w:val="00246C7E"/>
    <w:rsid w:val="002471BF"/>
    <w:rsid w:val="00247F96"/>
    <w:rsid w:val="002500A6"/>
    <w:rsid w:val="002500DC"/>
    <w:rsid w:val="0025069A"/>
    <w:rsid w:val="00250897"/>
    <w:rsid w:val="002513DC"/>
    <w:rsid w:val="002526E7"/>
    <w:rsid w:val="00252990"/>
    <w:rsid w:val="002529FA"/>
    <w:rsid w:val="00252C79"/>
    <w:rsid w:val="00253159"/>
    <w:rsid w:val="00253327"/>
    <w:rsid w:val="00253C07"/>
    <w:rsid w:val="00253F3A"/>
    <w:rsid w:val="002540E1"/>
    <w:rsid w:val="00254890"/>
    <w:rsid w:val="00254DA7"/>
    <w:rsid w:val="00254EFD"/>
    <w:rsid w:val="00256420"/>
    <w:rsid w:val="0025649B"/>
    <w:rsid w:val="00256946"/>
    <w:rsid w:val="00256B9C"/>
    <w:rsid w:val="002579AB"/>
    <w:rsid w:val="0026269C"/>
    <w:rsid w:val="00262846"/>
    <w:rsid w:val="00264BA8"/>
    <w:rsid w:val="00265175"/>
    <w:rsid w:val="00266353"/>
    <w:rsid w:val="00267071"/>
    <w:rsid w:val="00271A78"/>
    <w:rsid w:val="00271CC7"/>
    <w:rsid w:val="00273145"/>
    <w:rsid w:val="00273A59"/>
    <w:rsid w:val="0027417F"/>
    <w:rsid w:val="0027475E"/>
    <w:rsid w:val="00274B7B"/>
    <w:rsid w:val="00275295"/>
    <w:rsid w:val="00275868"/>
    <w:rsid w:val="0027597F"/>
    <w:rsid w:val="00275A27"/>
    <w:rsid w:val="00276CCA"/>
    <w:rsid w:val="00277859"/>
    <w:rsid w:val="00277A05"/>
    <w:rsid w:val="00280BBF"/>
    <w:rsid w:val="00282B92"/>
    <w:rsid w:val="00282E25"/>
    <w:rsid w:val="00283177"/>
    <w:rsid w:val="00283652"/>
    <w:rsid w:val="00284491"/>
    <w:rsid w:val="0028466B"/>
    <w:rsid w:val="00284E1B"/>
    <w:rsid w:val="00285747"/>
    <w:rsid w:val="00285959"/>
    <w:rsid w:val="00285980"/>
    <w:rsid w:val="00291211"/>
    <w:rsid w:val="002926C4"/>
    <w:rsid w:val="00292E82"/>
    <w:rsid w:val="0029300E"/>
    <w:rsid w:val="002939FD"/>
    <w:rsid w:val="00294585"/>
    <w:rsid w:val="002948E2"/>
    <w:rsid w:val="00294DB0"/>
    <w:rsid w:val="00295BDC"/>
    <w:rsid w:val="00295CC1"/>
    <w:rsid w:val="00296A80"/>
    <w:rsid w:val="00296DAC"/>
    <w:rsid w:val="00296FBB"/>
    <w:rsid w:val="0029757E"/>
    <w:rsid w:val="00297BF8"/>
    <w:rsid w:val="00297CE7"/>
    <w:rsid w:val="00297EA6"/>
    <w:rsid w:val="002A09EF"/>
    <w:rsid w:val="002A139F"/>
    <w:rsid w:val="002A140E"/>
    <w:rsid w:val="002A251B"/>
    <w:rsid w:val="002A2DD4"/>
    <w:rsid w:val="002A3DEC"/>
    <w:rsid w:val="002A3F2A"/>
    <w:rsid w:val="002A412B"/>
    <w:rsid w:val="002A4472"/>
    <w:rsid w:val="002A486B"/>
    <w:rsid w:val="002A4B30"/>
    <w:rsid w:val="002A4BFD"/>
    <w:rsid w:val="002A5A16"/>
    <w:rsid w:val="002A671F"/>
    <w:rsid w:val="002A6805"/>
    <w:rsid w:val="002A79F0"/>
    <w:rsid w:val="002A7F1E"/>
    <w:rsid w:val="002B0E3B"/>
    <w:rsid w:val="002B101F"/>
    <w:rsid w:val="002B18EF"/>
    <w:rsid w:val="002B20C7"/>
    <w:rsid w:val="002B2B96"/>
    <w:rsid w:val="002B2C7F"/>
    <w:rsid w:val="002B2E7C"/>
    <w:rsid w:val="002B2FAE"/>
    <w:rsid w:val="002B3011"/>
    <w:rsid w:val="002B47BC"/>
    <w:rsid w:val="002B50C3"/>
    <w:rsid w:val="002B5725"/>
    <w:rsid w:val="002B6084"/>
    <w:rsid w:val="002B6F0A"/>
    <w:rsid w:val="002B7906"/>
    <w:rsid w:val="002C1EB5"/>
    <w:rsid w:val="002C2EC3"/>
    <w:rsid w:val="002C333E"/>
    <w:rsid w:val="002C4ABF"/>
    <w:rsid w:val="002C52D5"/>
    <w:rsid w:val="002C56C4"/>
    <w:rsid w:val="002C5B2D"/>
    <w:rsid w:val="002C6064"/>
    <w:rsid w:val="002C637C"/>
    <w:rsid w:val="002C73D9"/>
    <w:rsid w:val="002C7483"/>
    <w:rsid w:val="002C7A70"/>
    <w:rsid w:val="002C7A87"/>
    <w:rsid w:val="002D02CD"/>
    <w:rsid w:val="002D0772"/>
    <w:rsid w:val="002D0AD7"/>
    <w:rsid w:val="002D1A59"/>
    <w:rsid w:val="002D2713"/>
    <w:rsid w:val="002D320C"/>
    <w:rsid w:val="002D320D"/>
    <w:rsid w:val="002D3F41"/>
    <w:rsid w:val="002D40EC"/>
    <w:rsid w:val="002D4659"/>
    <w:rsid w:val="002D49D0"/>
    <w:rsid w:val="002D4AA5"/>
    <w:rsid w:val="002D5167"/>
    <w:rsid w:val="002D51A6"/>
    <w:rsid w:val="002D5B6C"/>
    <w:rsid w:val="002D6664"/>
    <w:rsid w:val="002D67B4"/>
    <w:rsid w:val="002D6D38"/>
    <w:rsid w:val="002D7588"/>
    <w:rsid w:val="002E02F7"/>
    <w:rsid w:val="002E0484"/>
    <w:rsid w:val="002E050A"/>
    <w:rsid w:val="002E122F"/>
    <w:rsid w:val="002E1742"/>
    <w:rsid w:val="002E1A03"/>
    <w:rsid w:val="002E1E21"/>
    <w:rsid w:val="002E2A88"/>
    <w:rsid w:val="002E3793"/>
    <w:rsid w:val="002E4CFB"/>
    <w:rsid w:val="002E4FC4"/>
    <w:rsid w:val="002E58E1"/>
    <w:rsid w:val="002E5B66"/>
    <w:rsid w:val="002E68F2"/>
    <w:rsid w:val="002E72FA"/>
    <w:rsid w:val="002E74D8"/>
    <w:rsid w:val="002E7DC6"/>
    <w:rsid w:val="002E7DE6"/>
    <w:rsid w:val="002E7EEC"/>
    <w:rsid w:val="002F08C2"/>
    <w:rsid w:val="002F10B4"/>
    <w:rsid w:val="002F1D70"/>
    <w:rsid w:val="002F2228"/>
    <w:rsid w:val="002F37C8"/>
    <w:rsid w:val="002F4151"/>
    <w:rsid w:val="002F4E9C"/>
    <w:rsid w:val="002F5288"/>
    <w:rsid w:val="002F58B0"/>
    <w:rsid w:val="002F69D4"/>
    <w:rsid w:val="002F6ABB"/>
    <w:rsid w:val="002F6B74"/>
    <w:rsid w:val="002F7CD0"/>
    <w:rsid w:val="00300157"/>
    <w:rsid w:val="003001F9"/>
    <w:rsid w:val="00300AC0"/>
    <w:rsid w:val="003016C3"/>
    <w:rsid w:val="00301B76"/>
    <w:rsid w:val="00302062"/>
    <w:rsid w:val="003021D5"/>
    <w:rsid w:val="00303FE2"/>
    <w:rsid w:val="00304642"/>
    <w:rsid w:val="003049D6"/>
    <w:rsid w:val="00304CEA"/>
    <w:rsid w:val="00304F63"/>
    <w:rsid w:val="003057DF"/>
    <w:rsid w:val="00305A37"/>
    <w:rsid w:val="00305E61"/>
    <w:rsid w:val="00306327"/>
    <w:rsid w:val="003064EB"/>
    <w:rsid w:val="003073E1"/>
    <w:rsid w:val="00307905"/>
    <w:rsid w:val="00307C72"/>
    <w:rsid w:val="00307EDE"/>
    <w:rsid w:val="00307FE8"/>
    <w:rsid w:val="00311156"/>
    <w:rsid w:val="00311EC3"/>
    <w:rsid w:val="00311F88"/>
    <w:rsid w:val="0031242C"/>
    <w:rsid w:val="00312970"/>
    <w:rsid w:val="00312B7B"/>
    <w:rsid w:val="003137B6"/>
    <w:rsid w:val="0031389A"/>
    <w:rsid w:val="003160DD"/>
    <w:rsid w:val="003163F5"/>
    <w:rsid w:val="00317355"/>
    <w:rsid w:val="00317A0D"/>
    <w:rsid w:val="00317AD9"/>
    <w:rsid w:val="003203F8"/>
    <w:rsid w:val="00321100"/>
    <w:rsid w:val="00321164"/>
    <w:rsid w:val="0032168D"/>
    <w:rsid w:val="00321978"/>
    <w:rsid w:val="00321EDC"/>
    <w:rsid w:val="00322847"/>
    <w:rsid w:val="00323176"/>
    <w:rsid w:val="003234BF"/>
    <w:rsid w:val="00323847"/>
    <w:rsid w:val="00323A00"/>
    <w:rsid w:val="00323B57"/>
    <w:rsid w:val="00324519"/>
    <w:rsid w:val="003255B3"/>
    <w:rsid w:val="003258B8"/>
    <w:rsid w:val="00326914"/>
    <w:rsid w:val="00327785"/>
    <w:rsid w:val="003309AD"/>
    <w:rsid w:val="003309BA"/>
    <w:rsid w:val="00330B72"/>
    <w:rsid w:val="003310BA"/>
    <w:rsid w:val="00331B22"/>
    <w:rsid w:val="0033292E"/>
    <w:rsid w:val="00332FB3"/>
    <w:rsid w:val="00333B2C"/>
    <w:rsid w:val="003340CD"/>
    <w:rsid w:val="0033413A"/>
    <w:rsid w:val="00334BD5"/>
    <w:rsid w:val="00335DC7"/>
    <w:rsid w:val="00335EC2"/>
    <w:rsid w:val="00336189"/>
    <w:rsid w:val="0033651E"/>
    <w:rsid w:val="00336665"/>
    <w:rsid w:val="003368B3"/>
    <w:rsid w:val="00337310"/>
    <w:rsid w:val="00337CF5"/>
    <w:rsid w:val="00337EF4"/>
    <w:rsid w:val="00341308"/>
    <w:rsid w:val="00343158"/>
    <w:rsid w:val="00343D75"/>
    <w:rsid w:val="0034451C"/>
    <w:rsid w:val="00344A82"/>
    <w:rsid w:val="00344E8B"/>
    <w:rsid w:val="00345213"/>
    <w:rsid w:val="0034594F"/>
    <w:rsid w:val="0034665D"/>
    <w:rsid w:val="00346A62"/>
    <w:rsid w:val="0035163A"/>
    <w:rsid w:val="00352535"/>
    <w:rsid w:val="00352698"/>
    <w:rsid w:val="0035431E"/>
    <w:rsid w:val="0035517C"/>
    <w:rsid w:val="0035560E"/>
    <w:rsid w:val="00355A0F"/>
    <w:rsid w:val="0035668D"/>
    <w:rsid w:val="00357631"/>
    <w:rsid w:val="00357655"/>
    <w:rsid w:val="003579D1"/>
    <w:rsid w:val="00361CF3"/>
    <w:rsid w:val="00362594"/>
    <w:rsid w:val="00363AD6"/>
    <w:rsid w:val="00363C3F"/>
    <w:rsid w:val="00363EC3"/>
    <w:rsid w:val="00364493"/>
    <w:rsid w:val="003654F9"/>
    <w:rsid w:val="00366CFF"/>
    <w:rsid w:val="00367582"/>
    <w:rsid w:val="0036780A"/>
    <w:rsid w:val="003702B8"/>
    <w:rsid w:val="003702DD"/>
    <w:rsid w:val="0037045B"/>
    <w:rsid w:val="00370C7F"/>
    <w:rsid w:val="003714CB"/>
    <w:rsid w:val="003718B1"/>
    <w:rsid w:val="0037195D"/>
    <w:rsid w:val="00371ACE"/>
    <w:rsid w:val="003722FF"/>
    <w:rsid w:val="00373180"/>
    <w:rsid w:val="00373385"/>
    <w:rsid w:val="003733EB"/>
    <w:rsid w:val="00373926"/>
    <w:rsid w:val="0037407E"/>
    <w:rsid w:val="00374A48"/>
    <w:rsid w:val="00374D16"/>
    <w:rsid w:val="00374F77"/>
    <w:rsid w:val="00375ACF"/>
    <w:rsid w:val="00376C39"/>
    <w:rsid w:val="00377CBE"/>
    <w:rsid w:val="00380F4D"/>
    <w:rsid w:val="00381599"/>
    <w:rsid w:val="00382AE8"/>
    <w:rsid w:val="00382C7F"/>
    <w:rsid w:val="0038376C"/>
    <w:rsid w:val="00383A3B"/>
    <w:rsid w:val="00383CC6"/>
    <w:rsid w:val="003845C8"/>
    <w:rsid w:val="00384C70"/>
    <w:rsid w:val="0038509E"/>
    <w:rsid w:val="0038546D"/>
    <w:rsid w:val="00385FC3"/>
    <w:rsid w:val="00386128"/>
    <w:rsid w:val="0038783E"/>
    <w:rsid w:val="003900EA"/>
    <w:rsid w:val="00390490"/>
    <w:rsid w:val="0039089F"/>
    <w:rsid w:val="00391256"/>
    <w:rsid w:val="0039148E"/>
    <w:rsid w:val="0039244E"/>
    <w:rsid w:val="00392CB4"/>
    <w:rsid w:val="00392CCE"/>
    <w:rsid w:val="00393098"/>
    <w:rsid w:val="00393708"/>
    <w:rsid w:val="00394034"/>
    <w:rsid w:val="00394C66"/>
    <w:rsid w:val="003955F9"/>
    <w:rsid w:val="00396085"/>
    <w:rsid w:val="00396103"/>
    <w:rsid w:val="003962D6"/>
    <w:rsid w:val="0039693A"/>
    <w:rsid w:val="00397A1B"/>
    <w:rsid w:val="00397B30"/>
    <w:rsid w:val="003A0188"/>
    <w:rsid w:val="003A0316"/>
    <w:rsid w:val="003A0F96"/>
    <w:rsid w:val="003A2341"/>
    <w:rsid w:val="003A3CE5"/>
    <w:rsid w:val="003A3FE5"/>
    <w:rsid w:val="003A4791"/>
    <w:rsid w:val="003A4BD8"/>
    <w:rsid w:val="003A4D9C"/>
    <w:rsid w:val="003A518B"/>
    <w:rsid w:val="003A54D9"/>
    <w:rsid w:val="003A5820"/>
    <w:rsid w:val="003A62EB"/>
    <w:rsid w:val="003A6BBE"/>
    <w:rsid w:val="003A6CE9"/>
    <w:rsid w:val="003A70FD"/>
    <w:rsid w:val="003A7241"/>
    <w:rsid w:val="003A7524"/>
    <w:rsid w:val="003B1083"/>
    <w:rsid w:val="003B1302"/>
    <w:rsid w:val="003B1D27"/>
    <w:rsid w:val="003B2B39"/>
    <w:rsid w:val="003B4381"/>
    <w:rsid w:val="003B56D5"/>
    <w:rsid w:val="003B575F"/>
    <w:rsid w:val="003B6E33"/>
    <w:rsid w:val="003B7423"/>
    <w:rsid w:val="003B7E72"/>
    <w:rsid w:val="003C1910"/>
    <w:rsid w:val="003C23FC"/>
    <w:rsid w:val="003C241D"/>
    <w:rsid w:val="003C2D97"/>
    <w:rsid w:val="003C33C5"/>
    <w:rsid w:val="003C4568"/>
    <w:rsid w:val="003C592B"/>
    <w:rsid w:val="003C6991"/>
    <w:rsid w:val="003C6A95"/>
    <w:rsid w:val="003C7F21"/>
    <w:rsid w:val="003D1D00"/>
    <w:rsid w:val="003D23B8"/>
    <w:rsid w:val="003D276B"/>
    <w:rsid w:val="003D29C5"/>
    <w:rsid w:val="003D2C3B"/>
    <w:rsid w:val="003D2F11"/>
    <w:rsid w:val="003D513A"/>
    <w:rsid w:val="003D613A"/>
    <w:rsid w:val="003D65F2"/>
    <w:rsid w:val="003D6838"/>
    <w:rsid w:val="003D6BD0"/>
    <w:rsid w:val="003D768B"/>
    <w:rsid w:val="003D7893"/>
    <w:rsid w:val="003D7A90"/>
    <w:rsid w:val="003E22E9"/>
    <w:rsid w:val="003E2B19"/>
    <w:rsid w:val="003E2B65"/>
    <w:rsid w:val="003E2F35"/>
    <w:rsid w:val="003E2FA7"/>
    <w:rsid w:val="003E32B3"/>
    <w:rsid w:val="003E3AC2"/>
    <w:rsid w:val="003E5651"/>
    <w:rsid w:val="003E5C17"/>
    <w:rsid w:val="003E6317"/>
    <w:rsid w:val="003E6D69"/>
    <w:rsid w:val="003E6FFE"/>
    <w:rsid w:val="003E78F2"/>
    <w:rsid w:val="003F01E3"/>
    <w:rsid w:val="003F0252"/>
    <w:rsid w:val="003F08B4"/>
    <w:rsid w:val="003F2537"/>
    <w:rsid w:val="003F280F"/>
    <w:rsid w:val="003F32BE"/>
    <w:rsid w:val="003F3341"/>
    <w:rsid w:val="003F35E9"/>
    <w:rsid w:val="003F3B0C"/>
    <w:rsid w:val="003F3E58"/>
    <w:rsid w:val="003F4B2A"/>
    <w:rsid w:val="003F5A91"/>
    <w:rsid w:val="003F5B7C"/>
    <w:rsid w:val="003F6243"/>
    <w:rsid w:val="003F675B"/>
    <w:rsid w:val="003F688D"/>
    <w:rsid w:val="003F69D7"/>
    <w:rsid w:val="003F75BF"/>
    <w:rsid w:val="003F7609"/>
    <w:rsid w:val="0040060C"/>
    <w:rsid w:val="00400620"/>
    <w:rsid w:val="004007D3"/>
    <w:rsid w:val="0040101B"/>
    <w:rsid w:val="004013CF"/>
    <w:rsid w:val="00401FA0"/>
    <w:rsid w:val="00402444"/>
    <w:rsid w:val="00402D97"/>
    <w:rsid w:val="004033EA"/>
    <w:rsid w:val="00403437"/>
    <w:rsid w:val="00403D12"/>
    <w:rsid w:val="00403EE9"/>
    <w:rsid w:val="00406DE6"/>
    <w:rsid w:val="0041016D"/>
    <w:rsid w:val="0041044A"/>
    <w:rsid w:val="00410C54"/>
    <w:rsid w:val="004117D6"/>
    <w:rsid w:val="00412350"/>
    <w:rsid w:val="00412D24"/>
    <w:rsid w:val="00413037"/>
    <w:rsid w:val="004137B7"/>
    <w:rsid w:val="00414528"/>
    <w:rsid w:val="00420CF6"/>
    <w:rsid w:val="0042193E"/>
    <w:rsid w:val="00421985"/>
    <w:rsid w:val="00421B85"/>
    <w:rsid w:val="00422F94"/>
    <w:rsid w:val="00422FF0"/>
    <w:rsid w:val="00423986"/>
    <w:rsid w:val="00423AA9"/>
    <w:rsid w:val="00423B87"/>
    <w:rsid w:val="00423EDF"/>
    <w:rsid w:val="00423F20"/>
    <w:rsid w:val="00424371"/>
    <w:rsid w:val="004244A2"/>
    <w:rsid w:val="0042454C"/>
    <w:rsid w:val="00424CB5"/>
    <w:rsid w:val="0042583B"/>
    <w:rsid w:val="00425ED0"/>
    <w:rsid w:val="00426063"/>
    <w:rsid w:val="00426F4A"/>
    <w:rsid w:val="0042720A"/>
    <w:rsid w:val="004278A5"/>
    <w:rsid w:val="0043010E"/>
    <w:rsid w:val="00430278"/>
    <w:rsid w:val="004309E1"/>
    <w:rsid w:val="00431823"/>
    <w:rsid w:val="004342B7"/>
    <w:rsid w:val="00436274"/>
    <w:rsid w:val="00436D5A"/>
    <w:rsid w:val="004409F7"/>
    <w:rsid w:val="00441296"/>
    <w:rsid w:val="00441381"/>
    <w:rsid w:val="00441535"/>
    <w:rsid w:val="004417D0"/>
    <w:rsid w:val="00442051"/>
    <w:rsid w:val="00442363"/>
    <w:rsid w:val="00442466"/>
    <w:rsid w:val="00442645"/>
    <w:rsid w:val="004430AA"/>
    <w:rsid w:val="00443F7A"/>
    <w:rsid w:val="0044403D"/>
    <w:rsid w:val="00444A80"/>
    <w:rsid w:val="00444AB4"/>
    <w:rsid w:val="00444DC2"/>
    <w:rsid w:val="004459B9"/>
    <w:rsid w:val="00446225"/>
    <w:rsid w:val="0044622E"/>
    <w:rsid w:val="00446656"/>
    <w:rsid w:val="00446C5A"/>
    <w:rsid w:val="004471F6"/>
    <w:rsid w:val="004477BF"/>
    <w:rsid w:val="004477E5"/>
    <w:rsid w:val="00450487"/>
    <w:rsid w:val="00451E9D"/>
    <w:rsid w:val="00452595"/>
    <w:rsid w:val="00453012"/>
    <w:rsid w:val="0045409A"/>
    <w:rsid w:val="004546B3"/>
    <w:rsid w:val="00454723"/>
    <w:rsid w:val="00454EDA"/>
    <w:rsid w:val="004553CB"/>
    <w:rsid w:val="00455655"/>
    <w:rsid w:val="00455ED4"/>
    <w:rsid w:val="00456BA6"/>
    <w:rsid w:val="004572C8"/>
    <w:rsid w:val="00457EC6"/>
    <w:rsid w:val="00460F18"/>
    <w:rsid w:val="004620A0"/>
    <w:rsid w:val="00462C0B"/>
    <w:rsid w:val="00462C1E"/>
    <w:rsid w:val="00463A81"/>
    <w:rsid w:val="0046425E"/>
    <w:rsid w:val="00464810"/>
    <w:rsid w:val="00464B2A"/>
    <w:rsid w:val="004650F2"/>
    <w:rsid w:val="004652C2"/>
    <w:rsid w:val="004653E4"/>
    <w:rsid w:val="004657F0"/>
    <w:rsid w:val="00466793"/>
    <w:rsid w:val="0047081A"/>
    <w:rsid w:val="00470984"/>
    <w:rsid w:val="00470FBD"/>
    <w:rsid w:val="00471FBF"/>
    <w:rsid w:val="004726DA"/>
    <w:rsid w:val="00472FEA"/>
    <w:rsid w:val="004730DD"/>
    <w:rsid w:val="004741FF"/>
    <w:rsid w:val="00474502"/>
    <w:rsid w:val="00474776"/>
    <w:rsid w:val="00475BB8"/>
    <w:rsid w:val="00475F0B"/>
    <w:rsid w:val="004775DE"/>
    <w:rsid w:val="004776DA"/>
    <w:rsid w:val="004779A8"/>
    <w:rsid w:val="0048020B"/>
    <w:rsid w:val="00480489"/>
    <w:rsid w:val="00480742"/>
    <w:rsid w:val="00480ACD"/>
    <w:rsid w:val="00480CFA"/>
    <w:rsid w:val="00481818"/>
    <w:rsid w:val="00481B96"/>
    <w:rsid w:val="0048230B"/>
    <w:rsid w:val="00483575"/>
    <w:rsid w:val="004838A4"/>
    <w:rsid w:val="00484144"/>
    <w:rsid w:val="0048493B"/>
    <w:rsid w:val="00484E1F"/>
    <w:rsid w:val="00485797"/>
    <w:rsid w:val="004859B8"/>
    <w:rsid w:val="0048738F"/>
    <w:rsid w:val="00490DFF"/>
    <w:rsid w:val="00492125"/>
    <w:rsid w:val="00492518"/>
    <w:rsid w:val="00493276"/>
    <w:rsid w:val="004933F2"/>
    <w:rsid w:val="00493C82"/>
    <w:rsid w:val="00493FB5"/>
    <w:rsid w:val="00494A6F"/>
    <w:rsid w:val="00494AC3"/>
    <w:rsid w:val="004954F5"/>
    <w:rsid w:val="004966EB"/>
    <w:rsid w:val="00496F5D"/>
    <w:rsid w:val="00497065"/>
    <w:rsid w:val="00497270"/>
    <w:rsid w:val="004A0913"/>
    <w:rsid w:val="004A0D0A"/>
    <w:rsid w:val="004A0FBA"/>
    <w:rsid w:val="004A11D7"/>
    <w:rsid w:val="004A1628"/>
    <w:rsid w:val="004A180E"/>
    <w:rsid w:val="004A1FAD"/>
    <w:rsid w:val="004A27F8"/>
    <w:rsid w:val="004A3167"/>
    <w:rsid w:val="004A35C4"/>
    <w:rsid w:val="004A3B82"/>
    <w:rsid w:val="004A3E59"/>
    <w:rsid w:val="004A4BD6"/>
    <w:rsid w:val="004A4E69"/>
    <w:rsid w:val="004A5081"/>
    <w:rsid w:val="004A51F1"/>
    <w:rsid w:val="004A563E"/>
    <w:rsid w:val="004A566D"/>
    <w:rsid w:val="004A57CE"/>
    <w:rsid w:val="004A5A6A"/>
    <w:rsid w:val="004A5C73"/>
    <w:rsid w:val="004A6237"/>
    <w:rsid w:val="004A6549"/>
    <w:rsid w:val="004A68DA"/>
    <w:rsid w:val="004A6D00"/>
    <w:rsid w:val="004A6F3A"/>
    <w:rsid w:val="004A708A"/>
    <w:rsid w:val="004B0883"/>
    <w:rsid w:val="004B1699"/>
    <w:rsid w:val="004B1CAB"/>
    <w:rsid w:val="004B1DED"/>
    <w:rsid w:val="004B462F"/>
    <w:rsid w:val="004B4770"/>
    <w:rsid w:val="004B481E"/>
    <w:rsid w:val="004B4C32"/>
    <w:rsid w:val="004B53D2"/>
    <w:rsid w:val="004B556D"/>
    <w:rsid w:val="004B5602"/>
    <w:rsid w:val="004B58EB"/>
    <w:rsid w:val="004B6159"/>
    <w:rsid w:val="004B7022"/>
    <w:rsid w:val="004C0D49"/>
    <w:rsid w:val="004C1765"/>
    <w:rsid w:val="004C1AF4"/>
    <w:rsid w:val="004C2215"/>
    <w:rsid w:val="004C2E98"/>
    <w:rsid w:val="004C3439"/>
    <w:rsid w:val="004C3663"/>
    <w:rsid w:val="004C3A20"/>
    <w:rsid w:val="004C3F75"/>
    <w:rsid w:val="004C4CF9"/>
    <w:rsid w:val="004C5ABB"/>
    <w:rsid w:val="004C5CEC"/>
    <w:rsid w:val="004C6B96"/>
    <w:rsid w:val="004D1426"/>
    <w:rsid w:val="004D1677"/>
    <w:rsid w:val="004D176E"/>
    <w:rsid w:val="004D1FBB"/>
    <w:rsid w:val="004D28F7"/>
    <w:rsid w:val="004D3060"/>
    <w:rsid w:val="004D30E8"/>
    <w:rsid w:val="004D351C"/>
    <w:rsid w:val="004D35E9"/>
    <w:rsid w:val="004D3A37"/>
    <w:rsid w:val="004D3B32"/>
    <w:rsid w:val="004D43F1"/>
    <w:rsid w:val="004D48EB"/>
    <w:rsid w:val="004D535A"/>
    <w:rsid w:val="004D541E"/>
    <w:rsid w:val="004D6CCC"/>
    <w:rsid w:val="004D7CF0"/>
    <w:rsid w:val="004D7DEB"/>
    <w:rsid w:val="004E0BEF"/>
    <w:rsid w:val="004E14A3"/>
    <w:rsid w:val="004E1DDF"/>
    <w:rsid w:val="004E1ED8"/>
    <w:rsid w:val="004E3006"/>
    <w:rsid w:val="004E32D7"/>
    <w:rsid w:val="004E386B"/>
    <w:rsid w:val="004E38E3"/>
    <w:rsid w:val="004E3BA7"/>
    <w:rsid w:val="004E4912"/>
    <w:rsid w:val="004E4AA4"/>
    <w:rsid w:val="004E5167"/>
    <w:rsid w:val="004E57E7"/>
    <w:rsid w:val="004E6387"/>
    <w:rsid w:val="004E664D"/>
    <w:rsid w:val="004E6728"/>
    <w:rsid w:val="004E6837"/>
    <w:rsid w:val="004E6FEC"/>
    <w:rsid w:val="004E757E"/>
    <w:rsid w:val="004F0294"/>
    <w:rsid w:val="004F2177"/>
    <w:rsid w:val="004F36F4"/>
    <w:rsid w:val="004F487A"/>
    <w:rsid w:val="004F4DA8"/>
    <w:rsid w:val="004F4EC3"/>
    <w:rsid w:val="004F528B"/>
    <w:rsid w:val="004F6075"/>
    <w:rsid w:val="004F64C3"/>
    <w:rsid w:val="004F6994"/>
    <w:rsid w:val="004F6F4F"/>
    <w:rsid w:val="004F7636"/>
    <w:rsid w:val="004F7F4E"/>
    <w:rsid w:val="005006BE"/>
    <w:rsid w:val="00500EDC"/>
    <w:rsid w:val="005018BE"/>
    <w:rsid w:val="00501C6B"/>
    <w:rsid w:val="00502649"/>
    <w:rsid w:val="00502698"/>
    <w:rsid w:val="00502942"/>
    <w:rsid w:val="00502A46"/>
    <w:rsid w:val="00502E04"/>
    <w:rsid w:val="00503EDC"/>
    <w:rsid w:val="0050440A"/>
    <w:rsid w:val="00504885"/>
    <w:rsid w:val="005049E6"/>
    <w:rsid w:val="00505D05"/>
    <w:rsid w:val="005061E9"/>
    <w:rsid w:val="00506A45"/>
    <w:rsid w:val="00506E4F"/>
    <w:rsid w:val="00507DD7"/>
    <w:rsid w:val="00511B1C"/>
    <w:rsid w:val="00511BCB"/>
    <w:rsid w:val="00511C08"/>
    <w:rsid w:val="00511C16"/>
    <w:rsid w:val="00511C60"/>
    <w:rsid w:val="005121EB"/>
    <w:rsid w:val="0051264C"/>
    <w:rsid w:val="00512ADE"/>
    <w:rsid w:val="00512B1B"/>
    <w:rsid w:val="005132EF"/>
    <w:rsid w:val="00513403"/>
    <w:rsid w:val="00513A43"/>
    <w:rsid w:val="005140DE"/>
    <w:rsid w:val="005140E6"/>
    <w:rsid w:val="00514100"/>
    <w:rsid w:val="005143C8"/>
    <w:rsid w:val="005145CA"/>
    <w:rsid w:val="00514A87"/>
    <w:rsid w:val="005161AC"/>
    <w:rsid w:val="00516409"/>
    <w:rsid w:val="00516BC0"/>
    <w:rsid w:val="005172DD"/>
    <w:rsid w:val="0052072C"/>
    <w:rsid w:val="00520876"/>
    <w:rsid w:val="00520A66"/>
    <w:rsid w:val="0052193C"/>
    <w:rsid w:val="00521C8A"/>
    <w:rsid w:val="00521EF9"/>
    <w:rsid w:val="00522074"/>
    <w:rsid w:val="0052276F"/>
    <w:rsid w:val="00522D8A"/>
    <w:rsid w:val="00522EE2"/>
    <w:rsid w:val="00522F39"/>
    <w:rsid w:val="005230C9"/>
    <w:rsid w:val="0052310D"/>
    <w:rsid w:val="00523120"/>
    <w:rsid w:val="005236E0"/>
    <w:rsid w:val="00524013"/>
    <w:rsid w:val="00524441"/>
    <w:rsid w:val="005244F6"/>
    <w:rsid w:val="00524511"/>
    <w:rsid w:val="00524C4E"/>
    <w:rsid w:val="005250B5"/>
    <w:rsid w:val="005252CC"/>
    <w:rsid w:val="00525E6B"/>
    <w:rsid w:val="00525F88"/>
    <w:rsid w:val="0052648A"/>
    <w:rsid w:val="005279FA"/>
    <w:rsid w:val="00527FBB"/>
    <w:rsid w:val="00530003"/>
    <w:rsid w:val="00530B02"/>
    <w:rsid w:val="00530B1A"/>
    <w:rsid w:val="0053146E"/>
    <w:rsid w:val="00531F67"/>
    <w:rsid w:val="005320A9"/>
    <w:rsid w:val="00532809"/>
    <w:rsid w:val="005338EE"/>
    <w:rsid w:val="00533950"/>
    <w:rsid w:val="00534339"/>
    <w:rsid w:val="00534553"/>
    <w:rsid w:val="005346CB"/>
    <w:rsid w:val="00534C1B"/>
    <w:rsid w:val="0053634B"/>
    <w:rsid w:val="00536DF6"/>
    <w:rsid w:val="00537798"/>
    <w:rsid w:val="005403F3"/>
    <w:rsid w:val="00540C97"/>
    <w:rsid w:val="00542108"/>
    <w:rsid w:val="0054268D"/>
    <w:rsid w:val="00542D42"/>
    <w:rsid w:val="0054320B"/>
    <w:rsid w:val="0054344D"/>
    <w:rsid w:val="00543E4D"/>
    <w:rsid w:val="005462B5"/>
    <w:rsid w:val="00547447"/>
    <w:rsid w:val="00547894"/>
    <w:rsid w:val="00550274"/>
    <w:rsid w:val="00551364"/>
    <w:rsid w:val="005514DF"/>
    <w:rsid w:val="0055260D"/>
    <w:rsid w:val="0055281C"/>
    <w:rsid w:val="005529E5"/>
    <w:rsid w:val="00553ACC"/>
    <w:rsid w:val="00554523"/>
    <w:rsid w:val="0055466C"/>
    <w:rsid w:val="00555075"/>
    <w:rsid w:val="005554B4"/>
    <w:rsid w:val="0055712E"/>
    <w:rsid w:val="00557139"/>
    <w:rsid w:val="0055725B"/>
    <w:rsid w:val="005577C9"/>
    <w:rsid w:val="00557D54"/>
    <w:rsid w:val="00560942"/>
    <w:rsid w:val="00560AC2"/>
    <w:rsid w:val="00560CA6"/>
    <w:rsid w:val="00560F5F"/>
    <w:rsid w:val="00561452"/>
    <w:rsid w:val="00561739"/>
    <w:rsid w:val="00562867"/>
    <w:rsid w:val="00563147"/>
    <w:rsid w:val="0056349E"/>
    <w:rsid w:val="005637AC"/>
    <w:rsid w:val="00563B4E"/>
    <w:rsid w:val="00563C9A"/>
    <w:rsid w:val="00563DF3"/>
    <w:rsid w:val="005641ED"/>
    <w:rsid w:val="0056431B"/>
    <w:rsid w:val="00564DA5"/>
    <w:rsid w:val="00565454"/>
    <w:rsid w:val="005655B5"/>
    <w:rsid w:val="00565AEF"/>
    <w:rsid w:val="0056618A"/>
    <w:rsid w:val="005668EE"/>
    <w:rsid w:val="00566C61"/>
    <w:rsid w:val="0056778E"/>
    <w:rsid w:val="005714B5"/>
    <w:rsid w:val="00571677"/>
    <w:rsid w:val="0057210C"/>
    <w:rsid w:val="0057243B"/>
    <w:rsid w:val="00573632"/>
    <w:rsid w:val="00573A63"/>
    <w:rsid w:val="00573E2A"/>
    <w:rsid w:val="0057411C"/>
    <w:rsid w:val="00575382"/>
    <w:rsid w:val="005759B6"/>
    <w:rsid w:val="00575B34"/>
    <w:rsid w:val="005767BE"/>
    <w:rsid w:val="0058063C"/>
    <w:rsid w:val="00580B39"/>
    <w:rsid w:val="00580BAB"/>
    <w:rsid w:val="00581A58"/>
    <w:rsid w:val="00581B9A"/>
    <w:rsid w:val="0058280E"/>
    <w:rsid w:val="00583051"/>
    <w:rsid w:val="0058318F"/>
    <w:rsid w:val="005831AC"/>
    <w:rsid w:val="00583251"/>
    <w:rsid w:val="005832CE"/>
    <w:rsid w:val="0058363E"/>
    <w:rsid w:val="00583D9E"/>
    <w:rsid w:val="00584C5F"/>
    <w:rsid w:val="0058554F"/>
    <w:rsid w:val="00585735"/>
    <w:rsid w:val="00585B71"/>
    <w:rsid w:val="00586322"/>
    <w:rsid w:val="0058712B"/>
    <w:rsid w:val="005876C2"/>
    <w:rsid w:val="00587A20"/>
    <w:rsid w:val="00590891"/>
    <w:rsid w:val="00590DD5"/>
    <w:rsid w:val="005910DD"/>
    <w:rsid w:val="00591F2D"/>
    <w:rsid w:val="005920D0"/>
    <w:rsid w:val="00592496"/>
    <w:rsid w:val="00592DE0"/>
    <w:rsid w:val="00593FF0"/>
    <w:rsid w:val="00594B08"/>
    <w:rsid w:val="00594D83"/>
    <w:rsid w:val="005958DD"/>
    <w:rsid w:val="005958FD"/>
    <w:rsid w:val="005966FC"/>
    <w:rsid w:val="00597887"/>
    <w:rsid w:val="005A0A22"/>
    <w:rsid w:val="005A103F"/>
    <w:rsid w:val="005A15AC"/>
    <w:rsid w:val="005A1F01"/>
    <w:rsid w:val="005A25F1"/>
    <w:rsid w:val="005A29BC"/>
    <w:rsid w:val="005A31DB"/>
    <w:rsid w:val="005A3216"/>
    <w:rsid w:val="005A3A59"/>
    <w:rsid w:val="005A3C72"/>
    <w:rsid w:val="005A3FF6"/>
    <w:rsid w:val="005A4436"/>
    <w:rsid w:val="005A4674"/>
    <w:rsid w:val="005A4BF3"/>
    <w:rsid w:val="005A5924"/>
    <w:rsid w:val="005A59BC"/>
    <w:rsid w:val="005A65DA"/>
    <w:rsid w:val="005A65FA"/>
    <w:rsid w:val="005A67CD"/>
    <w:rsid w:val="005A6C25"/>
    <w:rsid w:val="005A71D1"/>
    <w:rsid w:val="005B02D9"/>
    <w:rsid w:val="005B09C0"/>
    <w:rsid w:val="005B195B"/>
    <w:rsid w:val="005B1F5E"/>
    <w:rsid w:val="005B2553"/>
    <w:rsid w:val="005B29B4"/>
    <w:rsid w:val="005B3294"/>
    <w:rsid w:val="005B3E61"/>
    <w:rsid w:val="005B4E40"/>
    <w:rsid w:val="005B5165"/>
    <w:rsid w:val="005B5CB8"/>
    <w:rsid w:val="005B5F9C"/>
    <w:rsid w:val="005B73A9"/>
    <w:rsid w:val="005B764C"/>
    <w:rsid w:val="005B78CA"/>
    <w:rsid w:val="005B7C65"/>
    <w:rsid w:val="005C027F"/>
    <w:rsid w:val="005C0A51"/>
    <w:rsid w:val="005C0DAA"/>
    <w:rsid w:val="005C200E"/>
    <w:rsid w:val="005C2FD3"/>
    <w:rsid w:val="005C3916"/>
    <w:rsid w:val="005C42DF"/>
    <w:rsid w:val="005C55B4"/>
    <w:rsid w:val="005C5D30"/>
    <w:rsid w:val="005C638F"/>
    <w:rsid w:val="005C6DB4"/>
    <w:rsid w:val="005C6EC6"/>
    <w:rsid w:val="005D033F"/>
    <w:rsid w:val="005D0762"/>
    <w:rsid w:val="005D0D39"/>
    <w:rsid w:val="005D1318"/>
    <w:rsid w:val="005D183E"/>
    <w:rsid w:val="005D2032"/>
    <w:rsid w:val="005D2519"/>
    <w:rsid w:val="005D32E3"/>
    <w:rsid w:val="005D37A4"/>
    <w:rsid w:val="005D38DA"/>
    <w:rsid w:val="005D42E3"/>
    <w:rsid w:val="005D46A1"/>
    <w:rsid w:val="005D65F5"/>
    <w:rsid w:val="005D6856"/>
    <w:rsid w:val="005D7671"/>
    <w:rsid w:val="005D76E6"/>
    <w:rsid w:val="005E0386"/>
    <w:rsid w:val="005E2297"/>
    <w:rsid w:val="005E22B2"/>
    <w:rsid w:val="005E2436"/>
    <w:rsid w:val="005E2AB2"/>
    <w:rsid w:val="005E2D68"/>
    <w:rsid w:val="005E3716"/>
    <w:rsid w:val="005E3758"/>
    <w:rsid w:val="005E37C4"/>
    <w:rsid w:val="005E3AD4"/>
    <w:rsid w:val="005E3DBD"/>
    <w:rsid w:val="005E4807"/>
    <w:rsid w:val="005E4D62"/>
    <w:rsid w:val="005E4ED7"/>
    <w:rsid w:val="005E597E"/>
    <w:rsid w:val="005E5D03"/>
    <w:rsid w:val="005F06B2"/>
    <w:rsid w:val="005F1551"/>
    <w:rsid w:val="005F16A9"/>
    <w:rsid w:val="005F2364"/>
    <w:rsid w:val="005F2A00"/>
    <w:rsid w:val="005F2E1C"/>
    <w:rsid w:val="005F32B1"/>
    <w:rsid w:val="005F36D3"/>
    <w:rsid w:val="005F3CC6"/>
    <w:rsid w:val="005F3D3D"/>
    <w:rsid w:val="005F4402"/>
    <w:rsid w:val="005F44CA"/>
    <w:rsid w:val="005F459A"/>
    <w:rsid w:val="005F4B96"/>
    <w:rsid w:val="005F51D2"/>
    <w:rsid w:val="005F5289"/>
    <w:rsid w:val="005F5325"/>
    <w:rsid w:val="005F5ABB"/>
    <w:rsid w:val="005F6532"/>
    <w:rsid w:val="005F73D9"/>
    <w:rsid w:val="005F7592"/>
    <w:rsid w:val="005F7BCC"/>
    <w:rsid w:val="00600422"/>
    <w:rsid w:val="0060096B"/>
    <w:rsid w:val="006023FD"/>
    <w:rsid w:val="006039DA"/>
    <w:rsid w:val="006043AF"/>
    <w:rsid w:val="0060585A"/>
    <w:rsid w:val="00605E52"/>
    <w:rsid w:val="00606093"/>
    <w:rsid w:val="0060665D"/>
    <w:rsid w:val="00606BCF"/>
    <w:rsid w:val="00606DE1"/>
    <w:rsid w:val="006079F8"/>
    <w:rsid w:val="00607B15"/>
    <w:rsid w:val="0061139A"/>
    <w:rsid w:val="00611458"/>
    <w:rsid w:val="006133F2"/>
    <w:rsid w:val="006146AF"/>
    <w:rsid w:val="0061494A"/>
    <w:rsid w:val="00615090"/>
    <w:rsid w:val="006155C1"/>
    <w:rsid w:val="00615997"/>
    <w:rsid w:val="00615D2E"/>
    <w:rsid w:val="00616768"/>
    <w:rsid w:val="00616DEB"/>
    <w:rsid w:val="0061707C"/>
    <w:rsid w:val="006202BA"/>
    <w:rsid w:val="00620931"/>
    <w:rsid w:val="0062093E"/>
    <w:rsid w:val="00621AE5"/>
    <w:rsid w:val="00621C45"/>
    <w:rsid w:val="00622039"/>
    <w:rsid w:val="006237EB"/>
    <w:rsid w:val="00624573"/>
    <w:rsid w:val="006247AA"/>
    <w:rsid w:val="00624C90"/>
    <w:rsid w:val="006251D6"/>
    <w:rsid w:val="006253D9"/>
    <w:rsid w:val="006264D4"/>
    <w:rsid w:val="00626847"/>
    <w:rsid w:val="00626BB5"/>
    <w:rsid w:val="00626D18"/>
    <w:rsid w:val="006273B4"/>
    <w:rsid w:val="00627578"/>
    <w:rsid w:val="00627759"/>
    <w:rsid w:val="00627C23"/>
    <w:rsid w:val="006306B6"/>
    <w:rsid w:val="00630BBC"/>
    <w:rsid w:val="006317BD"/>
    <w:rsid w:val="0063198C"/>
    <w:rsid w:val="00632FF8"/>
    <w:rsid w:val="006338B9"/>
    <w:rsid w:val="00633D44"/>
    <w:rsid w:val="0063419A"/>
    <w:rsid w:val="006341B8"/>
    <w:rsid w:val="006343F8"/>
    <w:rsid w:val="006344AD"/>
    <w:rsid w:val="0063469C"/>
    <w:rsid w:val="00634E20"/>
    <w:rsid w:val="00634EEB"/>
    <w:rsid w:val="006366E6"/>
    <w:rsid w:val="00636879"/>
    <w:rsid w:val="006379BC"/>
    <w:rsid w:val="00637B96"/>
    <w:rsid w:val="00640320"/>
    <w:rsid w:val="006406A7"/>
    <w:rsid w:val="006407CD"/>
    <w:rsid w:val="00640B36"/>
    <w:rsid w:val="006410BE"/>
    <w:rsid w:val="00641570"/>
    <w:rsid w:val="0064186C"/>
    <w:rsid w:val="0064239B"/>
    <w:rsid w:val="00645195"/>
    <w:rsid w:val="00645AB9"/>
    <w:rsid w:val="0064679F"/>
    <w:rsid w:val="00646B8E"/>
    <w:rsid w:val="006470EA"/>
    <w:rsid w:val="0064754D"/>
    <w:rsid w:val="00647944"/>
    <w:rsid w:val="00647E9B"/>
    <w:rsid w:val="00650449"/>
    <w:rsid w:val="00650725"/>
    <w:rsid w:val="006508EE"/>
    <w:rsid w:val="00650D98"/>
    <w:rsid w:val="00650EA9"/>
    <w:rsid w:val="00651018"/>
    <w:rsid w:val="006510FB"/>
    <w:rsid w:val="006515BD"/>
    <w:rsid w:val="00652AAA"/>
    <w:rsid w:val="00652C60"/>
    <w:rsid w:val="00653692"/>
    <w:rsid w:val="006536DE"/>
    <w:rsid w:val="00655DCA"/>
    <w:rsid w:val="00655FAF"/>
    <w:rsid w:val="0065741F"/>
    <w:rsid w:val="00657C17"/>
    <w:rsid w:val="00657ED3"/>
    <w:rsid w:val="00661953"/>
    <w:rsid w:val="006647E0"/>
    <w:rsid w:val="00664D2D"/>
    <w:rsid w:val="00664D92"/>
    <w:rsid w:val="00664ED6"/>
    <w:rsid w:val="00665E9F"/>
    <w:rsid w:val="00666856"/>
    <w:rsid w:val="00666C93"/>
    <w:rsid w:val="00666D16"/>
    <w:rsid w:val="00666D6E"/>
    <w:rsid w:val="00666E37"/>
    <w:rsid w:val="00667132"/>
    <w:rsid w:val="006675F6"/>
    <w:rsid w:val="00667BD6"/>
    <w:rsid w:val="00667FB6"/>
    <w:rsid w:val="00670206"/>
    <w:rsid w:val="00671B36"/>
    <w:rsid w:val="00671C77"/>
    <w:rsid w:val="00672616"/>
    <w:rsid w:val="0067304C"/>
    <w:rsid w:val="00673AD6"/>
    <w:rsid w:val="00674DFD"/>
    <w:rsid w:val="0067503D"/>
    <w:rsid w:val="006753C3"/>
    <w:rsid w:val="0067550B"/>
    <w:rsid w:val="0067556C"/>
    <w:rsid w:val="00675BF8"/>
    <w:rsid w:val="0067637E"/>
    <w:rsid w:val="00676389"/>
    <w:rsid w:val="00676D83"/>
    <w:rsid w:val="00677368"/>
    <w:rsid w:val="00677F6C"/>
    <w:rsid w:val="006801D7"/>
    <w:rsid w:val="00681073"/>
    <w:rsid w:val="006817F1"/>
    <w:rsid w:val="00681986"/>
    <w:rsid w:val="006820F6"/>
    <w:rsid w:val="00682CA3"/>
    <w:rsid w:val="00683394"/>
    <w:rsid w:val="006834B0"/>
    <w:rsid w:val="006834E6"/>
    <w:rsid w:val="0068386F"/>
    <w:rsid w:val="00683D1B"/>
    <w:rsid w:val="00684534"/>
    <w:rsid w:val="00684542"/>
    <w:rsid w:val="00684ABE"/>
    <w:rsid w:val="00684B6E"/>
    <w:rsid w:val="00684DAB"/>
    <w:rsid w:val="006855D9"/>
    <w:rsid w:val="006858BF"/>
    <w:rsid w:val="006864E4"/>
    <w:rsid w:val="00687204"/>
    <w:rsid w:val="00687740"/>
    <w:rsid w:val="0068788D"/>
    <w:rsid w:val="00687C40"/>
    <w:rsid w:val="00690F1A"/>
    <w:rsid w:val="00690FA1"/>
    <w:rsid w:val="006910D4"/>
    <w:rsid w:val="00691B1B"/>
    <w:rsid w:val="00691BBD"/>
    <w:rsid w:val="0069201B"/>
    <w:rsid w:val="006922AB"/>
    <w:rsid w:val="00694E47"/>
    <w:rsid w:val="00694FCF"/>
    <w:rsid w:val="0069666D"/>
    <w:rsid w:val="0069693D"/>
    <w:rsid w:val="006974F3"/>
    <w:rsid w:val="006A10AF"/>
    <w:rsid w:val="006A137B"/>
    <w:rsid w:val="006A24F3"/>
    <w:rsid w:val="006A281B"/>
    <w:rsid w:val="006A2D69"/>
    <w:rsid w:val="006A305B"/>
    <w:rsid w:val="006A338E"/>
    <w:rsid w:val="006A3AD2"/>
    <w:rsid w:val="006A3E0D"/>
    <w:rsid w:val="006A53C1"/>
    <w:rsid w:val="006A56D5"/>
    <w:rsid w:val="006A5B1F"/>
    <w:rsid w:val="006B012C"/>
    <w:rsid w:val="006B01BA"/>
    <w:rsid w:val="006B16F5"/>
    <w:rsid w:val="006B1C22"/>
    <w:rsid w:val="006B2024"/>
    <w:rsid w:val="006B2067"/>
    <w:rsid w:val="006B292D"/>
    <w:rsid w:val="006B2C22"/>
    <w:rsid w:val="006B2DDE"/>
    <w:rsid w:val="006B38DB"/>
    <w:rsid w:val="006B435A"/>
    <w:rsid w:val="006B446A"/>
    <w:rsid w:val="006B48FF"/>
    <w:rsid w:val="006B561F"/>
    <w:rsid w:val="006B5FAB"/>
    <w:rsid w:val="006B60D2"/>
    <w:rsid w:val="006B7308"/>
    <w:rsid w:val="006B733C"/>
    <w:rsid w:val="006C01F4"/>
    <w:rsid w:val="006C092B"/>
    <w:rsid w:val="006C121D"/>
    <w:rsid w:val="006C1702"/>
    <w:rsid w:val="006C1B01"/>
    <w:rsid w:val="006C2247"/>
    <w:rsid w:val="006C23E2"/>
    <w:rsid w:val="006C27B8"/>
    <w:rsid w:val="006C38E0"/>
    <w:rsid w:val="006C3CE6"/>
    <w:rsid w:val="006C3F96"/>
    <w:rsid w:val="006C40F6"/>
    <w:rsid w:val="006C438F"/>
    <w:rsid w:val="006C4778"/>
    <w:rsid w:val="006C5097"/>
    <w:rsid w:val="006C556B"/>
    <w:rsid w:val="006D014F"/>
    <w:rsid w:val="006D01BF"/>
    <w:rsid w:val="006D1DD6"/>
    <w:rsid w:val="006D2376"/>
    <w:rsid w:val="006D265D"/>
    <w:rsid w:val="006D2828"/>
    <w:rsid w:val="006D339C"/>
    <w:rsid w:val="006D413B"/>
    <w:rsid w:val="006D48A2"/>
    <w:rsid w:val="006D4F09"/>
    <w:rsid w:val="006D5910"/>
    <w:rsid w:val="006D6473"/>
    <w:rsid w:val="006D6AA3"/>
    <w:rsid w:val="006D72E5"/>
    <w:rsid w:val="006D7511"/>
    <w:rsid w:val="006D762F"/>
    <w:rsid w:val="006E0E14"/>
    <w:rsid w:val="006E139C"/>
    <w:rsid w:val="006E1E24"/>
    <w:rsid w:val="006E2334"/>
    <w:rsid w:val="006E3B79"/>
    <w:rsid w:val="006E3C86"/>
    <w:rsid w:val="006E4020"/>
    <w:rsid w:val="006E4316"/>
    <w:rsid w:val="006E4BC8"/>
    <w:rsid w:val="006E4D1D"/>
    <w:rsid w:val="006E4FD8"/>
    <w:rsid w:val="006E6323"/>
    <w:rsid w:val="006E681C"/>
    <w:rsid w:val="006E68AC"/>
    <w:rsid w:val="006E783E"/>
    <w:rsid w:val="006E7C58"/>
    <w:rsid w:val="006F0727"/>
    <w:rsid w:val="006F1AEA"/>
    <w:rsid w:val="006F1F58"/>
    <w:rsid w:val="006F214B"/>
    <w:rsid w:val="006F2A3C"/>
    <w:rsid w:val="006F4023"/>
    <w:rsid w:val="006F441F"/>
    <w:rsid w:val="006F480B"/>
    <w:rsid w:val="006F4B20"/>
    <w:rsid w:val="006F4DA6"/>
    <w:rsid w:val="006F52A0"/>
    <w:rsid w:val="006F5DCE"/>
    <w:rsid w:val="006F700A"/>
    <w:rsid w:val="006F761F"/>
    <w:rsid w:val="0070131A"/>
    <w:rsid w:val="00701EB9"/>
    <w:rsid w:val="00701F3E"/>
    <w:rsid w:val="007031F1"/>
    <w:rsid w:val="00703942"/>
    <w:rsid w:val="00704306"/>
    <w:rsid w:val="00704FE2"/>
    <w:rsid w:val="00706551"/>
    <w:rsid w:val="00706DD2"/>
    <w:rsid w:val="00706F41"/>
    <w:rsid w:val="007100F4"/>
    <w:rsid w:val="0071026C"/>
    <w:rsid w:val="0071088F"/>
    <w:rsid w:val="00710D9E"/>
    <w:rsid w:val="00710F70"/>
    <w:rsid w:val="0071157F"/>
    <w:rsid w:val="0071195D"/>
    <w:rsid w:val="00712721"/>
    <w:rsid w:val="007128EC"/>
    <w:rsid w:val="00712B59"/>
    <w:rsid w:val="00712C63"/>
    <w:rsid w:val="00713284"/>
    <w:rsid w:val="00714922"/>
    <w:rsid w:val="00714C4D"/>
    <w:rsid w:val="0071522A"/>
    <w:rsid w:val="00715FFC"/>
    <w:rsid w:val="007162C8"/>
    <w:rsid w:val="00716471"/>
    <w:rsid w:val="00716698"/>
    <w:rsid w:val="00716E71"/>
    <w:rsid w:val="007170EF"/>
    <w:rsid w:val="00717F0E"/>
    <w:rsid w:val="00720138"/>
    <w:rsid w:val="007207C8"/>
    <w:rsid w:val="00720C9F"/>
    <w:rsid w:val="007222D1"/>
    <w:rsid w:val="00722867"/>
    <w:rsid w:val="007243F7"/>
    <w:rsid w:val="00724649"/>
    <w:rsid w:val="00724D46"/>
    <w:rsid w:val="007251A6"/>
    <w:rsid w:val="00725A07"/>
    <w:rsid w:val="00725F48"/>
    <w:rsid w:val="00725FA9"/>
    <w:rsid w:val="00726F93"/>
    <w:rsid w:val="00727EA2"/>
    <w:rsid w:val="00730B15"/>
    <w:rsid w:val="00730E7B"/>
    <w:rsid w:val="00731F60"/>
    <w:rsid w:val="00732F65"/>
    <w:rsid w:val="00733212"/>
    <w:rsid w:val="007341F5"/>
    <w:rsid w:val="00734C81"/>
    <w:rsid w:val="007350FA"/>
    <w:rsid w:val="007358B1"/>
    <w:rsid w:val="00735AEC"/>
    <w:rsid w:val="00735EEB"/>
    <w:rsid w:val="00736640"/>
    <w:rsid w:val="00736689"/>
    <w:rsid w:val="007367B8"/>
    <w:rsid w:val="007372B0"/>
    <w:rsid w:val="00737F41"/>
    <w:rsid w:val="00737F6C"/>
    <w:rsid w:val="007404CE"/>
    <w:rsid w:val="007410BE"/>
    <w:rsid w:val="0074172D"/>
    <w:rsid w:val="0074238F"/>
    <w:rsid w:val="00742BA1"/>
    <w:rsid w:val="00743001"/>
    <w:rsid w:val="00743129"/>
    <w:rsid w:val="007432A3"/>
    <w:rsid w:val="00743676"/>
    <w:rsid w:val="0074383E"/>
    <w:rsid w:val="00743D84"/>
    <w:rsid w:val="00744399"/>
    <w:rsid w:val="007446B0"/>
    <w:rsid w:val="007452C8"/>
    <w:rsid w:val="00745585"/>
    <w:rsid w:val="00745A84"/>
    <w:rsid w:val="00745D6D"/>
    <w:rsid w:val="00746F3D"/>
    <w:rsid w:val="007471FE"/>
    <w:rsid w:val="00747406"/>
    <w:rsid w:val="007474F5"/>
    <w:rsid w:val="00750218"/>
    <w:rsid w:val="00751337"/>
    <w:rsid w:val="0075311D"/>
    <w:rsid w:val="007538B8"/>
    <w:rsid w:val="0075395A"/>
    <w:rsid w:val="00753EA6"/>
    <w:rsid w:val="00753F38"/>
    <w:rsid w:val="00754128"/>
    <w:rsid w:val="007555EF"/>
    <w:rsid w:val="00756345"/>
    <w:rsid w:val="0075694F"/>
    <w:rsid w:val="00756D0A"/>
    <w:rsid w:val="00756E0B"/>
    <w:rsid w:val="00757475"/>
    <w:rsid w:val="007578CB"/>
    <w:rsid w:val="007579D8"/>
    <w:rsid w:val="00760ADA"/>
    <w:rsid w:val="007610DC"/>
    <w:rsid w:val="007614B1"/>
    <w:rsid w:val="00761617"/>
    <w:rsid w:val="00761ECA"/>
    <w:rsid w:val="00761FF7"/>
    <w:rsid w:val="00762561"/>
    <w:rsid w:val="007633F0"/>
    <w:rsid w:val="007641AB"/>
    <w:rsid w:val="00765017"/>
    <w:rsid w:val="007651DB"/>
    <w:rsid w:val="007659D5"/>
    <w:rsid w:val="00765CB4"/>
    <w:rsid w:val="00765F2A"/>
    <w:rsid w:val="00767952"/>
    <w:rsid w:val="007711F6"/>
    <w:rsid w:val="00771503"/>
    <w:rsid w:val="00771E65"/>
    <w:rsid w:val="00772E53"/>
    <w:rsid w:val="00772F36"/>
    <w:rsid w:val="007738FD"/>
    <w:rsid w:val="007740DA"/>
    <w:rsid w:val="00774398"/>
    <w:rsid w:val="00774409"/>
    <w:rsid w:val="00775B46"/>
    <w:rsid w:val="00775B84"/>
    <w:rsid w:val="00775C63"/>
    <w:rsid w:val="00775E42"/>
    <w:rsid w:val="00776414"/>
    <w:rsid w:val="007765CE"/>
    <w:rsid w:val="00777007"/>
    <w:rsid w:val="00777B33"/>
    <w:rsid w:val="00777DAF"/>
    <w:rsid w:val="00780394"/>
    <w:rsid w:val="00781200"/>
    <w:rsid w:val="0078148A"/>
    <w:rsid w:val="00781C10"/>
    <w:rsid w:val="00782199"/>
    <w:rsid w:val="007824B3"/>
    <w:rsid w:val="007825B1"/>
    <w:rsid w:val="0078286A"/>
    <w:rsid w:val="00782ABF"/>
    <w:rsid w:val="0078316C"/>
    <w:rsid w:val="00783A38"/>
    <w:rsid w:val="00783D66"/>
    <w:rsid w:val="00783D81"/>
    <w:rsid w:val="00786237"/>
    <w:rsid w:val="00787B0D"/>
    <w:rsid w:val="007907C9"/>
    <w:rsid w:val="00791140"/>
    <w:rsid w:val="0079115D"/>
    <w:rsid w:val="007922E3"/>
    <w:rsid w:val="007923DE"/>
    <w:rsid w:val="007924A3"/>
    <w:rsid w:val="00792F6B"/>
    <w:rsid w:val="007933AC"/>
    <w:rsid w:val="00793476"/>
    <w:rsid w:val="007938ED"/>
    <w:rsid w:val="007948E0"/>
    <w:rsid w:val="00795737"/>
    <w:rsid w:val="007960BB"/>
    <w:rsid w:val="00796A6D"/>
    <w:rsid w:val="007974D2"/>
    <w:rsid w:val="007A29C4"/>
    <w:rsid w:val="007A2A7D"/>
    <w:rsid w:val="007A448C"/>
    <w:rsid w:val="007A5DDB"/>
    <w:rsid w:val="007A5E87"/>
    <w:rsid w:val="007A5E9D"/>
    <w:rsid w:val="007A5F28"/>
    <w:rsid w:val="007A6948"/>
    <w:rsid w:val="007B0254"/>
    <w:rsid w:val="007B0E86"/>
    <w:rsid w:val="007B11C5"/>
    <w:rsid w:val="007B1E63"/>
    <w:rsid w:val="007B2D2E"/>
    <w:rsid w:val="007B33EB"/>
    <w:rsid w:val="007B37AC"/>
    <w:rsid w:val="007B388C"/>
    <w:rsid w:val="007B482A"/>
    <w:rsid w:val="007B4DA0"/>
    <w:rsid w:val="007B65DA"/>
    <w:rsid w:val="007B6D8A"/>
    <w:rsid w:val="007B6F7D"/>
    <w:rsid w:val="007B7286"/>
    <w:rsid w:val="007B731B"/>
    <w:rsid w:val="007B7B80"/>
    <w:rsid w:val="007C00EB"/>
    <w:rsid w:val="007C06C3"/>
    <w:rsid w:val="007C12D2"/>
    <w:rsid w:val="007C1A53"/>
    <w:rsid w:val="007C1AC3"/>
    <w:rsid w:val="007C3090"/>
    <w:rsid w:val="007C3127"/>
    <w:rsid w:val="007C34C5"/>
    <w:rsid w:val="007C3672"/>
    <w:rsid w:val="007C3B13"/>
    <w:rsid w:val="007C418C"/>
    <w:rsid w:val="007C47EE"/>
    <w:rsid w:val="007C503D"/>
    <w:rsid w:val="007C5323"/>
    <w:rsid w:val="007C580B"/>
    <w:rsid w:val="007C6271"/>
    <w:rsid w:val="007C6A70"/>
    <w:rsid w:val="007C77E4"/>
    <w:rsid w:val="007C7C63"/>
    <w:rsid w:val="007C7E11"/>
    <w:rsid w:val="007D05B6"/>
    <w:rsid w:val="007D05FE"/>
    <w:rsid w:val="007D09F4"/>
    <w:rsid w:val="007D0DCA"/>
    <w:rsid w:val="007D16EE"/>
    <w:rsid w:val="007D1B72"/>
    <w:rsid w:val="007D1BC1"/>
    <w:rsid w:val="007D2FA6"/>
    <w:rsid w:val="007D34FB"/>
    <w:rsid w:val="007D3ACF"/>
    <w:rsid w:val="007D452A"/>
    <w:rsid w:val="007D490D"/>
    <w:rsid w:val="007D4982"/>
    <w:rsid w:val="007D4A06"/>
    <w:rsid w:val="007D77B6"/>
    <w:rsid w:val="007D7E1C"/>
    <w:rsid w:val="007E0011"/>
    <w:rsid w:val="007E011D"/>
    <w:rsid w:val="007E044F"/>
    <w:rsid w:val="007E072C"/>
    <w:rsid w:val="007E0CD0"/>
    <w:rsid w:val="007E118E"/>
    <w:rsid w:val="007E1A44"/>
    <w:rsid w:val="007E1B13"/>
    <w:rsid w:val="007E3169"/>
    <w:rsid w:val="007E4B0D"/>
    <w:rsid w:val="007E4BE3"/>
    <w:rsid w:val="007E4CEF"/>
    <w:rsid w:val="007E4D5B"/>
    <w:rsid w:val="007E5001"/>
    <w:rsid w:val="007E557B"/>
    <w:rsid w:val="007E6D12"/>
    <w:rsid w:val="007E77A2"/>
    <w:rsid w:val="007E783B"/>
    <w:rsid w:val="007E78E3"/>
    <w:rsid w:val="007E7C0D"/>
    <w:rsid w:val="007E7F53"/>
    <w:rsid w:val="007F00E8"/>
    <w:rsid w:val="007F026D"/>
    <w:rsid w:val="007F045C"/>
    <w:rsid w:val="007F059F"/>
    <w:rsid w:val="007F06E0"/>
    <w:rsid w:val="007F071F"/>
    <w:rsid w:val="007F0795"/>
    <w:rsid w:val="007F0A5E"/>
    <w:rsid w:val="007F1A1D"/>
    <w:rsid w:val="007F1B7A"/>
    <w:rsid w:val="007F210F"/>
    <w:rsid w:val="007F2ACC"/>
    <w:rsid w:val="007F3142"/>
    <w:rsid w:val="007F40D2"/>
    <w:rsid w:val="007F5540"/>
    <w:rsid w:val="007F566C"/>
    <w:rsid w:val="007F568B"/>
    <w:rsid w:val="007F5BFF"/>
    <w:rsid w:val="007F6B85"/>
    <w:rsid w:val="007F70F6"/>
    <w:rsid w:val="00800435"/>
    <w:rsid w:val="00800547"/>
    <w:rsid w:val="008006BA"/>
    <w:rsid w:val="00800E19"/>
    <w:rsid w:val="008014DB"/>
    <w:rsid w:val="008019AD"/>
    <w:rsid w:val="00801AAE"/>
    <w:rsid w:val="00801CF5"/>
    <w:rsid w:val="00802D0F"/>
    <w:rsid w:val="00804096"/>
    <w:rsid w:val="008045E0"/>
    <w:rsid w:val="00805377"/>
    <w:rsid w:val="00805C16"/>
    <w:rsid w:val="00807ECC"/>
    <w:rsid w:val="0081039E"/>
    <w:rsid w:val="0081049A"/>
    <w:rsid w:val="00810C14"/>
    <w:rsid w:val="00811313"/>
    <w:rsid w:val="008114ED"/>
    <w:rsid w:val="008118EA"/>
    <w:rsid w:val="00813612"/>
    <w:rsid w:val="00813ED6"/>
    <w:rsid w:val="0081416E"/>
    <w:rsid w:val="0081425E"/>
    <w:rsid w:val="0081508C"/>
    <w:rsid w:val="00815646"/>
    <w:rsid w:val="00815703"/>
    <w:rsid w:val="00815B5C"/>
    <w:rsid w:val="00816AF6"/>
    <w:rsid w:val="00816B44"/>
    <w:rsid w:val="00816D9C"/>
    <w:rsid w:val="00816EC2"/>
    <w:rsid w:val="00816FEC"/>
    <w:rsid w:val="0081785F"/>
    <w:rsid w:val="00817A97"/>
    <w:rsid w:val="00821B9A"/>
    <w:rsid w:val="0082283C"/>
    <w:rsid w:val="00822867"/>
    <w:rsid w:val="00822B30"/>
    <w:rsid w:val="008231DF"/>
    <w:rsid w:val="00823687"/>
    <w:rsid w:val="008236DE"/>
    <w:rsid w:val="00823767"/>
    <w:rsid w:val="008239D9"/>
    <w:rsid w:val="00823AA0"/>
    <w:rsid w:val="00824F95"/>
    <w:rsid w:val="0082526C"/>
    <w:rsid w:val="008254F8"/>
    <w:rsid w:val="00825A6E"/>
    <w:rsid w:val="00826393"/>
    <w:rsid w:val="00826875"/>
    <w:rsid w:val="008313FD"/>
    <w:rsid w:val="00832A75"/>
    <w:rsid w:val="008333E2"/>
    <w:rsid w:val="00833452"/>
    <w:rsid w:val="00834574"/>
    <w:rsid w:val="008348D1"/>
    <w:rsid w:val="008352AE"/>
    <w:rsid w:val="008356FA"/>
    <w:rsid w:val="00835C69"/>
    <w:rsid w:val="00835EAF"/>
    <w:rsid w:val="00836A3B"/>
    <w:rsid w:val="008377B3"/>
    <w:rsid w:val="008377BD"/>
    <w:rsid w:val="00837AFB"/>
    <w:rsid w:val="00840415"/>
    <w:rsid w:val="00841776"/>
    <w:rsid w:val="0084178C"/>
    <w:rsid w:val="00841822"/>
    <w:rsid w:val="00841C72"/>
    <w:rsid w:val="00842BD3"/>
    <w:rsid w:val="008433D0"/>
    <w:rsid w:val="00843508"/>
    <w:rsid w:val="0084401A"/>
    <w:rsid w:val="008452AE"/>
    <w:rsid w:val="00845F89"/>
    <w:rsid w:val="008463B9"/>
    <w:rsid w:val="00846CFB"/>
    <w:rsid w:val="00846F14"/>
    <w:rsid w:val="008472C6"/>
    <w:rsid w:val="0084739D"/>
    <w:rsid w:val="00847693"/>
    <w:rsid w:val="00847856"/>
    <w:rsid w:val="00850197"/>
    <w:rsid w:val="00850BB8"/>
    <w:rsid w:val="0085295E"/>
    <w:rsid w:val="00852A84"/>
    <w:rsid w:val="00853A4E"/>
    <w:rsid w:val="00853D12"/>
    <w:rsid w:val="00854407"/>
    <w:rsid w:val="0085490E"/>
    <w:rsid w:val="0085493A"/>
    <w:rsid w:val="00854B4F"/>
    <w:rsid w:val="00854E84"/>
    <w:rsid w:val="00855A93"/>
    <w:rsid w:val="00855D4A"/>
    <w:rsid w:val="0085657F"/>
    <w:rsid w:val="00856ED9"/>
    <w:rsid w:val="00857674"/>
    <w:rsid w:val="00857B54"/>
    <w:rsid w:val="00857E03"/>
    <w:rsid w:val="008609EF"/>
    <w:rsid w:val="00861969"/>
    <w:rsid w:val="00861A60"/>
    <w:rsid w:val="00864BFB"/>
    <w:rsid w:val="00864C93"/>
    <w:rsid w:val="00865619"/>
    <w:rsid w:val="00865C5C"/>
    <w:rsid w:val="0086665B"/>
    <w:rsid w:val="00866806"/>
    <w:rsid w:val="00866D02"/>
    <w:rsid w:val="00866F29"/>
    <w:rsid w:val="0086719D"/>
    <w:rsid w:val="00870322"/>
    <w:rsid w:val="00870486"/>
    <w:rsid w:val="0087181C"/>
    <w:rsid w:val="00873B97"/>
    <w:rsid w:val="00875044"/>
    <w:rsid w:val="00875652"/>
    <w:rsid w:val="00876058"/>
    <w:rsid w:val="0087621A"/>
    <w:rsid w:val="00876B88"/>
    <w:rsid w:val="00876E0F"/>
    <w:rsid w:val="008819EF"/>
    <w:rsid w:val="0088303D"/>
    <w:rsid w:val="008838F0"/>
    <w:rsid w:val="0088444A"/>
    <w:rsid w:val="00885A0B"/>
    <w:rsid w:val="00885BCA"/>
    <w:rsid w:val="0088656E"/>
    <w:rsid w:val="00886AB7"/>
    <w:rsid w:val="008870B5"/>
    <w:rsid w:val="008904BB"/>
    <w:rsid w:val="00890E9D"/>
    <w:rsid w:val="008915BB"/>
    <w:rsid w:val="008916C4"/>
    <w:rsid w:val="008921EB"/>
    <w:rsid w:val="0089222E"/>
    <w:rsid w:val="00892758"/>
    <w:rsid w:val="00892795"/>
    <w:rsid w:val="00893403"/>
    <w:rsid w:val="00893A08"/>
    <w:rsid w:val="00894215"/>
    <w:rsid w:val="00894D6C"/>
    <w:rsid w:val="008957BA"/>
    <w:rsid w:val="00895BC1"/>
    <w:rsid w:val="008968ED"/>
    <w:rsid w:val="00896F2B"/>
    <w:rsid w:val="00897F76"/>
    <w:rsid w:val="008A0FB5"/>
    <w:rsid w:val="008A24EE"/>
    <w:rsid w:val="008A28FE"/>
    <w:rsid w:val="008A32EA"/>
    <w:rsid w:val="008A37AB"/>
    <w:rsid w:val="008A3DC2"/>
    <w:rsid w:val="008A40AB"/>
    <w:rsid w:val="008A40AD"/>
    <w:rsid w:val="008A4EA4"/>
    <w:rsid w:val="008A575B"/>
    <w:rsid w:val="008A58BA"/>
    <w:rsid w:val="008A6EE1"/>
    <w:rsid w:val="008A712D"/>
    <w:rsid w:val="008A77B9"/>
    <w:rsid w:val="008B1B8F"/>
    <w:rsid w:val="008B211B"/>
    <w:rsid w:val="008B2E23"/>
    <w:rsid w:val="008B396D"/>
    <w:rsid w:val="008B43DD"/>
    <w:rsid w:val="008B59FE"/>
    <w:rsid w:val="008B6757"/>
    <w:rsid w:val="008B69BC"/>
    <w:rsid w:val="008B6B1B"/>
    <w:rsid w:val="008C030C"/>
    <w:rsid w:val="008C0376"/>
    <w:rsid w:val="008C0DBB"/>
    <w:rsid w:val="008C1651"/>
    <w:rsid w:val="008C1679"/>
    <w:rsid w:val="008C1869"/>
    <w:rsid w:val="008C246F"/>
    <w:rsid w:val="008C24A4"/>
    <w:rsid w:val="008C28DC"/>
    <w:rsid w:val="008C29F2"/>
    <w:rsid w:val="008C2E8F"/>
    <w:rsid w:val="008C350D"/>
    <w:rsid w:val="008C391D"/>
    <w:rsid w:val="008C40F1"/>
    <w:rsid w:val="008C4A61"/>
    <w:rsid w:val="008C4FF1"/>
    <w:rsid w:val="008C5632"/>
    <w:rsid w:val="008C57F7"/>
    <w:rsid w:val="008C5DD9"/>
    <w:rsid w:val="008C6052"/>
    <w:rsid w:val="008C6542"/>
    <w:rsid w:val="008C6C0D"/>
    <w:rsid w:val="008C71B0"/>
    <w:rsid w:val="008C74C3"/>
    <w:rsid w:val="008C79D2"/>
    <w:rsid w:val="008C7CA1"/>
    <w:rsid w:val="008D06AA"/>
    <w:rsid w:val="008D080E"/>
    <w:rsid w:val="008D0892"/>
    <w:rsid w:val="008D118F"/>
    <w:rsid w:val="008D12CB"/>
    <w:rsid w:val="008D175B"/>
    <w:rsid w:val="008D249A"/>
    <w:rsid w:val="008D262E"/>
    <w:rsid w:val="008D270D"/>
    <w:rsid w:val="008D2DEE"/>
    <w:rsid w:val="008D4011"/>
    <w:rsid w:val="008D4561"/>
    <w:rsid w:val="008D59C1"/>
    <w:rsid w:val="008D7835"/>
    <w:rsid w:val="008D7ECA"/>
    <w:rsid w:val="008E04A1"/>
    <w:rsid w:val="008E0A7C"/>
    <w:rsid w:val="008E10E4"/>
    <w:rsid w:val="008E1209"/>
    <w:rsid w:val="008E16BC"/>
    <w:rsid w:val="008E36CD"/>
    <w:rsid w:val="008E57F5"/>
    <w:rsid w:val="008E57F8"/>
    <w:rsid w:val="008E6D32"/>
    <w:rsid w:val="008E7195"/>
    <w:rsid w:val="008E71F1"/>
    <w:rsid w:val="008E76B9"/>
    <w:rsid w:val="008E77AD"/>
    <w:rsid w:val="008F028E"/>
    <w:rsid w:val="008F0607"/>
    <w:rsid w:val="008F0AA9"/>
    <w:rsid w:val="008F0CF1"/>
    <w:rsid w:val="008F33C2"/>
    <w:rsid w:val="008F3B28"/>
    <w:rsid w:val="008F47D2"/>
    <w:rsid w:val="008F49E4"/>
    <w:rsid w:val="008F51D3"/>
    <w:rsid w:val="008F620F"/>
    <w:rsid w:val="008F654B"/>
    <w:rsid w:val="008F6AC4"/>
    <w:rsid w:val="008F6AEE"/>
    <w:rsid w:val="008F6B5E"/>
    <w:rsid w:val="008F7B75"/>
    <w:rsid w:val="00900220"/>
    <w:rsid w:val="00900403"/>
    <w:rsid w:val="009014A9"/>
    <w:rsid w:val="009037EA"/>
    <w:rsid w:val="00906D2A"/>
    <w:rsid w:val="00906D44"/>
    <w:rsid w:val="009074D8"/>
    <w:rsid w:val="0090781B"/>
    <w:rsid w:val="00907EBC"/>
    <w:rsid w:val="00907F2C"/>
    <w:rsid w:val="0091040F"/>
    <w:rsid w:val="00910B46"/>
    <w:rsid w:val="00910CE5"/>
    <w:rsid w:val="00911D15"/>
    <w:rsid w:val="0091220D"/>
    <w:rsid w:val="009125B1"/>
    <w:rsid w:val="00912688"/>
    <w:rsid w:val="00912CB9"/>
    <w:rsid w:val="00913856"/>
    <w:rsid w:val="00913B7C"/>
    <w:rsid w:val="009144A3"/>
    <w:rsid w:val="00914537"/>
    <w:rsid w:val="00914EEF"/>
    <w:rsid w:val="009155FD"/>
    <w:rsid w:val="00917160"/>
    <w:rsid w:val="00917EEE"/>
    <w:rsid w:val="009202A8"/>
    <w:rsid w:val="00921B06"/>
    <w:rsid w:val="00921BD5"/>
    <w:rsid w:val="009220A3"/>
    <w:rsid w:val="009244B2"/>
    <w:rsid w:val="00924D02"/>
    <w:rsid w:val="00924D99"/>
    <w:rsid w:val="00924ED2"/>
    <w:rsid w:val="00925367"/>
    <w:rsid w:val="009254A5"/>
    <w:rsid w:val="00927013"/>
    <w:rsid w:val="0092716E"/>
    <w:rsid w:val="00930240"/>
    <w:rsid w:val="00930AF8"/>
    <w:rsid w:val="009312CD"/>
    <w:rsid w:val="009322F8"/>
    <w:rsid w:val="009340E0"/>
    <w:rsid w:val="00934D97"/>
    <w:rsid w:val="009351F2"/>
    <w:rsid w:val="00935B1D"/>
    <w:rsid w:val="00935E84"/>
    <w:rsid w:val="00936168"/>
    <w:rsid w:val="0093687E"/>
    <w:rsid w:val="00937E9D"/>
    <w:rsid w:val="009404EF"/>
    <w:rsid w:val="00941BE9"/>
    <w:rsid w:val="00942936"/>
    <w:rsid w:val="009432B2"/>
    <w:rsid w:val="00943F69"/>
    <w:rsid w:val="009442D0"/>
    <w:rsid w:val="0094669E"/>
    <w:rsid w:val="00947655"/>
    <w:rsid w:val="009476A3"/>
    <w:rsid w:val="00947926"/>
    <w:rsid w:val="0095065D"/>
    <w:rsid w:val="00950A34"/>
    <w:rsid w:val="00950FC5"/>
    <w:rsid w:val="00952196"/>
    <w:rsid w:val="00952C9F"/>
    <w:rsid w:val="00953428"/>
    <w:rsid w:val="00954037"/>
    <w:rsid w:val="0095454B"/>
    <w:rsid w:val="00954ED2"/>
    <w:rsid w:val="009556C4"/>
    <w:rsid w:val="00955BC3"/>
    <w:rsid w:val="00955CAE"/>
    <w:rsid w:val="00955DC8"/>
    <w:rsid w:val="0095673D"/>
    <w:rsid w:val="00956FE6"/>
    <w:rsid w:val="00957276"/>
    <w:rsid w:val="009572C9"/>
    <w:rsid w:val="00957724"/>
    <w:rsid w:val="009616B3"/>
    <w:rsid w:val="00961AC2"/>
    <w:rsid w:val="00961FDE"/>
    <w:rsid w:val="00962564"/>
    <w:rsid w:val="00962EB9"/>
    <w:rsid w:val="00963FC4"/>
    <w:rsid w:val="0096456F"/>
    <w:rsid w:val="00964BD6"/>
    <w:rsid w:val="00965036"/>
    <w:rsid w:val="009659D7"/>
    <w:rsid w:val="00966D9C"/>
    <w:rsid w:val="0096709E"/>
    <w:rsid w:val="0096794B"/>
    <w:rsid w:val="0097060C"/>
    <w:rsid w:val="00970687"/>
    <w:rsid w:val="009709D0"/>
    <w:rsid w:val="009712C7"/>
    <w:rsid w:val="0097152E"/>
    <w:rsid w:val="0097267D"/>
    <w:rsid w:val="00972E32"/>
    <w:rsid w:val="00973AE0"/>
    <w:rsid w:val="00973D80"/>
    <w:rsid w:val="00974B10"/>
    <w:rsid w:val="009763DD"/>
    <w:rsid w:val="009774E5"/>
    <w:rsid w:val="00977901"/>
    <w:rsid w:val="009779C4"/>
    <w:rsid w:val="00980C83"/>
    <w:rsid w:val="00981280"/>
    <w:rsid w:val="00981E6B"/>
    <w:rsid w:val="0098300E"/>
    <w:rsid w:val="00983680"/>
    <w:rsid w:val="00983A79"/>
    <w:rsid w:val="00984273"/>
    <w:rsid w:val="0098588A"/>
    <w:rsid w:val="00986F0B"/>
    <w:rsid w:val="009904F0"/>
    <w:rsid w:val="00990549"/>
    <w:rsid w:val="00990B03"/>
    <w:rsid w:val="00990CCD"/>
    <w:rsid w:val="00991D61"/>
    <w:rsid w:val="00991DF3"/>
    <w:rsid w:val="00995306"/>
    <w:rsid w:val="009954B9"/>
    <w:rsid w:val="00995524"/>
    <w:rsid w:val="0099575F"/>
    <w:rsid w:val="00995F3B"/>
    <w:rsid w:val="009963C5"/>
    <w:rsid w:val="00996603"/>
    <w:rsid w:val="00997F9C"/>
    <w:rsid w:val="009A0202"/>
    <w:rsid w:val="009A0656"/>
    <w:rsid w:val="009A1B24"/>
    <w:rsid w:val="009A1E97"/>
    <w:rsid w:val="009A36B2"/>
    <w:rsid w:val="009A4C24"/>
    <w:rsid w:val="009A4C25"/>
    <w:rsid w:val="009A5BC1"/>
    <w:rsid w:val="009A7ED6"/>
    <w:rsid w:val="009B02F0"/>
    <w:rsid w:val="009B076B"/>
    <w:rsid w:val="009B0B2F"/>
    <w:rsid w:val="009B0B9C"/>
    <w:rsid w:val="009B121A"/>
    <w:rsid w:val="009B1632"/>
    <w:rsid w:val="009B18C1"/>
    <w:rsid w:val="009B2145"/>
    <w:rsid w:val="009B2ABA"/>
    <w:rsid w:val="009B363E"/>
    <w:rsid w:val="009B3768"/>
    <w:rsid w:val="009B4850"/>
    <w:rsid w:val="009B4994"/>
    <w:rsid w:val="009B4AE5"/>
    <w:rsid w:val="009B4C00"/>
    <w:rsid w:val="009B5422"/>
    <w:rsid w:val="009B5FDD"/>
    <w:rsid w:val="009B63FC"/>
    <w:rsid w:val="009B673D"/>
    <w:rsid w:val="009B72AA"/>
    <w:rsid w:val="009B7EEE"/>
    <w:rsid w:val="009C132D"/>
    <w:rsid w:val="009C4222"/>
    <w:rsid w:val="009C5639"/>
    <w:rsid w:val="009C569C"/>
    <w:rsid w:val="009C5A20"/>
    <w:rsid w:val="009C5FBF"/>
    <w:rsid w:val="009C6E48"/>
    <w:rsid w:val="009C74A4"/>
    <w:rsid w:val="009C7A01"/>
    <w:rsid w:val="009C7C1E"/>
    <w:rsid w:val="009C7F9E"/>
    <w:rsid w:val="009D0586"/>
    <w:rsid w:val="009D0B42"/>
    <w:rsid w:val="009D0D44"/>
    <w:rsid w:val="009D0D86"/>
    <w:rsid w:val="009D2200"/>
    <w:rsid w:val="009D2A28"/>
    <w:rsid w:val="009D2CB3"/>
    <w:rsid w:val="009D3024"/>
    <w:rsid w:val="009D3A03"/>
    <w:rsid w:val="009D4471"/>
    <w:rsid w:val="009D477A"/>
    <w:rsid w:val="009D4AB8"/>
    <w:rsid w:val="009D5AEE"/>
    <w:rsid w:val="009D62B7"/>
    <w:rsid w:val="009D65E6"/>
    <w:rsid w:val="009D7558"/>
    <w:rsid w:val="009E05FF"/>
    <w:rsid w:val="009E0B99"/>
    <w:rsid w:val="009E12A2"/>
    <w:rsid w:val="009E1A23"/>
    <w:rsid w:val="009E1C60"/>
    <w:rsid w:val="009E299B"/>
    <w:rsid w:val="009E2E7D"/>
    <w:rsid w:val="009E2FE1"/>
    <w:rsid w:val="009E3A71"/>
    <w:rsid w:val="009E3D87"/>
    <w:rsid w:val="009E4BBD"/>
    <w:rsid w:val="009E4F3B"/>
    <w:rsid w:val="009E5A42"/>
    <w:rsid w:val="009E5E2F"/>
    <w:rsid w:val="009E6620"/>
    <w:rsid w:val="009E662C"/>
    <w:rsid w:val="009E7015"/>
    <w:rsid w:val="009E7398"/>
    <w:rsid w:val="009E774C"/>
    <w:rsid w:val="009E7F33"/>
    <w:rsid w:val="009E7F8C"/>
    <w:rsid w:val="009F033B"/>
    <w:rsid w:val="009F07DA"/>
    <w:rsid w:val="009F0E92"/>
    <w:rsid w:val="009F16C3"/>
    <w:rsid w:val="009F213E"/>
    <w:rsid w:val="009F2364"/>
    <w:rsid w:val="009F2BB2"/>
    <w:rsid w:val="009F3798"/>
    <w:rsid w:val="009F3839"/>
    <w:rsid w:val="009F3F12"/>
    <w:rsid w:val="009F4765"/>
    <w:rsid w:val="009F487F"/>
    <w:rsid w:val="009F494E"/>
    <w:rsid w:val="009F4C5D"/>
    <w:rsid w:val="009F55BA"/>
    <w:rsid w:val="009F798B"/>
    <w:rsid w:val="00A008A9"/>
    <w:rsid w:val="00A00C87"/>
    <w:rsid w:val="00A013E0"/>
    <w:rsid w:val="00A03709"/>
    <w:rsid w:val="00A0467A"/>
    <w:rsid w:val="00A04825"/>
    <w:rsid w:val="00A049E8"/>
    <w:rsid w:val="00A04F72"/>
    <w:rsid w:val="00A050F9"/>
    <w:rsid w:val="00A05404"/>
    <w:rsid w:val="00A063C1"/>
    <w:rsid w:val="00A06784"/>
    <w:rsid w:val="00A06898"/>
    <w:rsid w:val="00A06ADC"/>
    <w:rsid w:val="00A070E0"/>
    <w:rsid w:val="00A0738F"/>
    <w:rsid w:val="00A0789A"/>
    <w:rsid w:val="00A07A5D"/>
    <w:rsid w:val="00A102F1"/>
    <w:rsid w:val="00A1079F"/>
    <w:rsid w:val="00A11A73"/>
    <w:rsid w:val="00A11B0E"/>
    <w:rsid w:val="00A12B18"/>
    <w:rsid w:val="00A1312D"/>
    <w:rsid w:val="00A13359"/>
    <w:rsid w:val="00A13441"/>
    <w:rsid w:val="00A13513"/>
    <w:rsid w:val="00A13A7B"/>
    <w:rsid w:val="00A13C18"/>
    <w:rsid w:val="00A142E0"/>
    <w:rsid w:val="00A147D0"/>
    <w:rsid w:val="00A1486F"/>
    <w:rsid w:val="00A14FEB"/>
    <w:rsid w:val="00A15220"/>
    <w:rsid w:val="00A16490"/>
    <w:rsid w:val="00A165E9"/>
    <w:rsid w:val="00A16B8C"/>
    <w:rsid w:val="00A17136"/>
    <w:rsid w:val="00A17C6B"/>
    <w:rsid w:val="00A17C96"/>
    <w:rsid w:val="00A20241"/>
    <w:rsid w:val="00A2042C"/>
    <w:rsid w:val="00A2109E"/>
    <w:rsid w:val="00A21115"/>
    <w:rsid w:val="00A21B9A"/>
    <w:rsid w:val="00A21BD3"/>
    <w:rsid w:val="00A21F2B"/>
    <w:rsid w:val="00A22399"/>
    <w:rsid w:val="00A22EFF"/>
    <w:rsid w:val="00A2380B"/>
    <w:rsid w:val="00A244A6"/>
    <w:rsid w:val="00A24B72"/>
    <w:rsid w:val="00A25724"/>
    <w:rsid w:val="00A26027"/>
    <w:rsid w:val="00A262E3"/>
    <w:rsid w:val="00A266D4"/>
    <w:rsid w:val="00A26FF0"/>
    <w:rsid w:val="00A304BF"/>
    <w:rsid w:val="00A31030"/>
    <w:rsid w:val="00A3111F"/>
    <w:rsid w:val="00A311B3"/>
    <w:rsid w:val="00A313EB"/>
    <w:rsid w:val="00A31CCE"/>
    <w:rsid w:val="00A33626"/>
    <w:rsid w:val="00A33934"/>
    <w:rsid w:val="00A34941"/>
    <w:rsid w:val="00A35138"/>
    <w:rsid w:val="00A35AAD"/>
    <w:rsid w:val="00A36D85"/>
    <w:rsid w:val="00A36FBC"/>
    <w:rsid w:val="00A370A1"/>
    <w:rsid w:val="00A37212"/>
    <w:rsid w:val="00A376CD"/>
    <w:rsid w:val="00A40180"/>
    <w:rsid w:val="00A408E6"/>
    <w:rsid w:val="00A40908"/>
    <w:rsid w:val="00A40AAD"/>
    <w:rsid w:val="00A4138D"/>
    <w:rsid w:val="00A417F5"/>
    <w:rsid w:val="00A41C87"/>
    <w:rsid w:val="00A425D2"/>
    <w:rsid w:val="00A42766"/>
    <w:rsid w:val="00A42EE8"/>
    <w:rsid w:val="00A440B0"/>
    <w:rsid w:val="00A44E62"/>
    <w:rsid w:val="00A47182"/>
    <w:rsid w:val="00A5007E"/>
    <w:rsid w:val="00A506AE"/>
    <w:rsid w:val="00A50730"/>
    <w:rsid w:val="00A511AB"/>
    <w:rsid w:val="00A522FC"/>
    <w:rsid w:val="00A52937"/>
    <w:rsid w:val="00A53788"/>
    <w:rsid w:val="00A5496D"/>
    <w:rsid w:val="00A54E68"/>
    <w:rsid w:val="00A5583D"/>
    <w:rsid w:val="00A55EF6"/>
    <w:rsid w:val="00A563A2"/>
    <w:rsid w:val="00A56519"/>
    <w:rsid w:val="00A5679E"/>
    <w:rsid w:val="00A56B4D"/>
    <w:rsid w:val="00A56B94"/>
    <w:rsid w:val="00A56FCA"/>
    <w:rsid w:val="00A5782D"/>
    <w:rsid w:val="00A60DDB"/>
    <w:rsid w:val="00A6149A"/>
    <w:rsid w:val="00A61642"/>
    <w:rsid w:val="00A6182D"/>
    <w:rsid w:val="00A61932"/>
    <w:rsid w:val="00A621D2"/>
    <w:rsid w:val="00A621F7"/>
    <w:rsid w:val="00A6292D"/>
    <w:rsid w:val="00A62A91"/>
    <w:rsid w:val="00A6323C"/>
    <w:rsid w:val="00A63A2F"/>
    <w:rsid w:val="00A6475E"/>
    <w:rsid w:val="00A649B1"/>
    <w:rsid w:val="00A65DE3"/>
    <w:rsid w:val="00A663C2"/>
    <w:rsid w:val="00A66B83"/>
    <w:rsid w:val="00A66E71"/>
    <w:rsid w:val="00A66E7F"/>
    <w:rsid w:val="00A67293"/>
    <w:rsid w:val="00A67353"/>
    <w:rsid w:val="00A67ED7"/>
    <w:rsid w:val="00A67FB0"/>
    <w:rsid w:val="00A71FE0"/>
    <w:rsid w:val="00A723BB"/>
    <w:rsid w:val="00A725DB"/>
    <w:rsid w:val="00A72F1E"/>
    <w:rsid w:val="00A7303C"/>
    <w:rsid w:val="00A73067"/>
    <w:rsid w:val="00A734DE"/>
    <w:rsid w:val="00A73B81"/>
    <w:rsid w:val="00A74149"/>
    <w:rsid w:val="00A75324"/>
    <w:rsid w:val="00A7574A"/>
    <w:rsid w:val="00A7724F"/>
    <w:rsid w:val="00A77858"/>
    <w:rsid w:val="00A779F4"/>
    <w:rsid w:val="00A80921"/>
    <w:rsid w:val="00A80F94"/>
    <w:rsid w:val="00A8202B"/>
    <w:rsid w:val="00A822B7"/>
    <w:rsid w:val="00A82C4D"/>
    <w:rsid w:val="00A830AE"/>
    <w:rsid w:val="00A83453"/>
    <w:rsid w:val="00A83A64"/>
    <w:rsid w:val="00A844B9"/>
    <w:rsid w:val="00A85A47"/>
    <w:rsid w:val="00A87C0A"/>
    <w:rsid w:val="00A87C5D"/>
    <w:rsid w:val="00A91C43"/>
    <w:rsid w:val="00A91C64"/>
    <w:rsid w:val="00A927B4"/>
    <w:rsid w:val="00A92FB7"/>
    <w:rsid w:val="00A92FE8"/>
    <w:rsid w:val="00A93626"/>
    <w:rsid w:val="00A94144"/>
    <w:rsid w:val="00A94332"/>
    <w:rsid w:val="00A96014"/>
    <w:rsid w:val="00A961BB"/>
    <w:rsid w:val="00A96C43"/>
    <w:rsid w:val="00A97326"/>
    <w:rsid w:val="00A97D36"/>
    <w:rsid w:val="00AA0A63"/>
    <w:rsid w:val="00AA1258"/>
    <w:rsid w:val="00AA12C3"/>
    <w:rsid w:val="00AA18AF"/>
    <w:rsid w:val="00AA1C4D"/>
    <w:rsid w:val="00AA2085"/>
    <w:rsid w:val="00AA25FF"/>
    <w:rsid w:val="00AA291A"/>
    <w:rsid w:val="00AA2DCD"/>
    <w:rsid w:val="00AA301C"/>
    <w:rsid w:val="00AA361C"/>
    <w:rsid w:val="00AA3AE7"/>
    <w:rsid w:val="00AA3D32"/>
    <w:rsid w:val="00AA4A4F"/>
    <w:rsid w:val="00AA514F"/>
    <w:rsid w:val="00AA5BBD"/>
    <w:rsid w:val="00AA5C99"/>
    <w:rsid w:val="00AA5D74"/>
    <w:rsid w:val="00AA5F02"/>
    <w:rsid w:val="00AA638D"/>
    <w:rsid w:val="00AA676B"/>
    <w:rsid w:val="00AA6CD8"/>
    <w:rsid w:val="00AB1893"/>
    <w:rsid w:val="00AB2AF5"/>
    <w:rsid w:val="00AB4144"/>
    <w:rsid w:val="00AB4FD2"/>
    <w:rsid w:val="00AB4FFC"/>
    <w:rsid w:val="00AB5CF6"/>
    <w:rsid w:val="00AB6D83"/>
    <w:rsid w:val="00AB6E75"/>
    <w:rsid w:val="00AC0B94"/>
    <w:rsid w:val="00AC1315"/>
    <w:rsid w:val="00AC1770"/>
    <w:rsid w:val="00AC1981"/>
    <w:rsid w:val="00AC2C20"/>
    <w:rsid w:val="00AC2D0C"/>
    <w:rsid w:val="00AC2F2D"/>
    <w:rsid w:val="00AC2F71"/>
    <w:rsid w:val="00AC3361"/>
    <w:rsid w:val="00AC4174"/>
    <w:rsid w:val="00AC4ECE"/>
    <w:rsid w:val="00AC5030"/>
    <w:rsid w:val="00AC5833"/>
    <w:rsid w:val="00AC592D"/>
    <w:rsid w:val="00AC6F90"/>
    <w:rsid w:val="00AC7EE7"/>
    <w:rsid w:val="00AD03CA"/>
    <w:rsid w:val="00AD0725"/>
    <w:rsid w:val="00AD0BF9"/>
    <w:rsid w:val="00AD26A8"/>
    <w:rsid w:val="00AD2889"/>
    <w:rsid w:val="00AD31C7"/>
    <w:rsid w:val="00AD3F20"/>
    <w:rsid w:val="00AD44D6"/>
    <w:rsid w:val="00AD4D13"/>
    <w:rsid w:val="00AD54EC"/>
    <w:rsid w:val="00AD56FF"/>
    <w:rsid w:val="00AD60DC"/>
    <w:rsid w:val="00AD7CEA"/>
    <w:rsid w:val="00AE035B"/>
    <w:rsid w:val="00AE0864"/>
    <w:rsid w:val="00AE0937"/>
    <w:rsid w:val="00AE10EF"/>
    <w:rsid w:val="00AE13DC"/>
    <w:rsid w:val="00AE1AF7"/>
    <w:rsid w:val="00AE480D"/>
    <w:rsid w:val="00AE4A35"/>
    <w:rsid w:val="00AE4A60"/>
    <w:rsid w:val="00AE4B4F"/>
    <w:rsid w:val="00AE56E7"/>
    <w:rsid w:val="00AE5AD4"/>
    <w:rsid w:val="00AE5AD6"/>
    <w:rsid w:val="00AE5B71"/>
    <w:rsid w:val="00AE61E7"/>
    <w:rsid w:val="00AE6A94"/>
    <w:rsid w:val="00AE6DF3"/>
    <w:rsid w:val="00AE7336"/>
    <w:rsid w:val="00AE79BD"/>
    <w:rsid w:val="00AE7AB3"/>
    <w:rsid w:val="00AE7BC6"/>
    <w:rsid w:val="00AE7C4B"/>
    <w:rsid w:val="00AE7DD4"/>
    <w:rsid w:val="00AF10D0"/>
    <w:rsid w:val="00AF1AB9"/>
    <w:rsid w:val="00AF1C48"/>
    <w:rsid w:val="00AF1DFA"/>
    <w:rsid w:val="00AF2435"/>
    <w:rsid w:val="00AF2643"/>
    <w:rsid w:val="00AF2725"/>
    <w:rsid w:val="00AF2B0E"/>
    <w:rsid w:val="00AF35A8"/>
    <w:rsid w:val="00AF3D50"/>
    <w:rsid w:val="00AF432F"/>
    <w:rsid w:val="00AF474B"/>
    <w:rsid w:val="00AF55F6"/>
    <w:rsid w:val="00AF6908"/>
    <w:rsid w:val="00AF7B3B"/>
    <w:rsid w:val="00AF7ED9"/>
    <w:rsid w:val="00B013E5"/>
    <w:rsid w:val="00B02074"/>
    <w:rsid w:val="00B023C6"/>
    <w:rsid w:val="00B02A13"/>
    <w:rsid w:val="00B02A6D"/>
    <w:rsid w:val="00B02A7E"/>
    <w:rsid w:val="00B02DD4"/>
    <w:rsid w:val="00B02EA1"/>
    <w:rsid w:val="00B02FCC"/>
    <w:rsid w:val="00B0335F"/>
    <w:rsid w:val="00B03F04"/>
    <w:rsid w:val="00B055BD"/>
    <w:rsid w:val="00B0592C"/>
    <w:rsid w:val="00B05AF6"/>
    <w:rsid w:val="00B06D08"/>
    <w:rsid w:val="00B06EDF"/>
    <w:rsid w:val="00B07D47"/>
    <w:rsid w:val="00B07DC5"/>
    <w:rsid w:val="00B1006C"/>
    <w:rsid w:val="00B10CBC"/>
    <w:rsid w:val="00B118D6"/>
    <w:rsid w:val="00B12016"/>
    <w:rsid w:val="00B12E3D"/>
    <w:rsid w:val="00B130CC"/>
    <w:rsid w:val="00B14BB7"/>
    <w:rsid w:val="00B15C79"/>
    <w:rsid w:val="00B15E4C"/>
    <w:rsid w:val="00B1770C"/>
    <w:rsid w:val="00B177AA"/>
    <w:rsid w:val="00B17E0F"/>
    <w:rsid w:val="00B206AF"/>
    <w:rsid w:val="00B20CC0"/>
    <w:rsid w:val="00B21008"/>
    <w:rsid w:val="00B21B96"/>
    <w:rsid w:val="00B2278E"/>
    <w:rsid w:val="00B22D74"/>
    <w:rsid w:val="00B22E9F"/>
    <w:rsid w:val="00B23CEE"/>
    <w:rsid w:val="00B243ED"/>
    <w:rsid w:val="00B259E8"/>
    <w:rsid w:val="00B27652"/>
    <w:rsid w:val="00B30A64"/>
    <w:rsid w:val="00B30DC3"/>
    <w:rsid w:val="00B31031"/>
    <w:rsid w:val="00B31358"/>
    <w:rsid w:val="00B31A39"/>
    <w:rsid w:val="00B3224A"/>
    <w:rsid w:val="00B32517"/>
    <w:rsid w:val="00B326E7"/>
    <w:rsid w:val="00B32CB3"/>
    <w:rsid w:val="00B3397E"/>
    <w:rsid w:val="00B33B2A"/>
    <w:rsid w:val="00B33B93"/>
    <w:rsid w:val="00B33E2C"/>
    <w:rsid w:val="00B343B6"/>
    <w:rsid w:val="00B343CE"/>
    <w:rsid w:val="00B34968"/>
    <w:rsid w:val="00B34FE8"/>
    <w:rsid w:val="00B37BD6"/>
    <w:rsid w:val="00B408CD"/>
    <w:rsid w:val="00B411AB"/>
    <w:rsid w:val="00B41D32"/>
    <w:rsid w:val="00B41E4E"/>
    <w:rsid w:val="00B42640"/>
    <w:rsid w:val="00B45010"/>
    <w:rsid w:val="00B460AD"/>
    <w:rsid w:val="00B468A9"/>
    <w:rsid w:val="00B468E7"/>
    <w:rsid w:val="00B46BF2"/>
    <w:rsid w:val="00B50881"/>
    <w:rsid w:val="00B50B2F"/>
    <w:rsid w:val="00B50B78"/>
    <w:rsid w:val="00B52A74"/>
    <w:rsid w:val="00B52A92"/>
    <w:rsid w:val="00B53776"/>
    <w:rsid w:val="00B54354"/>
    <w:rsid w:val="00B54D3B"/>
    <w:rsid w:val="00B553D2"/>
    <w:rsid w:val="00B557CF"/>
    <w:rsid w:val="00B60891"/>
    <w:rsid w:val="00B60D7A"/>
    <w:rsid w:val="00B618B5"/>
    <w:rsid w:val="00B61A10"/>
    <w:rsid w:val="00B62C4B"/>
    <w:rsid w:val="00B62F0D"/>
    <w:rsid w:val="00B63326"/>
    <w:rsid w:val="00B63EFF"/>
    <w:rsid w:val="00B63FFA"/>
    <w:rsid w:val="00B64794"/>
    <w:rsid w:val="00B658E7"/>
    <w:rsid w:val="00B65DA5"/>
    <w:rsid w:val="00B66D06"/>
    <w:rsid w:val="00B66FA7"/>
    <w:rsid w:val="00B6782E"/>
    <w:rsid w:val="00B67B68"/>
    <w:rsid w:val="00B67C93"/>
    <w:rsid w:val="00B67D10"/>
    <w:rsid w:val="00B70632"/>
    <w:rsid w:val="00B70A47"/>
    <w:rsid w:val="00B72695"/>
    <w:rsid w:val="00B7347E"/>
    <w:rsid w:val="00B73495"/>
    <w:rsid w:val="00B73A4B"/>
    <w:rsid w:val="00B7578A"/>
    <w:rsid w:val="00B76C8C"/>
    <w:rsid w:val="00B77946"/>
    <w:rsid w:val="00B77DAF"/>
    <w:rsid w:val="00B77DB4"/>
    <w:rsid w:val="00B808DF"/>
    <w:rsid w:val="00B80EA1"/>
    <w:rsid w:val="00B81869"/>
    <w:rsid w:val="00B83771"/>
    <w:rsid w:val="00B845FF"/>
    <w:rsid w:val="00B856C8"/>
    <w:rsid w:val="00B86ED7"/>
    <w:rsid w:val="00B86FF8"/>
    <w:rsid w:val="00B872CC"/>
    <w:rsid w:val="00B87689"/>
    <w:rsid w:val="00B90B15"/>
    <w:rsid w:val="00B90B64"/>
    <w:rsid w:val="00B92C60"/>
    <w:rsid w:val="00B92ECD"/>
    <w:rsid w:val="00B92FBB"/>
    <w:rsid w:val="00B94034"/>
    <w:rsid w:val="00B94149"/>
    <w:rsid w:val="00B94282"/>
    <w:rsid w:val="00B943A2"/>
    <w:rsid w:val="00B94A88"/>
    <w:rsid w:val="00B9525A"/>
    <w:rsid w:val="00B957BD"/>
    <w:rsid w:val="00B957FC"/>
    <w:rsid w:val="00B96237"/>
    <w:rsid w:val="00B96BCE"/>
    <w:rsid w:val="00B96DEA"/>
    <w:rsid w:val="00B97010"/>
    <w:rsid w:val="00B97B79"/>
    <w:rsid w:val="00BA0662"/>
    <w:rsid w:val="00BA147E"/>
    <w:rsid w:val="00BA15CC"/>
    <w:rsid w:val="00BA1C85"/>
    <w:rsid w:val="00BA2127"/>
    <w:rsid w:val="00BA2446"/>
    <w:rsid w:val="00BA32B5"/>
    <w:rsid w:val="00BA3358"/>
    <w:rsid w:val="00BA38F9"/>
    <w:rsid w:val="00BA3B38"/>
    <w:rsid w:val="00BA421A"/>
    <w:rsid w:val="00BA44E6"/>
    <w:rsid w:val="00BA48AA"/>
    <w:rsid w:val="00BA6123"/>
    <w:rsid w:val="00BA6D57"/>
    <w:rsid w:val="00BA6ECE"/>
    <w:rsid w:val="00BA76A0"/>
    <w:rsid w:val="00BB006C"/>
    <w:rsid w:val="00BB0275"/>
    <w:rsid w:val="00BB0B88"/>
    <w:rsid w:val="00BB0CC5"/>
    <w:rsid w:val="00BB0DCE"/>
    <w:rsid w:val="00BB0E48"/>
    <w:rsid w:val="00BB171A"/>
    <w:rsid w:val="00BB1D71"/>
    <w:rsid w:val="00BB262F"/>
    <w:rsid w:val="00BB3066"/>
    <w:rsid w:val="00BB30F7"/>
    <w:rsid w:val="00BB323B"/>
    <w:rsid w:val="00BB3435"/>
    <w:rsid w:val="00BB3DCF"/>
    <w:rsid w:val="00BB5EC6"/>
    <w:rsid w:val="00BB6A64"/>
    <w:rsid w:val="00BB71C8"/>
    <w:rsid w:val="00BC0A6B"/>
    <w:rsid w:val="00BC2376"/>
    <w:rsid w:val="00BC2F93"/>
    <w:rsid w:val="00BC38DD"/>
    <w:rsid w:val="00BC42C4"/>
    <w:rsid w:val="00BC4667"/>
    <w:rsid w:val="00BC59F9"/>
    <w:rsid w:val="00BC5C5E"/>
    <w:rsid w:val="00BC5E5D"/>
    <w:rsid w:val="00BC6B78"/>
    <w:rsid w:val="00BC7392"/>
    <w:rsid w:val="00BC7A11"/>
    <w:rsid w:val="00BC7B0D"/>
    <w:rsid w:val="00BC7DE6"/>
    <w:rsid w:val="00BD05A3"/>
    <w:rsid w:val="00BD166F"/>
    <w:rsid w:val="00BD1CBE"/>
    <w:rsid w:val="00BD1D21"/>
    <w:rsid w:val="00BD33CF"/>
    <w:rsid w:val="00BD4900"/>
    <w:rsid w:val="00BD49A9"/>
    <w:rsid w:val="00BD4C24"/>
    <w:rsid w:val="00BD4FC4"/>
    <w:rsid w:val="00BD5E26"/>
    <w:rsid w:val="00BD694C"/>
    <w:rsid w:val="00BD717E"/>
    <w:rsid w:val="00BD7708"/>
    <w:rsid w:val="00BD7A92"/>
    <w:rsid w:val="00BE0370"/>
    <w:rsid w:val="00BE0E0C"/>
    <w:rsid w:val="00BE105E"/>
    <w:rsid w:val="00BE1488"/>
    <w:rsid w:val="00BE37E7"/>
    <w:rsid w:val="00BE3F03"/>
    <w:rsid w:val="00BE43C7"/>
    <w:rsid w:val="00BE469B"/>
    <w:rsid w:val="00BE520B"/>
    <w:rsid w:val="00BE547B"/>
    <w:rsid w:val="00BE55FA"/>
    <w:rsid w:val="00BE631B"/>
    <w:rsid w:val="00BE667B"/>
    <w:rsid w:val="00BE7015"/>
    <w:rsid w:val="00BE7295"/>
    <w:rsid w:val="00BE79BC"/>
    <w:rsid w:val="00BE7A85"/>
    <w:rsid w:val="00BE7D81"/>
    <w:rsid w:val="00BE7EA7"/>
    <w:rsid w:val="00BF0D77"/>
    <w:rsid w:val="00BF0FB9"/>
    <w:rsid w:val="00BF11D9"/>
    <w:rsid w:val="00BF1D3B"/>
    <w:rsid w:val="00BF1F78"/>
    <w:rsid w:val="00BF24A4"/>
    <w:rsid w:val="00BF2B04"/>
    <w:rsid w:val="00BF3CEE"/>
    <w:rsid w:val="00BF4033"/>
    <w:rsid w:val="00BF4C10"/>
    <w:rsid w:val="00BF4E1D"/>
    <w:rsid w:val="00BF67AD"/>
    <w:rsid w:val="00BF6BC9"/>
    <w:rsid w:val="00BF7C79"/>
    <w:rsid w:val="00BF7E4F"/>
    <w:rsid w:val="00C00A8E"/>
    <w:rsid w:val="00C00BC6"/>
    <w:rsid w:val="00C0190C"/>
    <w:rsid w:val="00C03490"/>
    <w:rsid w:val="00C03888"/>
    <w:rsid w:val="00C038D6"/>
    <w:rsid w:val="00C03D89"/>
    <w:rsid w:val="00C03DD5"/>
    <w:rsid w:val="00C03E9D"/>
    <w:rsid w:val="00C0472C"/>
    <w:rsid w:val="00C04CBD"/>
    <w:rsid w:val="00C04FEB"/>
    <w:rsid w:val="00C05433"/>
    <w:rsid w:val="00C05567"/>
    <w:rsid w:val="00C05743"/>
    <w:rsid w:val="00C05AB2"/>
    <w:rsid w:val="00C05BB3"/>
    <w:rsid w:val="00C05DD9"/>
    <w:rsid w:val="00C05FFD"/>
    <w:rsid w:val="00C07A30"/>
    <w:rsid w:val="00C07B3E"/>
    <w:rsid w:val="00C1027A"/>
    <w:rsid w:val="00C10A38"/>
    <w:rsid w:val="00C1132D"/>
    <w:rsid w:val="00C11F93"/>
    <w:rsid w:val="00C1211B"/>
    <w:rsid w:val="00C12643"/>
    <w:rsid w:val="00C12826"/>
    <w:rsid w:val="00C12AF2"/>
    <w:rsid w:val="00C133B1"/>
    <w:rsid w:val="00C135E4"/>
    <w:rsid w:val="00C14194"/>
    <w:rsid w:val="00C14725"/>
    <w:rsid w:val="00C147F1"/>
    <w:rsid w:val="00C14A82"/>
    <w:rsid w:val="00C14ED5"/>
    <w:rsid w:val="00C15118"/>
    <w:rsid w:val="00C160A9"/>
    <w:rsid w:val="00C171F2"/>
    <w:rsid w:val="00C1798C"/>
    <w:rsid w:val="00C17F5A"/>
    <w:rsid w:val="00C203B9"/>
    <w:rsid w:val="00C20711"/>
    <w:rsid w:val="00C20791"/>
    <w:rsid w:val="00C21F3F"/>
    <w:rsid w:val="00C22074"/>
    <w:rsid w:val="00C230A5"/>
    <w:rsid w:val="00C23667"/>
    <w:rsid w:val="00C23782"/>
    <w:rsid w:val="00C238A2"/>
    <w:rsid w:val="00C239F8"/>
    <w:rsid w:val="00C23D82"/>
    <w:rsid w:val="00C24FA8"/>
    <w:rsid w:val="00C26356"/>
    <w:rsid w:val="00C26416"/>
    <w:rsid w:val="00C2783E"/>
    <w:rsid w:val="00C30B85"/>
    <w:rsid w:val="00C31014"/>
    <w:rsid w:val="00C31E06"/>
    <w:rsid w:val="00C320B3"/>
    <w:rsid w:val="00C32896"/>
    <w:rsid w:val="00C328FE"/>
    <w:rsid w:val="00C33043"/>
    <w:rsid w:val="00C348C3"/>
    <w:rsid w:val="00C354EF"/>
    <w:rsid w:val="00C36274"/>
    <w:rsid w:val="00C40179"/>
    <w:rsid w:val="00C40A95"/>
    <w:rsid w:val="00C412F2"/>
    <w:rsid w:val="00C413D5"/>
    <w:rsid w:val="00C41447"/>
    <w:rsid w:val="00C41665"/>
    <w:rsid w:val="00C416D3"/>
    <w:rsid w:val="00C42427"/>
    <w:rsid w:val="00C42B97"/>
    <w:rsid w:val="00C43CF9"/>
    <w:rsid w:val="00C43F1E"/>
    <w:rsid w:val="00C4404A"/>
    <w:rsid w:val="00C4405E"/>
    <w:rsid w:val="00C44E0D"/>
    <w:rsid w:val="00C45885"/>
    <w:rsid w:val="00C4588C"/>
    <w:rsid w:val="00C46815"/>
    <w:rsid w:val="00C477F8"/>
    <w:rsid w:val="00C500E1"/>
    <w:rsid w:val="00C50A4C"/>
    <w:rsid w:val="00C50F0E"/>
    <w:rsid w:val="00C5377E"/>
    <w:rsid w:val="00C53A66"/>
    <w:rsid w:val="00C542A1"/>
    <w:rsid w:val="00C55888"/>
    <w:rsid w:val="00C55A69"/>
    <w:rsid w:val="00C572B4"/>
    <w:rsid w:val="00C60542"/>
    <w:rsid w:val="00C606A6"/>
    <w:rsid w:val="00C60941"/>
    <w:rsid w:val="00C60946"/>
    <w:rsid w:val="00C60997"/>
    <w:rsid w:val="00C61C80"/>
    <w:rsid w:val="00C6216A"/>
    <w:rsid w:val="00C621E0"/>
    <w:rsid w:val="00C6226B"/>
    <w:rsid w:val="00C629D4"/>
    <w:rsid w:val="00C6302A"/>
    <w:rsid w:val="00C633E7"/>
    <w:rsid w:val="00C6343F"/>
    <w:rsid w:val="00C647EC"/>
    <w:rsid w:val="00C64E67"/>
    <w:rsid w:val="00C66205"/>
    <w:rsid w:val="00C6649C"/>
    <w:rsid w:val="00C664AD"/>
    <w:rsid w:val="00C66ECF"/>
    <w:rsid w:val="00C67A70"/>
    <w:rsid w:val="00C67A71"/>
    <w:rsid w:val="00C724C1"/>
    <w:rsid w:val="00C73196"/>
    <w:rsid w:val="00C73736"/>
    <w:rsid w:val="00C73B45"/>
    <w:rsid w:val="00C73D99"/>
    <w:rsid w:val="00C74312"/>
    <w:rsid w:val="00C74451"/>
    <w:rsid w:val="00C7467D"/>
    <w:rsid w:val="00C7487F"/>
    <w:rsid w:val="00C75645"/>
    <w:rsid w:val="00C75D69"/>
    <w:rsid w:val="00C760C0"/>
    <w:rsid w:val="00C7646A"/>
    <w:rsid w:val="00C7695E"/>
    <w:rsid w:val="00C76D48"/>
    <w:rsid w:val="00C77767"/>
    <w:rsid w:val="00C77B32"/>
    <w:rsid w:val="00C809B8"/>
    <w:rsid w:val="00C809DB"/>
    <w:rsid w:val="00C810D6"/>
    <w:rsid w:val="00C81742"/>
    <w:rsid w:val="00C8179F"/>
    <w:rsid w:val="00C8237A"/>
    <w:rsid w:val="00C82FF0"/>
    <w:rsid w:val="00C832A8"/>
    <w:rsid w:val="00C84E82"/>
    <w:rsid w:val="00C85490"/>
    <w:rsid w:val="00C85541"/>
    <w:rsid w:val="00C860A0"/>
    <w:rsid w:val="00C9109E"/>
    <w:rsid w:val="00C911DF"/>
    <w:rsid w:val="00C91AE4"/>
    <w:rsid w:val="00C92E22"/>
    <w:rsid w:val="00C92F8C"/>
    <w:rsid w:val="00C938A9"/>
    <w:rsid w:val="00C9497C"/>
    <w:rsid w:val="00C94B89"/>
    <w:rsid w:val="00C95356"/>
    <w:rsid w:val="00C95CA9"/>
    <w:rsid w:val="00C9673C"/>
    <w:rsid w:val="00C9737D"/>
    <w:rsid w:val="00C97F4A"/>
    <w:rsid w:val="00CA1242"/>
    <w:rsid w:val="00CA1AF9"/>
    <w:rsid w:val="00CA25E8"/>
    <w:rsid w:val="00CA2ECE"/>
    <w:rsid w:val="00CA4461"/>
    <w:rsid w:val="00CA48DE"/>
    <w:rsid w:val="00CA513E"/>
    <w:rsid w:val="00CA5BF4"/>
    <w:rsid w:val="00CA5CFF"/>
    <w:rsid w:val="00CA66B6"/>
    <w:rsid w:val="00CA7207"/>
    <w:rsid w:val="00CB0554"/>
    <w:rsid w:val="00CB1421"/>
    <w:rsid w:val="00CB1D37"/>
    <w:rsid w:val="00CB225F"/>
    <w:rsid w:val="00CB297F"/>
    <w:rsid w:val="00CB5FF9"/>
    <w:rsid w:val="00CB6A9C"/>
    <w:rsid w:val="00CB6B6F"/>
    <w:rsid w:val="00CB6BE6"/>
    <w:rsid w:val="00CB6D55"/>
    <w:rsid w:val="00CB7980"/>
    <w:rsid w:val="00CC2776"/>
    <w:rsid w:val="00CC2A56"/>
    <w:rsid w:val="00CC336F"/>
    <w:rsid w:val="00CC363E"/>
    <w:rsid w:val="00CC369D"/>
    <w:rsid w:val="00CC5E7C"/>
    <w:rsid w:val="00CC62BE"/>
    <w:rsid w:val="00CC747A"/>
    <w:rsid w:val="00CD0103"/>
    <w:rsid w:val="00CD09FB"/>
    <w:rsid w:val="00CD142C"/>
    <w:rsid w:val="00CD1BAD"/>
    <w:rsid w:val="00CD2638"/>
    <w:rsid w:val="00CD27F9"/>
    <w:rsid w:val="00CD3103"/>
    <w:rsid w:val="00CD3B25"/>
    <w:rsid w:val="00CD3C94"/>
    <w:rsid w:val="00CD3D35"/>
    <w:rsid w:val="00CD3D63"/>
    <w:rsid w:val="00CD3D82"/>
    <w:rsid w:val="00CD4193"/>
    <w:rsid w:val="00CD52B8"/>
    <w:rsid w:val="00CD562E"/>
    <w:rsid w:val="00CD59F0"/>
    <w:rsid w:val="00CD5F3B"/>
    <w:rsid w:val="00CD63CB"/>
    <w:rsid w:val="00CD6AD9"/>
    <w:rsid w:val="00CD72AE"/>
    <w:rsid w:val="00CD73C5"/>
    <w:rsid w:val="00CD7511"/>
    <w:rsid w:val="00CD7894"/>
    <w:rsid w:val="00CD7B20"/>
    <w:rsid w:val="00CD7BA2"/>
    <w:rsid w:val="00CE0483"/>
    <w:rsid w:val="00CE04E2"/>
    <w:rsid w:val="00CE0E97"/>
    <w:rsid w:val="00CE0F3F"/>
    <w:rsid w:val="00CE14D6"/>
    <w:rsid w:val="00CE20EE"/>
    <w:rsid w:val="00CE2B7F"/>
    <w:rsid w:val="00CE2DA4"/>
    <w:rsid w:val="00CE36C0"/>
    <w:rsid w:val="00CE3902"/>
    <w:rsid w:val="00CE3AA6"/>
    <w:rsid w:val="00CE3BB5"/>
    <w:rsid w:val="00CE469F"/>
    <w:rsid w:val="00CE4A54"/>
    <w:rsid w:val="00CE4A8F"/>
    <w:rsid w:val="00CE55B9"/>
    <w:rsid w:val="00CE6874"/>
    <w:rsid w:val="00CF0558"/>
    <w:rsid w:val="00CF06C9"/>
    <w:rsid w:val="00CF2326"/>
    <w:rsid w:val="00CF3541"/>
    <w:rsid w:val="00CF40D5"/>
    <w:rsid w:val="00CF4110"/>
    <w:rsid w:val="00CF4664"/>
    <w:rsid w:val="00CF4C52"/>
    <w:rsid w:val="00CF4FCC"/>
    <w:rsid w:val="00CF50E5"/>
    <w:rsid w:val="00CF531D"/>
    <w:rsid w:val="00CF54A2"/>
    <w:rsid w:val="00CF5BD8"/>
    <w:rsid w:val="00CF61B6"/>
    <w:rsid w:val="00CF63E3"/>
    <w:rsid w:val="00CF6663"/>
    <w:rsid w:val="00CF7AC4"/>
    <w:rsid w:val="00D001D2"/>
    <w:rsid w:val="00D00477"/>
    <w:rsid w:val="00D00E32"/>
    <w:rsid w:val="00D01959"/>
    <w:rsid w:val="00D02351"/>
    <w:rsid w:val="00D03F13"/>
    <w:rsid w:val="00D04437"/>
    <w:rsid w:val="00D050AA"/>
    <w:rsid w:val="00D0532B"/>
    <w:rsid w:val="00D0663D"/>
    <w:rsid w:val="00D0690B"/>
    <w:rsid w:val="00D07A8A"/>
    <w:rsid w:val="00D1042B"/>
    <w:rsid w:val="00D10E0F"/>
    <w:rsid w:val="00D1173B"/>
    <w:rsid w:val="00D11A18"/>
    <w:rsid w:val="00D11A49"/>
    <w:rsid w:val="00D11ACC"/>
    <w:rsid w:val="00D11B4F"/>
    <w:rsid w:val="00D11CBF"/>
    <w:rsid w:val="00D128B4"/>
    <w:rsid w:val="00D133A8"/>
    <w:rsid w:val="00D142ED"/>
    <w:rsid w:val="00D148F0"/>
    <w:rsid w:val="00D16743"/>
    <w:rsid w:val="00D17CE1"/>
    <w:rsid w:val="00D20707"/>
    <w:rsid w:val="00D20D0B"/>
    <w:rsid w:val="00D20F97"/>
    <w:rsid w:val="00D213BA"/>
    <w:rsid w:val="00D21448"/>
    <w:rsid w:val="00D22EDA"/>
    <w:rsid w:val="00D238B0"/>
    <w:rsid w:val="00D23F43"/>
    <w:rsid w:val="00D24BD7"/>
    <w:rsid w:val="00D2556F"/>
    <w:rsid w:val="00D275A6"/>
    <w:rsid w:val="00D275CF"/>
    <w:rsid w:val="00D2796B"/>
    <w:rsid w:val="00D30CE8"/>
    <w:rsid w:val="00D30EFC"/>
    <w:rsid w:val="00D30F08"/>
    <w:rsid w:val="00D32229"/>
    <w:rsid w:val="00D330F6"/>
    <w:rsid w:val="00D368D7"/>
    <w:rsid w:val="00D36A0D"/>
    <w:rsid w:val="00D37C16"/>
    <w:rsid w:val="00D406CE"/>
    <w:rsid w:val="00D40BEF"/>
    <w:rsid w:val="00D41784"/>
    <w:rsid w:val="00D4179D"/>
    <w:rsid w:val="00D42DC9"/>
    <w:rsid w:val="00D43063"/>
    <w:rsid w:val="00D430D7"/>
    <w:rsid w:val="00D449C9"/>
    <w:rsid w:val="00D454E6"/>
    <w:rsid w:val="00D47001"/>
    <w:rsid w:val="00D47007"/>
    <w:rsid w:val="00D47711"/>
    <w:rsid w:val="00D47CF8"/>
    <w:rsid w:val="00D47E16"/>
    <w:rsid w:val="00D50C5A"/>
    <w:rsid w:val="00D50E24"/>
    <w:rsid w:val="00D50EF6"/>
    <w:rsid w:val="00D515E9"/>
    <w:rsid w:val="00D51957"/>
    <w:rsid w:val="00D51989"/>
    <w:rsid w:val="00D51A5E"/>
    <w:rsid w:val="00D51BDD"/>
    <w:rsid w:val="00D51CE4"/>
    <w:rsid w:val="00D52062"/>
    <w:rsid w:val="00D531EB"/>
    <w:rsid w:val="00D538F6"/>
    <w:rsid w:val="00D53C71"/>
    <w:rsid w:val="00D54A16"/>
    <w:rsid w:val="00D54D35"/>
    <w:rsid w:val="00D554C7"/>
    <w:rsid w:val="00D5595E"/>
    <w:rsid w:val="00D559A2"/>
    <w:rsid w:val="00D559E0"/>
    <w:rsid w:val="00D55A37"/>
    <w:rsid w:val="00D55C47"/>
    <w:rsid w:val="00D55C99"/>
    <w:rsid w:val="00D5759A"/>
    <w:rsid w:val="00D60811"/>
    <w:rsid w:val="00D6183A"/>
    <w:rsid w:val="00D620F1"/>
    <w:rsid w:val="00D638F1"/>
    <w:rsid w:val="00D6447C"/>
    <w:rsid w:val="00D65EAB"/>
    <w:rsid w:val="00D65F84"/>
    <w:rsid w:val="00D668BC"/>
    <w:rsid w:val="00D66FA3"/>
    <w:rsid w:val="00D6717C"/>
    <w:rsid w:val="00D672A1"/>
    <w:rsid w:val="00D676A1"/>
    <w:rsid w:val="00D701D2"/>
    <w:rsid w:val="00D730D3"/>
    <w:rsid w:val="00D73538"/>
    <w:rsid w:val="00D73597"/>
    <w:rsid w:val="00D737A0"/>
    <w:rsid w:val="00D73C9B"/>
    <w:rsid w:val="00D74572"/>
    <w:rsid w:val="00D752AC"/>
    <w:rsid w:val="00D7558B"/>
    <w:rsid w:val="00D76796"/>
    <w:rsid w:val="00D80252"/>
    <w:rsid w:val="00D80555"/>
    <w:rsid w:val="00D808C9"/>
    <w:rsid w:val="00D815CA"/>
    <w:rsid w:val="00D81B97"/>
    <w:rsid w:val="00D8250D"/>
    <w:rsid w:val="00D82819"/>
    <w:rsid w:val="00D829D5"/>
    <w:rsid w:val="00D83030"/>
    <w:rsid w:val="00D83290"/>
    <w:rsid w:val="00D83994"/>
    <w:rsid w:val="00D83D20"/>
    <w:rsid w:val="00D84C00"/>
    <w:rsid w:val="00D84D73"/>
    <w:rsid w:val="00D856F9"/>
    <w:rsid w:val="00D86119"/>
    <w:rsid w:val="00D87049"/>
    <w:rsid w:val="00D8709C"/>
    <w:rsid w:val="00D9033F"/>
    <w:rsid w:val="00D9045D"/>
    <w:rsid w:val="00D9147C"/>
    <w:rsid w:val="00D91765"/>
    <w:rsid w:val="00D91C67"/>
    <w:rsid w:val="00D9281C"/>
    <w:rsid w:val="00D929E2"/>
    <w:rsid w:val="00D930F4"/>
    <w:rsid w:val="00D93717"/>
    <w:rsid w:val="00D94320"/>
    <w:rsid w:val="00D943E6"/>
    <w:rsid w:val="00D946D9"/>
    <w:rsid w:val="00D9510B"/>
    <w:rsid w:val="00D95123"/>
    <w:rsid w:val="00D958A1"/>
    <w:rsid w:val="00D9692C"/>
    <w:rsid w:val="00D97551"/>
    <w:rsid w:val="00D97A22"/>
    <w:rsid w:val="00D97C88"/>
    <w:rsid w:val="00D97CB9"/>
    <w:rsid w:val="00D97E7C"/>
    <w:rsid w:val="00DA085B"/>
    <w:rsid w:val="00DA21B0"/>
    <w:rsid w:val="00DA21D1"/>
    <w:rsid w:val="00DA27E4"/>
    <w:rsid w:val="00DA2829"/>
    <w:rsid w:val="00DA2D5E"/>
    <w:rsid w:val="00DA3A54"/>
    <w:rsid w:val="00DA525F"/>
    <w:rsid w:val="00DA58CF"/>
    <w:rsid w:val="00DA6026"/>
    <w:rsid w:val="00DA6263"/>
    <w:rsid w:val="00DA6AA9"/>
    <w:rsid w:val="00DA7E23"/>
    <w:rsid w:val="00DB06FD"/>
    <w:rsid w:val="00DB141F"/>
    <w:rsid w:val="00DB1715"/>
    <w:rsid w:val="00DB271C"/>
    <w:rsid w:val="00DB28AD"/>
    <w:rsid w:val="00DB2D3F"/>
    <w:rsid w:val="00DB3E8D"/>
    <w:rsid w:val="00DB4DBC"/>
    <w:rsid w:val="00DB4E95"/>
    <w:rsid w:val="00DB5E5C"/>
    <w:rsid w:val="00DB669B"/>
    <w:rsid w:val="00DB6B46"/>
    <w:rsid w:val="00DB7216"/>
    <w:rsid w:val="00DB7239"/>
    <w:rsid w:val="00DB7D52"/>
    <w:rsid w:val="00DC01C5"/>
    <w:rsid w:val="00DC0EA3"/>
    <w:rsid w:val="00DC0EEB"/>
    <w:rsid w:val="00DC1547"/>
    <w:rsid w:val="00DC1636"/>
    <w:rsid w:val="00DC2753"/>
    <w:rsid w:val="00DC279D"/>
    <w:rsid w:val="00DC3017"/>
    <w:rsid w:val="00DC3E9F"/>
    <w:rsid w:val="00DC49DB"/>
    <w:rsid w:val="00DC54F7"/>
    <w:rsid w:val="00DC5625"/>
    <w:rsid w:val="00DC5C06"/>
    <w:rsid w:val="00DC5FDA"/>
    <w:rsid w:val="00DC6304"/>
    <w:rsid w:val="00DC67AF"/>
    <w:rsid w:val="00DC67E6"/>
    <w:rsid w:val="00DC78FF"/>
    <w:rsid w:val="00DD03A8"/>
    <w:rsid w:val="00DD0642"/>
    <w:rsid w:val="00DD0A69"/>
    <w:rsid w:val="00DD1858"/>
    <w:rsid w:val="00DD2130"/>
    <w:rsid w:val="00DD253C"/>
    <w:rsid w:val="00DD2EF0"/>
    <w:rsid w:val="00DD3A6E"/>
    <w:rsid w:val="00DD5C51"/>
    <w:rsid w:val="00DD5C93"/>
    <w:rsid w:val="00DD5D9C"/>
    <w:rsid w:val="00DD61E1"/>
    <w:rsid w:val="00DD673D"/>
    <w:rsid w:val="00DD689F"/>
    <w:rsid w:val="00DD6F60"/>
    <w:rsid w:val="00DD72C9"/>
    <w:rsid w:val="00DE073F"/>
    <w:rsid w:val="00DE0A69"/>
    <w:rsid w:val="00DE2AEF"/>
    <w:rsid w:val="00DE3340"/>
    <w:rsid w:val="00DE3910"/>
    <w:rsid w:val="00DE4738"/>
    <w:rsid w:val="00DE504C"/>
    <w:rsid w:val="00DE5088"/>
    <w:rsid w:val="00DE5864"/>
    <w:rsid w:val="00DE5CF8"/>
    <w:rsid w:val="00DE6036"/>
    <w:rsid w:val="00DE6855"/>
    <w:rsid w:val="00DE7E0F"/>
    <w:rsid w:val="00DF00AB"/>
    <w:rsid w:val="00DF05EA"/>
    <w:rsid w:val="00DF17E0"/>
    <w:rsid w:val="00DF1804"/>
    <w:rsid w:val="00DF1A6D"/>
    <w:rsid w:val="00DF1CC9"/>
    <w:rsid w:val="00DF23BA"/>
    <w:rsid w:val="00DF25B3"/>
    <w:rsid w:val="00DF25FC"/>
    <w:rsid w:val="00DF3E3D"/>
    <w:rsid w:val="00DF40D9"/>
    <w:rsid w:val="00DF4909"/>
    <w:rsid w:val="00DF641D"/>
    <w:rsid w:val="00DF64A7"/>
    <w:rsid w:val="00DF662D"/>
    <w:rsid w:val="00DF67CA"/>
    <w:rsid w:val="00DF6DFD"/>
    <w:rsid w:val="00DF7AA2"/>
    <w:rsid w:val="00E0010D"/>
    <w:rsid w:val="00E00B42"/>
    <w:rsid w:val="00E014AB"/>
    <w:rsid w:val="00E0154C"/>
    <w:rsid w:val="00E01D71"/>
    <w:rsid w:val="00E01EA7"/>
    <w:rsid w:val="00E02265"/>
    <w:rsid w:val="00E03020"/>
    <w:rsid w:val="00E047CF"/>
    <w:rsid w:val="00E04F5D"/>
    <w:rsid w:val="00E05744"/>
    <w:rsid w:val="00E05811"/>
    <w:rsid w:val="00E069E7"/>
    <w:rsid w:val="00E06EBA"/>
    <w:rsid w:val="00E0702C"/>
    <w:rsid w:val="00E07DCF"/>
    <w:rsid w:val="00E11020"/>
    <w:rsid w:val="00E11274"/>
    <w:rsid w:val="00E114B5"/>
    <w:rsid w:val="00E1161D"/>
    <w:rsid w:val="00E121F1"/>
    <w:rsid w:val="00E123B2"/>
    <w:rsid w:val="00E13522"/>
    <w:rsid w:val="00E13C0E"/>
    <w:rsid w:val="00E13F2F"/>
    <w:rsid w:val="00E1445C"/>
    <w:rsid w:val="00E14939"/>
    <w:rsid w:val="00E15545"/>
    <w:rsid w:val="00E1569C"/>
    <w:rsid w:val="00E160A5"/>
    <w:rsid w:val="00E17A11"/>
    <w:rsid w:val="00E17B54"/>
    <w:rsid w:val="00E20142"/>
    <w:rsid w:val="00E2076F"/>
    <w:rsid w:val="00E214EE"/>
    <w:rsid w:val="00E238DD"/>
    <w:rsid w:val="00E23E0C"/>
    <w:rsid w:val="00E23EDF"/>
    <w:rsid w:val="00E245B6"/>
    <w:rsid w:val="00E25ADA"/>
    <w:rsid w:val="00E2689D"/>
    <w:rsid w:val="00E268BB"/>
    <w:rsid w:val="00E26BC4"/>
    <w:rsid w:val="00E27F9A"/>
    <w:rsid w:val="00E30C52"/>
    <w:rsid w:val="00E32C0C"/>
    <w:rsid w:val="00E36CEE"/>
    <w:rsid w:val="00E4005C"/>
    <w:rsid w:val="00E407FD"/>
    <w:rsid w:val="00E4099C"/>
    <w:rsid w:val="00E40F31"/>
    <w:rsid w:val="00E415EF"/>
    <w:rsid w:val="00E41771"/>
    <w:rsid w:val="00E41A94"/>
    <w:rsid w:val="00E41C90"/>
    <w:rsid w:val="00E41FDA"/>
    <w:rsid w:val="00E425D0"/>
    <w:rsid w:val="00E42F51"/>
    <w:rsid w:val="00E437F7"/>
    <w:rsid w:val="00E44866"/>
    <w:rsid w:val="00E459BB"/>
    <w:rsid w:val="00E46348"/>
    <w:rsid w:val="00E46719"/>
    <w:rsid w:val="00E468DD"/>
    <w:rsid w:val="00E46E27"/>
    <w:rsid w:val="00E502D9"/>
    <w:rsid w:val="00E507A7"/>
    <w:rsid w:val="00E51816"/>
    <w:rsid w:val="00E52212"/>
    <w:rsid w:val="00E52401"/>
    <w:rsid w:val="00E5289F"/>
    <w:rsid w:val="00E52F59"/>
    <w:rsid w:val="00E533A1"/>
    <w:rsid w:val="00E53910"/>
    <w:rsid w:val="00E543BF"/>
    <w:rsid w:val="00E55170"/>
    <w:rsid w:val="00E57012"/>
    <w:rsid w:val="00E570AB"/>
    <w:rsid w:val="00E572C2"/>
    <w:rsid w:val="00E5778B"/>
    <w:rsid w:val="00E57BC5"/>
    <w:rsid w:val="00E63E0D"/>
    <w:rsid w:val="00E64229"/>
    <w:rsid w:val="00E642CD"/>
    <w:rsid w:val="00E64838"/>
    <w:rsid w:val="00E65392"/>
    <w:rsid w:val="00E653BE"/>
    <w:rsid w:val="00E659C4"/>
    <w:rsid w:val="00E65A98"/>
    <w:rsid w:val="00E66569"/>
    <w:rsid w:val="00E66584"/>
    <w:rsid w:val="00E6658B"/>
    <w:rsid w:val="00E6682F"/>
    <w:rsid w:val="00E6701A"/>
    <w:rsid w:val="00E67BED"/>
    <w:rsid w:val="00E67E33"/>
    <w:rsid w:val="00E7028C"/>
    <w:rsid w:val="00E708F8"/>
    <w:rsid w:val="00E70918"/>
    <w:rsid w:val="00E71C5A"/>
    <w:rsid w:val="00E71CD7"/>
    <w:rsid w:val="00E71D92"/>
    <w:rsid w:val="00E71F04"/>
    <w:rsid w:val="00E7222B"/>
    <w:rsid w:val="00E73E0B"/>
    <w:rsid w:val="00E74773"/>
    <w:rsid w:val="00E74776"/>
    <w:rsid w:val="00E747FD"/>
    <w:rsid w:val="00E74C23"/>
    <w:rsid w:val="00E752AD"/>
    <w:rsid w:val="00E75F72"/>
    <w:rsid w:val="00E766B7"/>
    <w:rsid w:val="00E76B65"/>
    <w:rsid w:val="00E77599"/>
    <w:rsid w:val="00E776C3"/>
    <w:rsid w:val="00E7786A"/>
    <w:rsid w:val="00E77AD9"/>
    <w:rsid w:val="00E77BC3"/>
    <w:rsid w:val="00E810DB"/>
    <w:rsid w:val="00E814C2"/>
    <w:rsid w:val="00E81791"/>
    <w:rsid w:val="00E82A36"/>
    <w:rsid w:val="00E833D9"/>
    <w:rsid w:val="00E8343B"/>
    <w:rsid w:val="00E837DA"/>
    <w:rsid w:val="00E83AFD"/>
    <w:rsid w:val="00E83ED4"/>
    <w:rsid w:val="00E84882"/>
    <w:rsid w:val="00E84DE1"/>
    <w:rsid w:val="00E85168"/>
    <w:rsid w:val="00E852CD"/>
    <w:rsid w:val="00E858CB"/>
    <w:rsid w:val="00E860DB"/>
    <w:rsid w:val="00E87D40"/>
    <w:rsid w:val="00E90107"/>
    <w:rsid w:val="00E90579"/>
    <w:rsid w:val="00E9065A"/>
    <w:rsid w:val="00E9073E"/>
    <w:rsid w:val="00E90E99"/>
    <w:rsid w:val="00E918F2"/>
    <w:rsid w:val="00E92014"/>
    <w:rsid w:val="00E930F0"/>
    <w:rsid w:val="00E93F9C"/>
    <w:rsid w:val="00E9418A"/>
    <w:rsid w:val="00E9432E"/>
    <w:rsid w:val="00E94838"/>
    <w:rsid w:val="00E949E9"/>
    <w:rsid w:val="00E94B0C"/>
    <w:rsid w:val="00E94C99"/>
    <w:rsid w:val="00E94DB6"/>
    <w:rsid w:val="00E94FD2"/>
    <w:rsid w:val="00E9500D"/>
    <w:rsid w:val="00E95070"/>
    <w:rsid w:val="00E95545"/>
    <w:rsid w:val="00E95E3D"/>
    <w:rsid w:val="00E97077"/>
    <w:rsid w:val="00E971A5"/>
    <w:rsid w:val="00E97BEA"/>
    <w:rsid w:val="00EA14B7"/>
    <w:rsid w:val="00EA1AE0"/>
    <w:rsid w:val="00EA207C"/>
    <w:rsid w:val="00EA220F"/>
    <w:rsid w:val="00EA2989"/>
    <w:rsid w:val="00EA47EC"/>
    <w:rsid w:val="00EA4C32"/>
    <w:rsid w:val="00EA5407"/>
    <w:rsid w:val="00EA5464"/>
    <w:rsid w:val="00EA57E5"/>
    <w:rsid w:val="00EA5E98"/>
    <w:rsid w:val="00EA6C79"/>
    <w:rsid w:val="00EA76B5"/>
    <w:rsid w:val="00EB00E7"/>
    <w:rsid w:val="00EB1FA4"/>
    <w:rsid w:val="00EB201E"/>
    <w:rsid w:val="00EB3342"/>
    <w:rsid w:val="00EB34BB"/>
    <w:rsid w:val="00EB3DC4"/>
    <w:rsid w:val="00EB499B"/>
    <w:rsid w:val="00EB54F2"/>
    <w:rsid w:val="00EB5FFB"/>
    <w:rsid w:val="00EB6153"/>
    <w:rsid w:val="00EB675B"/>
    <w:rsid w:val="00EB6DFA"/>
    <w:rsid w:val="00EB7114"/>
    <w:rsid w:val="00EB7C81"/>
    <w:rsid w:val="00EC023C"/>
    <w:rsid w:val="00EC072B"/>
    <w:rsid w:val="00EC0E27"/>
    <w:rsid w:val="00EC0ED1"/>
    <w:rsid w:val="00EC19C2"/>
    <w:rsid w:val="00EC1E3C"/>
    <w:rsid w:val="00EC2AFB"/>
    <w:rsid w:val="00EC3255"/>
    <w:rsid w:val="00EC41F9"/>
    <w:rsid w:val="00EC4C50"/>
    <w:rsid w:val="00EC5D0E"/>
    <w:rsid w:val="00EC6322"/>
    <w:rsid w:val="00EC6D99"/>
    <w:rsid w:val="00EC6DC0"/>
    <w:rsid w:val="00EC7144"/>
    <w:rsid w:val="00EC7A8A"/>
    <w:rsid w:val="00ED037A"/>
    <w:rsid w:val="00ED0D46"/>
    <w:rsid w:val="00ED1531"/>
    <w:rsid w:val="00ED2223"/>
    <w:rsid w:val="00ED2C75"/>
    <w:rsid w:val="00ED2FB0"/>
    <w:rsid w:val="00ED3CAB"/>
    <w:rsid w:val="00ED5D94"/>
    <w:rsid w:val="00ED7235"/>
    <w:rsid w:val="00ED72E8"/>
    <w:rsid w:val="00ED7DE0"/>
    <w:rsid w:val="00EE142C"/>
    <w:rsid w:val="00EE1E60"/>
    <w:rsid w:val="00EE2435"/>
    <w:rsid w:val="00EE2597"/>
    <w:rsid w:val="00EE25C3"/>
    <w:rsid w:val="00EE26BB"/>
    <w:rsid w:val="00EE26D7"/>
    <w:rsid w:val="00EE2948"/>
    <w:rsid w:val="00EE2E1A"/>
    <w:rsid w:val="00EE3BAF"/>
    <w:rsid w:val="00EE4B41"/>
    <w:rsid w:val="00EE4D95"/>
    <w:rsid w:val="00EE5228"/>
    <w:rsid w:val="00EE550B"/>
    <w:rsid w:val="00EE55FB"/>
    <w:rsid w:val="00EE5EF7"/>
    <w:rsid w:val="00EE6CCF"/>
    <w:rsid w:val="00EE7B38"/>
    <w:rsid w:val="00EE7F4D"/>
    <w:rsid w:val="00EF0290"/>
    <w:rsid w:val="00EF11BF"/>
    <w:rsid w:val="00EF1927"/>
    <w:rsid w:val="00EF1DBA"/>
    <w:rsid w:val="00EF2CF0"/>
    <w:rsid w:val="00EF2F55"/>
    <w:rsid w:val="00EF39A5"/>
    <w:rsid w:val="00EF4BC3"/>
    <w:rsid w:val="00EF4BD8"/>
    <w:rsid w:val="00EF5233"/>
    <w:rsid w:val="00EF56B4"/>
    <w:rsid w:val="00EF6116"/>
    <w:rsid w:val="00EF64B1"/>
    <w:rsid w:val="00EF6D74"/>
    <w:rsid w:val="00EF740F"/>
    <w:rsid w:val="00EF74DD"/>
    <w:rsid w:val="00F00C88"/>
    <w:rsid w:val="00F00CB7"/>
    <w:rsid w:val="00F00D2E"/>
    <w:rsid w:val="00F01770"/>
    <w:rsid w:val="00F019CA"/>
    <w:rsid w:val="00F01A46"/>
    <w:rsid w:val="00F0223C"/>
    <w:rsid w:val="00F028A3"/>
    <w:rsid w:val="00F02AB0"/>
    <w:rsid w:val="00F0362A"/>
    <w:rsid w:val="00F04566"/>
    <w:rsid w:val="00F0518B"/>
    <w:rsid w:val="00F05B9C"/>
    <w:rsid w:val="00F06629"/>
    <w:rsid w:val="00F06A31"/>
    <w:rsid w:val="00F06F25"/>
    <w:rsid w:val="00F07CC1"/>
    <w:rsid w:val="00F10FF6"/>
    <w:rsid w:val="00F114B7"/>
    <w:rsid w:val="00F13460"/>
    <w:rsid w:val="00F13A10"/>
    <w:rsid w:val="00F1484E"/>
    <w:rsid w:val="00F151BA"/>
    <w:rsid w:val="00F15E57"/>
    <w:rsid w:val="00F16271"/>
    <w:rsid w:val="00F1655E"/>
    <w:rsid w:val="00F16A1E"/>
    <w:rsid w:val="00F174B1"/>
    <w:rsid w:val="00F17C59"/>
    <w:rsid w:val="00F20383"/>
    <w:rsid w:val="00F206F1"/>
    <w:rsid w:val="00F2070B"/>
    <w:rsid w:val="00F20C71"/>
    <w:rsid w:val="00F2112D"/>
    <w:rsid w:val="00F21B58"/>
    <w:rsid w:val="00F21BD6"/>
    <w:rsid w:val="00F22221"/>
    <w:rsid w:val="00F22432"/>
    <w:rsid w:val="00F22675"/>
    <w:rsid w:val="00F22AE5"/>
    <w:rsid w:val="00F231A9"/>
    <w:rsid w:val="00F235E7"/>
    <w:rsid w:val="00F24215"/>
    <w:rsid w:val="00F24EE6"/>
    <w:rsid w:val="00F24F8D"/>
    <w:rsid w:val="00F250F8"/>
    <w:rsid w:val="00F25A15"/>
    <w:rsid w:val="00F25F49"/>
    <w:rsid w:val="00F2624B"/>
    <w:rsid w:val="00F26B60"/>
    <w:rsid w:val="00F27F4B"/>
    <w:rsid w:val="00F27F78"/>
    <w:rsid w:val="00F3013C"/>
    <w:rsid w:val="00F3015A"/>
    <w:rsid w:val="00F303CB"/>
    <w:rsid w:val="00F303EF"/>
    <w:rsid w:val="00F30EED"/>
    <w:rsid w:val="00F3140E"/>
    <w:rsid w:val="00F31899"/>
    <w:rsid w:val="00F31AF3"/>
    <w:rsid w:val="00F321E8"/>
    <w:rsid w:val="00F3286B"/>
    <w:rsid w:val="00F329BC"/>
    <w:rsid w:val="00F32C1A"/>
    <w:rsid w:val="00F3412F"/>
    <w:rsid w:val="00F3525F"/>
    <w:rsid w:val="00F3562D"/>
    <w:rsid w:val="00F357B7"/>
    <w:rsid w:val="00F36A43"/>
    <w:rsid w:val="00F37D2F"/>
    <w:rsid w:val="00F40650"/>
    <w:rsid w:val="00F410A3"/>
    <w:rsid w:val="00F415BC"/>
    <w:rsid w:val="00F41E8A"/>
    <w:rsid w:val="00F4285F"/>
    <w:rsid w:val="00F42A5F"/>
    <w:rsid w:val="00F43778"/>
    <w:rsid w:val="00F43E7A"/>
    <w:rsid w:val="00F43E8B"/>
    <w:rsid w:val="00F445D8"/>
    <w:rsid w:val="00F44AB4"/>
    <w:rsid w:val="00F4677A"/>
    <w:rsid w:val="00F4721C"/>
    <w:rsid w:val="00F47366"/>
    <w:rsid w:val="00F47B5B"/>
    <w:rsid w:val="00F47F85"/>
    <w:rsid w:val="00F50357"/>
    <w:rsid w:val="00F510EF"/>
    <w:rsid w:val="00F5175E"/>
    <w:rsid w:val="00F52D94"/>
    <w:rsid w:val="00F53556"/>
    <w:rsid w:val="00F53F21"/>
    <w:rsid w:val="00F53FDA"/>
    <w:rsid w:val="00F54E67"/>
    <w:rsid w:val="00F5579D"/>
    <w:rsid w:val="00F55B4A"/>
    <w:rsid w:val="00F5620A"/>
    <w:rsid w:val="00F60E63"/>
    <w:rsid w:val="00F61338"/>
    <w:rsid w:val="00F625E6"/>
    <w:rsid w:val="00F626E2"/>
    <w:rsid w:val="00F62838"/>
    <w:rsid w:val="00F62BE9"/>
    <w:rsid w:val="00F63837"/>
    <w:rsid w:val="00F63F09"/>
    <w:rsid w:val="00F64A9A"/>
    <w:rsid w:val="00F64DF6"/>
    <w:rsid w:val="00F6567B"/>
    <w:rsid w:val="00F667B8"/>
    <w:rsid w:val="00F670E6"/>
    <w:rsid w:val="00F67165"/>
    <w:rsid w:val="00F67AAD"/>
    <w:rsid w:val="00F67AC7"/>
    <w:rsid w:val="00F67B50"/>
    <w:rsid w:val="00F67C12"/>
    <w:rsid w:val="00F71A5B"/>
    <w:rsid w:val="00F721C2"/>
    <w:rsid w:val="00F72F68"/>
    <w:rsid w:val="00F733F5"/>
    <w:rsid w:val="00F740B8"/>
    <w:rsid w:val="00F75690"/>
    <w:rsid w:val="00F75DF5"/>
    <w:rsid w:val="00F762FF"/>
    <w:rsid w:val="00F76309"/>
    <w:rsid w:val="00F76832"/>
    <w:rsid w:val="00F76999"/>
    <w:rsid w:val="00F76B0B"/>
    <w:rsid w:val="00F76D79"/>
    <w:rsid w:val="00F774BF"/>
    <w:rsid w:val="00F77534"/>
    <w:rsid w:val="00F77AD4"/>
    <w:rsid w:val="00F80160"/>
    <w:rsid w:val="00F80374"/>
    <w:rsid w:val="00F805C7"/>
    <w:rsid w:val="00F811FF"/>
    <w:rsid w:val="00F81BE5"/>
    <w:rsid w:val="00F82490"/>
    <w:rsid w:val="00F829B2"/>
    <w:rsid w:val="00F83A3A"/>
    <w:rsid w:val="00F83CCC"/>
    <w:rsid w:val="00F8424A"/>
    <w:rsid w:val="00F847A3"/>
    <w:rsid w:val="00F857DC"/>
    <w:rsid w:val="00F859B6"/>
    <w:rsid w:val="00F864A6"/>
    <w:rsid w:val="00F869D6"/>
    <w:rsid w:val="00F86AC3"/>
    <w:rsid w:val="00F87E9E"/>
    <w:rsid w:val="00F90E13"/>
    <w:rsid w:val="00F921B5"/>
    <w:rsid w:val="00F93046"/>
    <w:rsid w:val="00F93BC0"/>
    <w:rsid w:val="00F941A9"/>
    <w:rsid w:val="00F95CAF"/>
    <w:rsid w:val="00F95DD7"/>
    <w:rsid w:val="00F9709A"/>
    <w:rsid w:val="00FA0618"/>
    <w:rsid w:val="00FA0C3C"/>
    <w:rsid w:val="00FA0E98"/>
    <w:rsid w:val="00FA1072"/>
    <w:rsid w:val="00FA29BF"/>
    <w:rsid w:val="00FA2AE7"/>
    <w:rsid w:val="00FA2D6C"/>
    <w:rsid w:val="00FA33B0"/>
    <w:rsid w:val="00FA3E6C"/>
    <w:rsid w:val="00FA41EE"/>
    <w:rsid w:val="00FA4D29"/>
    <w:rsid w:val="00FA687F"/>
    <w:rsid w:val="00FA6964"/>
    <w:rsid w:val="00FA71C1"/>
    <w:rsid w:val="00FA7990"/>
    <w:rsid w:val="00FA79D1"/>
    <w:rsid w:val="00FB09C0"/>
    <w:rsid w:val="00FB138E"/>
    <w:rsid w:val="00FB1E51"/>
    <w:rsid w:val="00FB2EE6"/>
    <w:rsid w:val="00FB2F3E"/>
    <w:rsid w:val="00FB37D7"/>
    <w:rsid w:val="00FB3801"/>
    <w:rsid w:val="00FB4433"/>
    <w:rsid w:val="00FB478B"/>
    <w:rsid w:val="00FB571E"/>
    <w:rsid w:val="00FB5EB4"/>
    <w:rsid w:val="00FB6373"/>
    <w:rsid w:val="00FB6645"/>
    <w:rsid w:val="00FB6B02"/>
    <w:rsid w:val="00FB6E95"/>
    <w:rsid w:val="00FC03B4"/>
    <w:rsid w:val="00FC0583"/>
    <w:rsid w:val="00FC061C"/>
    <w:rsid w:val="00FC094E"/>
    <w:rsid w:val="00FC0F9B"/>
    <w:rsid w:val="00FC1765"/>
    <w:rsid w:val="00FC227F"/>
    <w:rsid w:val="00FC2F44"/>
    <w:rsid w:val="00FC3379"/>
    <w:rsid w:val="00FC3661"/>
    <w:rsid w:val="00FC370B"/>
    <w:rsid w:val="00FC3E58"/>
    <w:rsid w:val="00FC4085"/>
    <w:rsid w:val="00FC41FB"/>
    <w:rsid w:val="00FC4847"/>
    <w:rsid w:val="00FC496C"/>
    <w:rsid w:val="00FC49E6"/>
    <w:rsid w:val="00FC562C"/>
    <w:rsid w:val="00FC5A0A"/>
    <w:rsid w:val="00FC5E40"/>
    <w:rsid w:val="00FC60AE"/>
    <w:rsid w:val="00FC646F"/>
    <w:rsid w:val="00FC6619"/>
    <w:rsid w:val="00FC7588"/>
    <w:rsid w:val="00FC75AD"/>
    <w:rsid w:val="00FD0631"/>
    <w:rsid w:val="00FD138D"/>
    <w:rsid w:val="00FD17A1"/>
    <w:rsid w:val="00FD1F52"/>
    <w:rsid w:val="00FD2028"/>
    <w:rsid w:val="00FD31D4"/>
    <w:rsid w:val="00FD3C6C"/>
    <w:rsid w:val="00FD41C3"/>
    <w:rsid w:val="00FD5125"/>
    <w:rsid w:val="00FD53DE"/>
    <w:rsid w:val="00FD5CBA"/>
    <w:rsid w:val="00FD5E41"/>
    <w:rsid w:val="00FD64D1"/>
    <w:rsid w:val="00FD72BA"/>
    <w:rsid w:val="00FD793C"/>
    <w:rsid w:val="00FD7BB3"/>
    <w:rsid w:val="00FE02E1"/>
    <w:rsid w:val="00FE09D5"/>
    <w:rsid w:val="00FE0F4C"/>
    <w:rsid w:val="00FE150E"/>
    <w:rsid w:val="00FE187A"/>
    <w:rsid w:val="00FE1E8A"/>
    <w:rsid w:val="00FE28C5"/>
    <w:rsid w:val="00FE34C9"/>
    <w:rsid w:val="00FE390F"/>
    <w:rsid w:val="00FE5008"/>
    <w:rsid w:val="00FE6418"/>
    <w:rsid w:val="00FE6F3D"/>
    <w:rsid w:val="00FE74D4"/>
    <w:rsid w:val="00FF0C94"/>
    <w:rsid w:val="00FF0E35"/>
    <w:rsid w:val="00FF10B4"/>
    <w:rsid w:val="00FF16ED"/>
    <w:rsid w:val="00FF189E"/>
    <w:rsid w:val="00FF1A86"/>
    <w:rsid w:val="00FF2ACB"/>
    <w:rsid w:val="00FF3056"/>
    <w:rsid w:val="00FF318B"/>
    <w:rsid w:val="00FF325D"/>
    <w:rsid w:val="00FF3EE5"/>
    <w:rsid w:val="00FF3EFB"/>
    <w:rsid w:val="00FF4290"/>
    <w:rsid w:val="00FF5175"/>
    <w:rsid w:val="00FF51B6"/>
    <w:rsid w:val="00FF579C"/>
    <w:rsid w:val="00FF5CC4"/>
    <w:rsid w:val="00FF5D0E"/>
    <w:rsid w:val="00FF630E"/>
    <w:rsid w:val="00FF6940"/>
    <w:rsid w:val="00FF6994"/>
    <w:rsid w:val="00FF6CB0"/>
    <w:rsid w:val="00FF704A"/>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8E46C5E0-E1BB-4E37-B2B8-8C448F40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8E1"/>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2D320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99"/>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99"/>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2D320C"/>
    <w:rPr>
      <w:rFonts w:asciiTheme="majorHAnsi" w:eastAsiaTheme="majorEastAsia" w:hAnsiTheme="majorHAnsi" w:cstheme="majorBidi"/>
      <w:color w:val="365F91" w:themeColor="accent1" w:themeShade="BF"/>
      <w:sz w:val="26"/>
      <w:szCs w:val="26"/>
    </w:rPr>
  </w:style>
  <w:style w:type="paragraph" w:customStyle="1" w:styleId="NoParagraphStyle">
    <w:name w:val="[No Paragraph Style]"/>
    <w:rsid w:val="006406A7"/>
    <w:pPr>
      <w:autoSpaceDE w:val="0"/>
      <w:autoSpaceDN w:val="0"/>
      <w:adjustRightInd w:val="0"/>
      <w:spacing w:after="0" w:line="288" w:lineRule="auto"/>
      <w:textAlignment w:val="center"/>
    </w:pPr>
    <w:rPr>
      <w:rFonts w:ascii="Times Regular" w:hAnsi="Times Regular" w:cs="Times Regular"/>
      <w:color w:val="000000"/>
      <w:sz w:val="24"/>
      <w:szCs w:val="24"/>
      <w:lang w:val="en-US"/>
    </w:rPr>
  </w:style>
  <w:style w:type="character" w:styleId="PageNumber">
    <w:name w:val="page number"/>
    <w:uiPriority w:val="99"/>
    <w:rsid w:val="006406A7"/>
    <w:rPr>
      <w:rFonts w:cs="Verdana"/>
      <w:color w:val="140F06"/>
      <w:sz w:val="16"/>
      <w:szCs w:val="16"/>
    </w:rPr>
  </w:style>
  <w:style w:type="character" w:styleId="UnresolvedMention">
    <w:name w:val="Unresolved Mention"/>
    <w:basedOn w:val="DefaultParagraphFont"/>
    <w:uiPriority w:val="99"/>
    <w:semiHidden/>
    <w:unhideWhenUsed/>
    <w:rsid w:val="00F3015A"/>
    <w:rPr>
      <w:color w:val="605E5C"/>
      <w:shd w:val="clear" w:color="auto" w:fill="E1DFDD"/>
    </w:rPr>
  </w:style>
  <w:style w:type="character" w:customStyle="1" w:styleId="A7">
    <w:name w:val="A7"/>
    <w:uiPriority w:val="99"/>
    <w:rsid w:val="005018BE"/>
    <w:rPr>
      <w:rFonts w:cs="Verdana"/>
      <w:i/>
      <w:iCs/>
      <w:color w:val="221E1F"/>
      <w:sz w:val="16"/>
      <w:szCs w:val="16"/>
    </w:rPr>
  </w:style>
  <w:style w:type="paragraph" w:customStyle="1" w:styleId="BodyA">
    <w:name w:val="Body A"/>
    <w:link w:val="BodyAChar"/>
    <w:rsid w:val="004A35C4"/>
    <w:pPr>
      <w:pBdr>
        <w:top w:val="nil"/>
        <w:left w:val="nil"/>
        <w:bottom w:val="nil"/>
        <w:right w:val="nil"/>
        <w:between w:val="nil"/>
        <w:bar w:val="nil"/>
      </w:pBdr>
    </w:pPr>
    <w:rPr>
      <w:rFonts w:ascii="Calibri" w:eastAsia="Calibri" w:hAnsi="Calibri" w:cs="Calibri"/>
      <w:color w:val="000000"/>
      <w:u w:color="000000"/>
      <w:bdr w:val="nil"/>
      <w:lang w:val="en-US" w:eastAsia="en-AU"/>
    </w:rPr>
  </w:style>
  <w:style w:type="character" w:customStyle="1" w:styleId="BodyAChar">
    <w:name w:val="Body A Char"/>
    <w:basedOn w:val="DefaultParagraphFont"/>
    <w:link w:val="BodyA"/>
    <w:rsid w:val="004A35C4"/>
    <w:rPr>
      <w:rFonts w:ascii="Calibri" w:eastAsia="Calibri" w:hAnsi="Calibri" w:cs="Calibri"/>
      <w:color w:val="000000"/>
      <w:u w:color="000000"/>
      <w:bdr w:val="nil"/>
      <w:lang w:val="en-US" w:eastAsia="en-AU"/>
    </w:rPr>
  </w:style>
  <w:style w:type="paragraph" w:customStyle="1" w:styleId="EndNoteBibliographyTitle">
    <w:name w:val="EndNote Bibliography Title"/>
    <w:basedOn w:val="Normal"/>
    <w:link w:val="EndNoteBibliographyTitleChar"/>
    <w:rsid w:val="002E58E1"/>
    <w:pPr>
      <w:spacing w:after="0"/>
      <w:jc w:val="center"/>
    </w:pPr>
    <w:rPr>
      <w:rFonts w:ascii="Calibri" w:eastAsia="Calibri" w:hAnsi="Calibri" w:cs="Calibri"/>
      <w:noProof/>
      <w:lang w:val="en-US"/>
    </w:rPr>
  </w:style>
  <w:style w:type="character" w:customStyle="1" w:styleId="EndNoteBibliographyTitleChar">
    <w:name w:val="EndNote Bibliography Title Char"/>
    <w:basedOn w:val="DefaultParagraphFont"/>
    <w:link w:val="EndNoteBibliographyTitle"/>
    <w:rsid w:val="002E58E1"/>
    <w:rPr>
      <w:rFonts w:ascii="Calibri" w:eastAsia="Calibri" w:hAnsi="Calibri" w:cs="Calibri"/>
      <w:noProof/>
      <w:lang w:val="en-US"/>
    </w:rPr>
  </w:style>
  <w:style w:type="paragraph" w:customStyle="1" w:styleId="pf0">
    <w:name w:val="pf0"/>
    <w:basedOn w:val="Normal"/>
    <w:rsid w:val="00F25F4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F25F49"/>
    <w:rPr>
      <w:rFonts w:ascii="Segoe UI" w:hAnsi="Segoe UI" w:cs="Segoe UI" w:hint="default"/>
      <w:sz w:val="18"/>
      <w:szCs w:val="18"/>
    </w:rPr>
  </w:style>
  <w:style w:type="paragraph" w:customStyle="1" w:styleId="Pa3">
    <w:name w:val="Pa3"/>
    <w:basedOn w:val="Default"/>
    <w:next w:val="Default"/>
    <w:uiPriority w:val="99"/>
    <w:rsid w:val="00677368"/>
    <w:pPr>
      <w:spacing w:line="181" w:lineRule="atLeast"/>
    </w:pPr>
    <w:rPr>
      <w:rFonts w:cstheme="minorBidi"/>
      <w:color w:val="auto"/>
    </w:rPr>
  </w:style>
  <w:style w:type="paragraph" w:styleId="NormalWeb">
    <w:name w:val="Normal (Web)"/>
    <w:basedOn w:val="Normal"/>
    <w:uiPriority w:val="99"/>
    <w:unhideWhenUsed/>
    <w:rsid w:val="00864BFB"/>
    <w:pPr>
      <w:spacing w:before="100" w:beforeAutospacing="1" w:after="100" w:afterAutospacing="1" w:line="240" w:lineRule="auto"/>
    </w:pPr>
    <w:rPr>
      <w:rFonts w:ascii="Times New Roman" w:eastAsia="MS Mincho" w:hAnsi="Times New Roman" w:cs="Times New Roman"/>
      <w:sz w:val="24"/>
      <w:szCs w:val="24"/>
      <w:lang w:val="en-US"/>
    </w:rPr>
  </w:style>
  <w:style w:type="paragraph" w:customStyle="1" w:styleId="Pa12">
    <w:name w:val="Pa12"/>
    <w:basedOn w:val="Default"/>
    <w:next w:val="Default"/>
    <w:uiPriority w:val="99"/>
    <w:rsid w:val="004E38E3"/>
    <w:pPr>
      <w:spacing w:line="181" w:lineRule="atLeast"/>
    </w:pPr>
    <w:rPr>
      <w:rFonts w:cstheme="minorBidi"/>
      <w:color w:val="auto"/>
    </w:rPr>
  </w:style>
  <w:style w:type="paragraph" w:customStyle="1" w:styleId="Pa5">
    <w:name w:val="Pa5"/>
    <w:basedOn w:val="Default"/>
    <w:next w:val="Default"/>
    <w:uiPriority w:val="99"/>
    <w:rsid w:val="00C41447"/>
    <w:pPr>
      <w:spacing w:line="141" w:lineRule="atLeast"/>
    </w:pPr>
    <w:rPr>
      <w:rFonts w:cstheme="minorBidi"/>
      <w:color w:val="auto"/>
    </w:rPr>
  </w:style>
  <w:style w:type="paragraph" w:styleId="Revision">
    <w:name w:val="Revision"/>
    <w:hidden/>
    <w:uiPriority w:val="99"/>
    <w:semiHidden/>
    <w:rsid w:val="008A24EE"/>
    <w:pPr>
      <w:spacing w:after="0" w:line="240" w:lineRule="auto"/>
    </w:pPr>
  </w:style>
  <w:style w:type="character" w:customStyle="1" w:styleId="cf11">
    <w:name w:val="cf11"/>
    <w:basedOn w:val="DefaultParagraphFont"/>
    <w:rsid w:val="00AB6D83"/>
    <w:rPr>
      <w:rFonts w:ascii="Segoe UI" w:hAnsi="Segoe UI" w:cs="Segoe UI" w:hint="default"/>
      <w:i/>
      <w:iCs/>
      <w:sz w:val="18"/>
      <w:szCs w:val="18"/>
    </w:rPr>
  </w:style>
  <w:style w:type="character" w:customStyle="1" w:styleId="A9">
    <w:name w:val="A9"/>
    <w:uiPriority w:val="99"/>
    <w:rsid w:val="00A3111F"/>
    <w:rPr>
      <w:rFonts w:cs="Verdana"/>
      <w:b/>
      <w:bCs/>
      <w:color w:val="221E1F"/>
      <w:sz w:val="10"/>
      <w:szCs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www.sciencedirect.com/topics/medicine-and-dentistry/signal-transduction"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4AA2-AB4F-4583-88ED-67BA4BC26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8417</Words>
  <Characters>47983</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11</cp:revision>
  <dcterms:created xsi:type="dcterms:W3CDTF">2024-11-12T02:53:00Z</dcterms:created>
  <dcterms:modified xsi:type="dcterms:W3CDTF">2024-11-19T00:36:00Z</dcterms:modified>
</cp:coreProperties>
</file>